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DA32CBD" w14:textId="52518562" w:rsidR="00A3090D" w:rsidRPr="00A3090D" w:rsidRDefault="00A3090D" w:rsidP="00A3090D">
      <w:pPr>
        <w:spacing w:after="0"/>
        <w:jc w:val="center"/>
        <w:rPr>
          <w:rFonts w:ascii="Times New Roman" w:hAnsi="Times New Roman"/>
          <w:b/>
          <w:sz w:val="40"/>
          <w:szCs w:val="40"/>
          <w:lang w:val="en-US"/>
        </w:rPr>
      </w:pPr>
      <w:r>
        <w:rPr>
          <w:rFonts w:ascii="Times New Roman" w:hAnsi="Times New Roman"/>
          <w:b/>
          <w:sz w:val="40"/>
          <w:szCs w:val="40"/>
          <w:lang w:val="en-US"/>
        </w:rPr>
        <w:t>Supplementary Data</w:t>
      </w:r>
    </w:p>
    <w:p w14:paraId="3A322D06" w14:textId="77777777" w:rsidR="00A40C6A" w:rsidRDefault="00A40C6A" w:rsidP="00F77D81">
      <w:pPr>
        <w:spacing w:after="0"/>
        <w:jc w:val="center"/>
        <w:rPr>
          <w:rFonts w:ascii="Times New Roman" w:hAnsi="Times New Roman"/>
          <w:b/>
          <w:sz w:val="32"/>
          <w:szCs w:val="32"/>
          <w:lang w:val="en-US"/>
        </w:rPr>
      </w:pPr>
    </w:p>
    <w:p w14:paraId="5FB4B00D" w14:textId="77777777" w:rsidR="007E0F65" w:rsidRPr="00AA0188" w:rsidRDefault="001D063A" w:rsidP="00F77D81">
      <w:pPr>
        <w:spacing w:after="0"/>
        <w:jc w:val="center"/>
        <w:rPr>
          <w:rFonts w:ascii="Times New Roman" w:hAnsi="Times New Roman"/>
          <w:b/>
          <w:sz w:val="32"/>
          <w:szCs w:val="32"/>
          <w:lang w:val="en-US"/>
        </w:rPr>
      </w:pPr>
      <w:r w:rsidRPr="00AA0188">
        <w:rPr>
          <w:rFonts w:ascii="Times New Roman" w:hAnsi="Times New Roman"/>
          <w:b/>
          <w:sz w:val="32"/>
          <w:szCs w:val="32"/>
          <w:lang w:val="en-US"/>
        </w:rPr>
        <w:t xml:space="preserve">Novel </w:t>
      </w:r>
      <w:proofErr w:type="spellStart"/>
      <w:r w:rsidRPr="00AA0188">
        <w:rPr>
          <w:rFonts w:ascii="Times New Roman" w:hAnsi="Times New Roman"/>
          <w:b/>
          <w:sz w:val="32"/>
          <w:szCs w:val="32"/>
          <w:lang w:val="en-US"/>
        </w:rPr>
        <w:t>multiredox</w:t>
      </w:r>
      <w:proofErr w:type="spellEnd"/>
      <w:r w:rsidR="003061A3" w:rsidRPr="00AA0188">
        <w:rPr>
          <w:rFonts w:ascii="Times New Roman" w:hAnsi="Times New Roman"/>
          <w:b/>
          <w:sz w:val="32"/>
          <w:szCs w:val="32"/>
          <w:lang w:val="en-US"/>
        </w:rPr>
        <w:t xml:space="preserve"> </w:t>
      </w:r>
      <w:r w:rsidR="008A52C3" w:rsidRPr="00AA0188">
        <w:rPr>
          <w:rFonts w:ascii="Times New Roman" w:hAnsi="Times New Roman" w:cs="Times New Roman"/>
          <w:b/>
          <w:sz w:val="32"/>
          <w:szCs w:val="32"/>
          <w:lang w:val="en-US"/>
        </w:rPr>
        <w:t>π</w:t>
      </w:r>
      <w:r w:rsidR="008A52C3" w:rsidRPr="00AA0188">
        <w:rPr>
          <w:rFonts w:ascii="Times New Roman" w:hAnsi="Times New Roman"/>
          <w:b/>
          <w:sz w:val="32"/>
          <w:szCs w:val="32"/>
          <w:lang w:val="en-US"/>
        </w:rPr>
        <w:t>-conjugated</w:t>
      </w:r>
      <w:r w:rsidRPr="00AA0188">
        <w:rPr>
          <w:rFonts w:ascii="Times New Roman" w:hAnsi="Times New Roman"/>
          <w:b/>
          <w:sz w:val="32"/>
          <w:szCs w:val="32"/>
          <w:lang w:val="en-US"/>
        </w:rPr>
        <w:t xml:space="preserve"> </w:t>
      </w:r>
      <w:proofErr w:type="spellStart"/>
      <w:r w:rsidRPr="00AA0188">
        <w:rPr>
          <w:rFonts w:ascii="Times New Roman" w:hAnsi="Times New Roman"/>
          <w:b/>
          <w:sz w:val="32"/>
          <w:szCs w:val="32"/>
          <w:lang w:val="en-US"/>
        </w:rPr>
        <w:t>perimidine</w:t>
      </w:r>
      <w:proofErr w:type="spellEnd"/>
      <w:r w:rsidRPr="00AA0188">
        <w:rPr>
          <w:rFonts w:ascii="Times New Roman" w:hAnsi="Times New Roman"/>
          <w:b/>
          <w:sz w:val="32"/>
          <w:szCs w:val="32"/>
          <w:lang w:val="en-US"/>
        </w:rPr>
        <w:t xml:space="preserve"> polymers</w:t>
      </w:r>
      <w:r w:rsidR="00ED25B7" w:rsidRPr="00AA0188">
        <w:rPr>
          <w:rFonts w:ascii="Times New Roman" w:hAnsi="Times New Roman"/>
          <w:b/>
          <w:sz w:val="32"/>
          <w:szCs w:val="32"/>
          <w:lang w:val="en-US"/>
        </w:rPr>
        <w:t xml:space="preserve"> with</w:t>
      </w:r>
    </w:p>
    <w:p w14:paraId="31D2C2EF" w14:textId="530E9B4A" w:rsidR="007E0F65" w:rsidRDefault="001D063A" w:rsidP="00F77D81">
      <w:pPr>
        <w:spacing w:after="0"/>
        <w:jc w:val="center"/>
        <w:rPr>
          <w:rFonts w:ascii="Times New Roman" w:hAnsi="Times New Roman"/>
          <w:b/>
          <w:sz w:val="32"/>
          <w:szCs w:val="32"/>
          <w:lang w:val="en-US"/>
        </w:rPr>
      </w:pPr>
      <w:r w:rsidRPr="00AA0188">
        <w:rPr>
          <w:rFonts w:ascii="Times New Roman" w:hAnsi="Times New Roman"/>
          <w:b/>
          <w:sz w:val="32"/>
          <w:szCs w:val="32"/>
          <w:lang w:val="en-US"/>
        </w:rPr>
        <w:t>u</w:t>
      </w:r>
      <w:r w:rsidR="00B41078" w:rsidRPr="00AA0188">
        <w:rPr>
          <w:rFonts w:ascii="Times New Roman" w:hAnsi="Times New Roman"/>
          <w:b/>
          <w:sz w:val="32"/>
          <w:szCs w:val="32"/>
          <w:lang w:val="en-US"/>
        </w:rPr>
        <w:t xml:space="preserve">ltra-low band gap </w:t>
      </w:r>
    </w:p>
    <w:p w14:paraId="72684DCE" w14:textId="77777777" w:rsidR="00197215" w:rsidRPr="00AA0188" w:rsidRDefault="00197215" w:rsidP="0043098B">
      <w:pPr>
        <w:spacing w:after="0"/>
        <w:jc w:val="center"/>
        <w:rPr>
          <w:rFonts w:ascii="Times New Roman" w:hAnsi="Times New Roman"/>
          <w:b/>
          <w:sz w:val="32"/>
          <w:szCs w:val="32"/>
          <w:lang w:val="en-US"/>
        </w:rPr>
      </w:pPr>
    </w:p>
    <w:p w14:paraId="7D8D06FD" w14:textId="5BB3AC2B" w:rsidR="00F51ED7" w:rsidRPr="00AA0188" w:rsidRDefault="001D063A" w:rsidP="007218E8">
      <w:pPr>
        <w:spacing w:after="0"/>
        <w:ind w:firstLine="709"/>
        <w:jc w:val="center"/>
        <w:rPr>
          <w:rFonts w:ascii="Times New Roman" w:hAnsi="Times New Roman"/>
          <w:lang w:val="en-US"/>
        </w:rPr>
      </w:pPr>
      <w:proofErr w:type="spellStart"/>
      <w:r w:rsidRPr="00AA0188">
        <w:rPr>
          <w:rFonts w:ascii="Times New Roman" w:hAnsi="Times New Roman"/>
          <w:lang w:val="en-US"/>
        </w:rPr>
        <w:t>Patryk</w:t>
      </w:r>
      <w:proofErr w:type="spellEnd"/>
      <w:r w:rsidRPr="00AA0188">
        <w:rPr>
          <w:rFonts w:ascii="Times New Roman" w:hAnsi="Times New Roman"/>
          <w:lang w:val="en-US"/>
        </w:rPr>
        <w:t xml:space="preserve"> </w:t>
      </w:r>
      <w:proofErr w:type="spellStart"/>
      <w:r w:rsidRPr="00AA0188">
        <w:rPr>
          <w:rFonts w:ascii="Times New Roman" w:hAnsi="Times New Roman"/>
          <w:lang w:val="en-US"/>
        </w:rPr>
        <w:t>Janasik</w:t>
      </w:r>
      <w:proofErr w:type="spellEnd"/>
      <w:r w:rsidR="009A0BF7" w:rsidRPr="00AA0188">
        <w:rPr>
          <w:rFonts w:ascii="Times New Roman" w:hAnsi="Times New Roman"/>
          <w:vertAlign w:val="superscript"/>
          <w:lang w:val="en-US"/>
        </w:rPr>
        <w:t xml:space="preserve"> a</w:t>
      </w:r>
      <w:r w:rsidR="0053573D" w:rsidRPr="00AA0188">
        <w:rPr>
          <w:rFonts w:ascii="Times New Roman" w:hAnsi="Times New Roman"/>
          <w:vertAlign w:val="superscript"/>
          <w:lang w:val="en-US"/>
        </w:rPr>
        <w:t>, b</w:t>
      </w:r>
      <w:r w:rsidRPr="00AA0188">
        <w:rPr>
          <w:rFonts w:ascii="Times New Roman" w:hAnsi="Times New Roman"/>
          <w:lang w:val="en-US"/>
        </w:rPr>
        <w:t xml:space="preserve">, </w:t>
      </w:r>
      <w:proofErr w:type="spellStart"/>
      <w:r w:rsidR="007D7514" w:rsidRPr="00AA0188">
        <w:rPr>
          <w:rFonts w:ascii="Times New Roman" w:hAnsi="Times New Roman"/>
          <w:lang w:val="en-US"/>
        </w:rPr>
        <w:t>Pav</w:t>
      </w:r>
      <w:r w:rsidR="00361333" w:rsidRPr="00AA0188">
        <w:rPr>
          <w:rFonts w:ascii="Times New Roman" w:hAnsi="Times New Roman"/>
          <w:lang w:val="en-US"/>
        </w:rPr>
        <w:t>el</w:t>
      </w:r>
      <w:proofErr w:type="spellEnd"/>
      <w:r w:rsidR="00361333" w:rsidRPr="00AA0188">
        <w:rPr>
          <w:rFonts w:ascii="Times New Roman" w:hAnsi="Times New Roman"/>
          <w:lang w:val="en-US"/>
        </w:rPr>
        <w:t xml:space="preserve"> </w:t>
      </w:r>
      <w:proofErr w:type="spellStart"/>
      <w:r w:rsidR="00361333" w:rsidRPr="00AA0188">
        <w:rPr>
          <w:rFonts w:ascii="Times New Roman" w:hAnsi="Times New Roman"/>
          <w:lang w:val="en-US"/>
        </w:rPr>
        <w:t>Chulkin</w:t>
      </w:r>
      <w:proofErr w:type="spellEnd"/>
      <w:r w:rsidR="00361333" w:rsidRPr="00AA0188">
        <w:rPr>
          <w:rFonts w:ascii="Times New Roman" w:hAnsi="Times New Roman"/>
          <w:lang w:val="en-US"/>
        </w:rPr>
        <w:t xml:space="preserve"> </w:t>
      </w:r>
      <w:r w:rsidR="00361333" w:rsidRPr="00AA0188">
        <w:rPr>
          <w:rFonts w:ascii="Times New Roman" w:hAnsi="Times New Roman"/>
          <w:vertAlign w:val="superscript"/>
          <w:lang w:val="en-US"/>
        </w:rPr>
        <w:t>a</w:t>
      </w:r>
      <w:r w:rsidR="0053573D" w:rsidRPr="00AA0188">
        <w:rPr>
          <w:rFonts w:ascii="Times New Roman" w:hAnsi="Times New Roman"/>
          <w:vertAlign w:val="superscript"/>
          <w:lang w:val="en-US"/>
        </w:rPr>
        <w:t>, b</w:t>
      </w:r>
      <w:r w:rsidR="00A3090D" w:rsidRPr="00AA0188">
        <w:rPr>
          <w:rFonts w:ascii="Times New Roman" w:hAnsi="Times New Roman"/>
          <w:sz w:val="20"/>
          <w:szCs w:val="20"/>
          <w:lang w:val="en-US"/>
        </w:rPr>
        <w:t>*</w:t>
      </w:r>
      <w:r w:rsidR="00361333" w:rsidRPr="00AA0188">
        <w:rPr>
          <w:rFonts w:ascii="Times New Roman" w:hAnsi="Times New Roman"/>
          <w:lang w:val="en-US"/>
        </w:rPr>
        <w:t>,</w:t>
      </w:r>
      <w:r w:rsidR="0013455B" w:rsidRPr="00607A9C">
        <w:rPr>
          <w:rFonts w:ascii="Times New Roman" w:hAnsi="Times New Roman"/>
          <w:lang w:val="en-US"/>
        </w:rPr>
        <w:t xml:space="preserve"> </w:t>
      </w:r>
      <w:proofErr w:type="spellStart"/>
      <w:r w:rsidR="00054722" w:rsidRPr="00AA0188">
        <w:rPr>
          <w:rFonts w:ascii="Times New Roman" w:hAnsi="Times New Roman"/>
          <w:lang w:val="en-US"/>
        </w:rPr>
        <w:t>Malgorzata</w:t>
      </w:r>
      <w:proofErr w:type="spellEnd"/>
      <w:r w:rsidR="00054722" w:rsidRPr="00AA0188">
        <w:rPr>
          <w:rFonts w:ascii="Times New Roman" w:hAnsi="Times New Roman"/>
          <w:lang w:val="en-US"/>
        </w:rPr>
        <w:t xml:space="preserve"> </w:t>
      </w:r>
      <w:proofErr w:type="spellStart"/>
      <w:r w:rsidR="00054722" w:rsidRPr="00AA0188">
        <w:rPr>
          <w:rFonts w:ascii="Times New Roman" w:hAnsi="Times New Roman"/>
          <w:lang w:val="en-US"/>
        </w:rPr>
        <w:t>Czichy</w:t>
      </w:r>
      <w:proofErr w:type="spellEnd"/>
      <w:r w:rsidR="00054722" w:rsidRPr="00AA0188">
        <w:rPr>
          <w:rFonts w:ascii="Times New Roman" w:hAnsi="Times New Roman"/>
          <w:lang w:val="en-US"/>
        </w:rPr>
        <w:t xml:space="preserve"> </w:t>
      </w:r>
      <w:r w:rsidR="00054722" w:rsidRPr="00AA0188">
        <w:rPr>
          <w:rFonts w:ascii="Times New Roman" w:hAnsi="Times New Roman"/>
          <w:vertAlign w:val="superscript"/>
          <w:lang w:val="en-US"/>
        </w:rPr>
        <w:t>a, b</w:t>
      </w:r>
      <w:r w:rsidR="00054722" w:rsidRPr="00AA0188">
        <w:rPr>
          <w:rFonts w:ascii="Times New Roman" w:hAnsi="Times New Roman"/>
          <w:lang w:val="en-US"/>
        </w:rPr>
        <w:t xml:space="preserve">, </w:t>
      </w:r>
      <w:proofErr w:type="spellStart"/>
      <w:r w:rsidRPr="00AA0188">
        <w:rPr>
          <w:rFonts w:ascii="Times New Roman" w:hAnsi="Times New Roman"/>
          <w:lang w:val="en-US"/>
        </w:rPr>
        <w:t>Mieczyslaw</w:t>
      </w:r>
      <w:proofErr w:type="spellEnd"/>
      <w:r w:rsidRPr="00AA0188">
        <w:rPr>
          <w:rFonts w:ascii="Times New Roman" w:hAnsi="Times New Roman"/>
          <w:lang w:val="en-US"/>
        </w:rPr>
        <w:t xml:space="preserve"> </w:t>
      </w:r>
      <w:proofErr w:type="spellStart"/>
      <w:r w:rsidRPr="00AA0188">
        <w:rPr>
          <w:rFonts w:ascii="Times New Roman" w:hAnsi="Times New Roman"/>
          <w:lang w:val="en-US"/>
        </w:rPr>
        <w:t>Lapkowski</w:t>
      </w:r>
      <w:proofErr w:type="spellEnd"/>
      <w:r w:rsidRPr="00AA0188">
        <w:rPr>
          <w:rFonts w:ascii="Times New Roman" w:hAnsi="Times New Roman"/>
          <w:lang w:val="en-US"/>
        </w:rPr>
        <w:t xml:space="preserve"> </w:t>
      </w:r>
      <w:r w:rsidRPr="00AA0188">
        <w:rPr>
          <w:rFonts w:ascii="Times New Roman" w:hAnsi="Times New Roman"/>
          <w:vertAlign w:val="superscript"/>
          <w:lang w:val="en-US"/>
        </w:rPr>
        <w:t>a, b</w:t>
      </w:r>
      <w:r w:rsidR="0053573D" w:rsidRPr="00AA0188">
        <w:rPr>
          <w:rFonts w:ascii="Times New Roman" w:hAnsi="Times New Roman"/>
          <w:vertAlign w:val="superscript"/>
          <w:lang w:val="en-US"/>
        </w:rPr>
        <w:t>, c</w:t>
      </w:r>
      <w:r w:rsidR="009A0BF7" w:rsidRPr="00AA0188">
        <w:rPr>
          <w:rFonts w:ascii="Times New Roman" w:hAnsi="Times New Roman"/>
          <w:sz w:val="20"/>
          <w:szCs w:val="20"/>
          <w:lang w:val="en-US"/>
        </w:rPr>
        <w:t>*</w:t>
      </w:r>
    </w:p>
    <w:p w14:paraId="265212A5" w14:textId="77777777" w:rsidR="00F51ED7" w:rsidRPr="00AA0188" w:rsidRDefault="001D063A" w:rsidP="0043098B">
      <w:pPr>
        <w:spacing w:after="0"/>
        <w:ind w:firstLine="709"/>
        <w:jc w:val="center"/>
        <w:rPr>
          <w:rFonts w:ascii="Times New Roman" w:hAnsi="Times New Roman"/>
          <w:sz w:val="20"/>
          <w:szCs w:val="20"/>
          <w:lang w:val="en-US"/>
        </w:rPr>
      </w:pPr>
      <w:r w:rsidRPr="00AA0188">
        <w:rPr>
          <w:rFonts w:ascii="Times New Roman" w:hAnsi="Times New Roman"/>
          <w:sz w:val="20"/>
          <w:szCs w:val="20"/>
          <w:vertAlign w:val="superscript"/>
          <w:lang w:val="en-US"/>
        </w:rPr>
        <w:t>a</w:t>
      </w:r>
      <w:r w:rsidRPr="00AA0188">
        <w:rPr>
          <w:rFonts w:ascii="Times New Roman" w:hAnsi="Times New Roman"/>
          <w:sz w:val="20"/>
          <w:szCs w:val="20"/>
          <w:lang w:val="en-US"/>
        </w:rPr>
        <w:t xml:space="preserve"> Faculty of Chemistry, Silesian University of Technology, M. </w:t>
      </w:r>
      <w:proofErr w:type="spellStart"/>
      <w:r w:rsidRPr="00AA0188">
        <w:rPr>
          <w:rFonts w:ascii="Times New Roman" w:hAnsi="Times New Roman"/>
          <w:sz w:val="20"/>
          <w:szCs w:val="20"/>
          <w:lang w:val="en-US"/>
        </w:rPr>
        <w:t>Strzody</w:t>
      </w:r>
      <w:proofErr w:type="spellEnd"/>
      <w:r w:rsidRPr="00AA0188">
        <w:rPr>
          <w:rFonts w:ascii="Times New Roman" w:hAnsi="Times New Roman"/>
          <w:sz w:val="20"/>
          <w:szCs w:val="20"/>
          <w:lang w:val="en-US"/>
        </w:rPr>
        <w:t xml:space="preserve"> 9, 44-100 Gliwice, Poland</w:t>
      </w:r>
    </w:p>
    <w:p w14:paraId="35A20BCC" w14:textId="77777777" w:rsidR="0053573D" w:rsidRPr="00AA0188" w:rsidRDefault="001D063A" w:rsidP="0043098B">
      <w:pPr>
        <w:spacing w:after="0"/>
        <w:ind w:firstLine="709"/>
        <w:jc w:val="center"/>
        <w:rPr>
          <w:rFonts w:ascii="Times New Roman" w:hAnsi="Times New Roman"/>
          <w:sz w:val="20"/>
          <w:szCs w:val="20"/>
          <w:lang w:val="en-US"/>
        </w:rPr>
      </w:pPr>
      <w:r w:rsidRPr="00AA0188">
        <w:rPr>
          <w:rFonts w:ascii="Times New Roman" w:hAnsi="Times New Roman"/>
          <w:sz w:val="20"/>
          <w:szCs w:val="20"/>
          <w:vertAlign w:val="superscript"/>
          <w:lang w:val="en-US"/>
        </w:rPr>
        <w:t xml:space="preserve">b </w:t>
      </w:r>
      <w:r w:rsidRPr="00AA0188">
        <w:rPr>
          <w:rFonts w:ascii="Times New Roman" w:hAnsi="Times New Roman"/>
          <w:sz w:val="20"/>
          <w:szCs w:val="20"/>
          <w:lang w:val="en-US"/>
        </w:rPr>
        <w:t xml:space="preserve">Centre for Organic and </w:t>
      </w:r>
      <w:proofErr w:type="spellStart"/>
      <w:r w:rsidRPr="00AA0188">
        <w:rPr>
          <w:rFonts w:ascii="Times New Roman" w:hAnsi="Times New Roman"/>
          <w:sz w:val="20"/>
          <w:szCs w:val="20"/>
          <w:lang w:val="en-US"/>
        </w:rPr>
        <w:t>Nanohybrid</w:t>
      </w:r>
      <w:proofErr w:type="spellEnd"/>
      <w:r w:rsidRPr="00AA0188">
        <w:rPr>
          <w:rFonts w:ascii="Times New Roman" w:hAnsi="Times New Roman"/>
          <w:sz w:val="20"/>
          <w:szCs w:val="20"/>
          <w:lang w:val="en-US"/>
        </w:rPr>
        <w:t xml:space="preserve"> Electronics, Silesian University of Technology, </w:t>
      </w:r>
      <w:proofErr w:type="spellStart"/>
      <w:r w:rsidRPr="00AA0188">
        <w:rPr>
          <w:rFonts w:ascii="Times New Roman" w:hAnsi="Times New Roman"/>
          <w:sz w:val="20"/>
          <w:szCs w:val="20"/>
          <w:lang w:val="en-US"/>
        </w:rPr>
        <w:t>Konarskiego</w:t>
      </w:r>
      <w:proofErr w:type="spellEnd"/>
      <w:r w:rsidRPr="00AA0188">
        <w:rPr>
          <w:rFonts w:ascii="Times New Roman" w:hAnsi="Times New Roman"/>
          <w:sz w:val="20"/>
          <w:szCs w:val="20"/>
          <w:lang w:val="en-US"/>
        </w:rPr>
        <w:t xml:space="preserve"> 22b, 44-100 Gliwice, Poland</w:t>
      </w:r>
    </w:p>
    <w:p w14:paraId="24AB725E" w14:textId="79510B94" w:rsidR="00F51ED7" w:rsidRPr="00AA0188" w:rsidRDefault="001D063A" w:rsidP="0043098B">
      <w:pPr>
        <w:spacing w:after="0"/>
        <w:jc w:val="center"/>
        <w:rPr>
          <w:rFonts w:ascii="Times New Roman" w:hAnsi="Times New Roman"/>
          <w:color w:val="000000" w:themeColor="text1"/>
          <w:sz w:val="20"/>
          <w:szCs w:val="20"/>
          <w:shd w:val="clear" w:color="auto" w:fill="FFFFFF"/>
          <w:lang w:val="en-US"/>
        </w:rPr>
      </w:pPr>
      <w:r w:rsidRPr="00AA0188">
        <w:rPr>
          <w:rFonts w:ascii="Times New Roman" w:hAnsi="Times New Roman"/>
          <w:sz w:val="20"/>
          <w:szCs w:val="20"/>
          <w:vertAlign w:val="superscript"/>
          <w:lang w:val="en-US"/>
        </w:rPr>
        <w:t>c</w:t>
      </w:r>
      <w:r w:rsidRPr="00AA0188">
        <w:rPr>
          <w:rFonts w:ascii="Times New Roman" w:hAnsi="Times New Roman"/>
          <w:sz w:val="20"/>
          <w:szCs w:val="20"/>
          <w:lang w:val="en-US"/>
        </w:rPr>
        <w:t xml:space="preserve"> Centre of Polymer and Carbon Materials, Polish Academy of Sciences, </w:t>
      </w:r>
    </w:p>
    <w:p w14:paraId="285C957F" w14:textId="77777777" w:rsidR="00F51ED7" w:rsidRPr="00AA0188" w:rsidRDefault="001D063A" w:rsidP="0043098B">
      <w:pPr>
        <w:spacing w:after="0"/>
        <w:jc w:val="center"/>
        <w:rPr>
          <w:rFonts w:ascii="Times New Roman" w:hAnsi="Times New Roman"/>
          <w:color w:val="000000" w:themeColor="text1"/>
          <w:sz w:val="20"/>
          <w:szCs w:val="20"/>
          <w:shd w:val="clear" w:color="auto" w:fill="FFFFFF"/>
          <w:lang w:val="en-US"/>
        </w:rPr>
      </w:pPr>
      <w:r w:rsidRPr="00AA0188">
        <w:rPr>
          <w:rFonts w:ascii="Times New Roman" w:hAnsi="Times New Roman"/>
          <w:sz w:val="20"/>
          <w:szCs w:val="20"/>
          <w:lang w:val="en-US"/>
        </w:rPr>
        <w:t>34 Curie-</w:t>
      </w:r>
      <w:proofErr w:type="spellStart"/>
      <w:r w:rsidRPr="00AA0188">
        <w:rPr>
          <w:rFonts w:ascii="Times New Roman" w:hAnsi="Times New Roman"/>
          <w:sz w:val="20"/>
          <w:szCs w:val="20"/>
          <w:lang w:val="en-US"/>
        </w:rPr>
        <w:t>Sklodowska</w:t>
      </w:r>
      <w:proofErr w:type="spellEnd"/>
      <w:r w:rsidRPr="00AA0188">
        <w:rPr>
          <w:rFonts w:ascii="Times New Roman" w:hAnsi="Times New Roman"/>
          <w:sz w:val="20"/>
          <w:szCs w:val="20"/>
          <w:lang w:val="en-US"/>
        </w:rPr>
        <w:t xml:space="preserve"> Str., 41-819 Zabrze, Poland</w:t>
      </w:r>
    </w:p>
    <w:p w14:paraId="604F5125" w14:textId="267DD591" w:rsidR="00F51ED7" w:rsidRDefault="001D063A" w:rsidP="0043098B">
      <w:pPr>
        <w:spacing w:after="0"/>
        <w:ind w:left="709"/>
        <w:rPr>
          <w:rFonts w:ascii="Times New Roman" w:hAnsi="Times New Roman"/>
          <w:sz w:val="20"/>
          <w:szCs w:val="20"/>
          <w:vertAlign w:val="superscript"/>
          <w:lang w:val="en-US"/>
        </w:rPr>
      </w:pPr>
      <w:r w:rsidRPr="00AA0188">
        <w:rPr>
          <w:rFonts w:ascii="Times New Roman" w:hAnsi="Times New Roman"/>
          <w:sz w:val="20"/>
          <w:szCs w:val="20"/>
          <w:lang w:val="en-US"/>
        </w:rPr>
        <w:t xml:space="preserve">* </w:t>
      </w:r>
      <w:r w:rsidRPr="00AA0188">
        <w:rPr>
          <w:rFonts w:ascii="Times New Roman" w:hAnsi="Times New Roman"/>
          <w:sz w:val="20"/>
          <w:szCs w:val="20"/>
          <w:vertAlign w:val="superscript"/>
          <w:lang w:val="en-US"/>
        </w:rPr>
        <w:t>corresponding author</w:t>
      </w:r>
    </w:p>
    <w:p w14:paraId="4476EDB9" w14:textId="77777777" w:rsidR="00197215" w:rsidRPr="00AA0188" w:rsidRDefault="00197215" w:rsidP="0043098B">
      <w:pPr>
        <w:spacing w:after="0"/>
        <w:ind w:left="709"/>
        <w:rPr>
          <w:rFonts w:ascii="Times New Roman" w:hAnsi="Times New Roman"/>
          <w:sz w:val="20"/>
          <w:szCs w:val="20"/>
          <w:vertAlign w:val="superscript"/>
          <w:lang w:val="en-US"/>
        </w:rPr>
      </w:pPr>
    </w:p>
    <w:p w14:paraId="49E02E6B" w14:textId="77777777" w:rsidR="00F51ED7" w:rsidRPr="00AA0188" w:rsidRDefault="00F51ED7" w:rsidP="007218E8">
      <w:pPr>
        <w:spacing w:after="0"/>
        <w:ind w:firstLine="708"/>
        <w:rPr>
          <w:rFonts w:ascii="Times New Roman" w:hAnsi="Times New Roman"/>
          <w:sz w:val="20"/>
          <w:szCs w:val="20"/>
          <w:lang w:val="en-US"/>
        </w:rPr>
      </w:pPr>
    </w:p>
    <w:p w14:paraId="3861AD9E" w14:textId="77777777" w:rsidR="00F7398D" w:rsidRPr="00AA0188" w:rsidRDefault="00F7398D" w:rsidP="007218E8">
      <w:pPr>
        <w:spacing w:after="0"/>
        <w:ind w:firstLine="708"/>
        <w:rPr>
          <w:rFonts w:ascii="Times New Roman" w:hAnsi="Times New Roman"/>
          <w:sz w:val="20"/>
          <w:szCs w:val="20"/>
          <w:lang w:val="en-US"/>
        </w:rPr>
      </w:pPr>
    </w:p>
    <w:p w14:paraId="2238FA90" w14:textId="66300345" w:rsidR="009A0BF7" w:rsidRPr="00F77D81" w:rsidRDefault="009A0BF7" w:rsidP="00F54B63">
      <w:pPr>
        <w:spacing w:after="0"/>
        <w:rPr>
          <w:rFonts w:ascii="Times New Roman" w:hAnsi="Times New Roman"/>
          <w:b/>
          <w:sz w:val="28"/>
          <w:lang w:val="en-US"/>
        </w:rPr>
      </w:pPr>
    </w:p>
    <w:p w14:paraId="5C280895" w14:textId="448DB596" w:rsidR="00791DF4" w:rsidRPr="00AA0188" w:rsidRDefault="00791DF4" w:rsidP="00AE3B87">
      <w:pPr>
        <w:pBdr>
          <w:bottom w:val="single" w:sz="6" w:space="1" w:color="auto"/>
        </w:pBd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Materials</w:t>
      </w:r>
    </w:p>
    <w:p w14:paraId="220413D4" w14:textId="07A1F55C" w:rsidR="00791DF4" w:rsidRDefault="00791DF4" w:rsidP="00AE3B87">
      <w:pPr>
        <w:spacing w:after="0"/>
        <w:jc w:val="both"/>
        <w:rPr>
          <w:rFonts w:ascii="Times New Roman" w:hAnsi="Times New Roman"/>
          <w:b/>
          <w:sz w:val="24"/>
          <w:szCs w:val="24"/>
          <w:u w:val="single"/>
          <w:lang w:val="en-US"/>
        </w:rPr>
      </w:pPr>
    </w:p>
    <w:p w14:paraId="38A37A93" w14:textId="2BAB29C3" w:rsidR="00791DF4" w:rsidRPr="00791DF4" w:rsidRDefault="00791DF4" w:rsidP="00AE3B87">
      <w:pPr>
        <w:pBdr>
          <w:bottom w:val="single" w:sz="6" w:space="1" w:color="auto"/>
        </w:pBd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Monomer synthesis</w:t>
      </w:r>
    </w:p>
    <w:p w14:paraId="0135B4A0" w14:textId="3E3DCE1C" w:rsidR="006D3BD5" w:rsidRDefault="001D063A" w:rsidP="00AE3B87">
      <w:pPr>
        <w:spacing w:after="0"/>
        <w:jc w:val="both"/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Figure 1 |</w:t>
      </w:r>
      <w:r w:rsidR="00680426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680426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M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onomer synthesis: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1 (a) and 2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(b).</w:t>
      </w:r>
    </w:p>
    <w:p w14:paraId="064A004A" w14:textId="77777777" w:rsidR="00791DF4" w:rsidRPr="00AA0188" w:rsidRDefault="00791DF4" w:rsidP="00AE3B87">
      <w:pPr>
        <w:spacing w:after="0"/>
        <w:jc w:val="both"/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</w:pPr>
    </w:p>
    <w:p w14:paraId="48C93E37" w14:textId="29D01FFD" w:rsidR="00791DF4" w:rsidRPr="00791DF4" w:rsidRDefault="00791DF4" w:rsidP="00AE3B87">
      <w:pPr>
        <w:pBdr>
          <w:bottom w:val="single" w:sz="6" w:space="1" w:color="auto"/>
        </w:pBd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791DF4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Scheme of </w:t>
      </w:r>
      <w:proofErr w:type="spellStart"/>
      <w:r w:rsidRPr="00791DF4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electropolymerization</w:t>
      </w:r>
      <w:proofErr w:type="spellEnd"/>
    </w:p>
    <w:p w14:paraId="68B784B8" w14:textId="77777777" w:rsidR="00791DF4" w:rsidRPr="00791DF4" w:rsidRDefault="00791DF4" w:rsidP="00AE3B87">
      <w:pPr>
        <w:spacing w:after="0"/>
        <w:jc w:val="both"/>
        <w:rPr>
          <w:rFonts w:ascii="Times New Roman" w:hAnsi="Times New Roman"/>
          <w:b/>
          <w:color w:val="222222"/>
          <w:sz w:val="2"/>
          <w:szCs w:val="2"/>
          <w:u w:val="single"/>
          <w:shd w:val="clear" w:color="auto" w:fill="FFFFFF"/>
          <w:lang w:val="en-US"/>
        </w:rPr>
      </w:pPr>
    </w:p>
    <w:p w14:paraId="4BDD2D85" w14:textId="6F5336CF" w:rsidR="00E534E7" w:rsidRPr="007218E8" w:rsidRDefault="001D063A" w:rsidP="00AE3B87">
      <w:pPr>
        <w:pBdr>
          <w:bottom w:val="single" w:sz="6" w:space="1" w:color="auto"/>
        </w:pBdr>
        <w:spacing w:after="0"/>
        <w:jc w:val="both"/>
        <w:rPr>
          <w:rFonts w:ascii="Times New Roman" w:hAnsi="Times New Roman"/>
          <w:color w:val="222222"/>
          <w:sz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Figure 8 | Mechanism of</w:t>
      </w:r>
      <w:r w:rsidR="00680426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less-efficient </w:t>
      </w:r>
      <w:proofErr w:type="spellStart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electropol</w:t>
      </w:r>
      <w:r w:rsidR="00E3724F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y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eri</w:t>
      </w:r>
      <w:r w:rsidR="00680426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z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ation</w:t>
      </w:r>
      <w:proofErr w:type="spellEnd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of </w:t>
      </w:r>
      <w:r w:rsidR="0032744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onomer</w:t>
      </w:r>
      <w:r w:rsidR="00680426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1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.</w:t>
      </w:r>
    </w:p>
    <w:p w14:paraId="7F281306" w14:textId="2AEB30EB" w:rsidR="00E534E7" w:rsidRDefault="001D063A" w:rsidP="00AE3B87">
      <w:pPr>
        <w:pBdr>
          <w:bottom w:val="single" w:sz="6" w:space="1" w:color="auto"/>
        </w:pBd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Figure 9 | Mechanism of</w:t>
      </w:r>
      <w:r w:rsidR="00680426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efficient </w:t>
      </w:r>
      <w:proofErr w:type="spellStart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electropol</w:t>
      </w:r>
      <w:r w:rsidR="00E3724F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y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eri</w:t>
      </w:r>
      <w:r w:rsidR="00680426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z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ation</w:t>
      </w:r>
      <w:proofErr w:type="spellEnd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of</w:t>
      </w:r>
      <w:r w:rsidR="00680426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32744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onomer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2 as a subject of our discussion</w:t>
      </w:r>
    </w:p>
    <w:p w14:paraId="464CAB07" w14:textId="77777777" w:rsidR="00791DF4" w:rsidRPr="00AA0188" w:rsidRDefault="00791DF4" w:rsidP="00AE3B87">
      <w:pPr>
        <w:pBdr>
          <w:bottom w:val="single" w:sz="6" w:space="1" w:color="auto"/>
        </w:pBd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3F6EC79D" w14:textId="77777777" w:rsidR="007379A4" w:rsidRPr="00AA0188" w:rsidRDefault="001D063A" w:rsidP="00AE3B87">
      <w:pPr>
        <w:pBdr>
          <w:bottom w:val="single" w:sz="6" w:space="1" w:color="auto"/>
        </w:pBd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>Electrochemical measurements</w:t>
      </w:r>
    </w:p>
    <w:p w14:paraId="17ECA462" w14:textId="1BC06FE7" w:rsidR="006D3BD5" w:rsidRPr="00AA0188" w:rsidRDefault="001D063A" w:rsidP="00AE3B87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Figure 2 | 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Cyclic voltammetry measurements for</w:t>
      </w:r>
      <w:r w:rsidR="00680426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32744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onomer</w:t>
      </w:r>
      <w:r w:rsidR="00680426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s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1</w:t>
      </w:r>
      <w:r w:rsidR="00680426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(a) and 2 (b).</w:t>
      </w:r>
      <w:r w:rsidR="00680426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Concentrations </w:t>
      </w:r>
      <w:r w:rsidR="00680426" w:rsidRPr="00AA0188">
        <w:rPr>
          <w:rFonts w:ascii="Times New Roman" w:hAnsi="Times New Roman"/>
          <w:sz w:val="24"/>
          <w:szCs w:val="24"/>
          <w:lang w:val="en-US"/>
        </w:rPr>
        <w:t xml:space="preserve">were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equal to 28 </w:t>
      </w:r>
      <w:proofErr w:type="spellStart"/>
      <w:r w:rsidRPr="007218E8">
        <w:rPr>
          <w:rFonts w:ascii="Times New Roman" w:hAnsi="Times New Roman"/>
          <w:sz w:val="24"/>
          <w:lang w:val="en-US"/>
        </w:rPr>
        <w:t>μ</w:t>
      </w:r>
      <w:r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for</w:t>
      </w:r>
      <w:r w:rsidR="00680426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2744C" w:rsidRPr="00AA0188">
        <w:rPr>
          <w:rFonts w:ascii="Times New Roman" w:hAnsi="Times New Roman"/>
          <w:sz w:val="24"/>
          <w:szCs w:val="24"/>
          <w:lang w:val="en-US"/>
        </w:rPr>
        <w:t>monomer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1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and 23 </w:t>
      </w:r>
      <w:proofErr w:type="spellStart"/>
      <w:r w:rsidRPr="007218E8">
        <w:rPr>
          <w:rFonts w:ascii="Times New Roman" w:hAnsi="Times New Roman"/>
          <w:sz w:val="24"/>
          <w:lang w:val="en-US"/>
        </w:rPr>
        <w:t>μ</w:t>
      </w:r>
      <w:r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for</w:t>
      </w:r>
      <w:r w:rsidR="00680426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2744C" w:rsidRPr="00AA0188">
        <w:rPr>
          <w:rFonts w:ascii="Times New Roman" w:hAnsi="Times New Roman"/>
          <w:sz w:val="24"/>
          <w:szCs w:val="24"/>
          <w:lang w:val="en-US"/>
        </w:rPr>
        <w:t>monomer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2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, in 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0.1 M Bu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NBF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/DCM electrolyte.</w:t>
      </w:r>
    </w:p>
    <w:p w14:paraId="6C6B0EFA" w14:textId="4091C42A" w:rsidR="006D3BD5" w:rsidRPr="00AA0188" w:rsidRDefault="001D063A" w:rsidP="00AE3B87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Figure 3 | 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Cyclic voltammetry measurements for</w:t>
      </w:r>
      <w:r w:rsidR="00680426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32744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onomer</w:t>
      </w:r>
      <w:r w:rsidR="00680426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s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1 (a) and 2 (b), for deposition only in anodic waveforms.</w:t>
      </w:r>
      <w:r w:rsidR="00680426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Concentrations </w:t>
      </w:r>
      <w:r w:rsidR="00680426" w:rsidRPr="00AA0188">
        <w:rPr>
          <w:rFonts w:ascii="Times New Roman" w:hAnsi="Times New Roman"/>
          <w:sz w:val="24"/>
          <w:szCs w:val="24"/>
          <w:lang w:val="en-US"/>
        </w:rPr>
        <w:t xml:space="preserve">were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equal to 28 </w:t>
      </w:r>
      <w:proofErr w:type="spellStart"/>
      <w:r w:rsidRPr="007218E8">
        <w:rPr>
          <w:rFonts w:ascii="Times New Roman" w:hAnsi="Times New Roman"/>
          <w:sz w:val="24"/>
          <w:lang w:val="en-US"/>
        </w:rPr>
        <w:t>μ</w:t>
      </w:r>
      <w:r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for</w:t>
      </w:r>
      <w:r w:rsidR="00680426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2744C" w:rsidRPr="00A84457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>monomer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1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and 23 </w:t>
      </w:r>
      <w:proofErr w:type="spellStart"/>
      <w:r w:rsidRPr="007218E8">
        <w:rPr>
          <w:rFonts w:ascii="Times New Roman" w:hAnsi="Times New Roman"/>
          <w:sz w:val="24"/>
          <w:lang w:val="en-US"/>
        </w:rPr>
        <w:t>μ</w:t>
      </w:r>
      <w:r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for</w:t>
      </w:r>
      <w:r w:rsidR="00680426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2744C" w:rsidRPr="00A84457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>monomer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2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, in 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0.1 M Bu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NBF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/DCM electrolyte.</w:t>
      </w:r>
    </w:p>
    <w:p w14:paraId="622A82AE" w14:textId="6BF93B90" w:rsidR="006D3BD5" w:rsidRPr="00AA0188" w:rsidRDefault="001D063A" w:rsidP="00AE3B87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Figure 4 | </w:t>
      </w:r>
      <w:proofErr w:type="spellStart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Chronoamperometric</w:t>
      </w:r>
      <w:proofErr w:type="spellEnd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deposition of p2 with constant oxidation </w:t>
      </w:r>
      <w:r w:rsidRPr="00AA0188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potential (a) and alternating potential </w:t>
      </w:r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between the oxidation state of the monomer and deprotonated state of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p2 (b). (a)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Deposition at </w:t>
      </w:r>
      <w:r w:rsidR="00680426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a 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constant potential equal </w:t>
      </w:r>
      <w:r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to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0.9 V for 300s;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(b)</w:t>
      </w:r>
      <w:r w:rsidR="00680426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Deposition with alternating potential from 0.7 to 0.9 V, 20 pulses 5</w:t>
      </w:r>
      <w:r w:rsidR="0032744C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s each;</w:t>
      </w:r>
      <w:r w:rsidR="00680426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(c)</w:t>
      </w:r>
      <w:r w:rsidR="00680426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CVs of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p2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deposited in (a) process;</w:t>
      </w:r>
      <w:r w:rsidR="00680426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(d)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CVs of film deposited in (b) process.</w:t>
      </w:r>
      <w:r w:rsidR="00680426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>The concentration of</w:t>
      </w:r>
      <w:r w:rsidR="00680426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2744C" w:rsidRPr="00A84457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>monomer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2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80426" w:rsidRPr="00AA0188">
        <w:rPr>
          <w:rFonts w:ascii="Times New Roman" w:hAnsi="Times New Roman"/>
          <w:sz w:val="24"/>
          <w:szCs w:val="24"/>
          <w:lang w:val="en-US"/>
        </w:rPr>
        <w:t>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equal to 23 </w:t>
      </w:r>
      <w:proofErr w:type="spellStart"/>
      <w:r w:rsidRPr="007218E8">
        <w:rPr>
          <w:rFonts w:ascii="Times New Roman" w:hAnsi="Times New Roman"/>
          <w:sz w:val="24"/>
          <w:lang w:val="en-US"/>
        </w:rPr>
        <w:t>μ</w:t>
      </w:r>
      <w:r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, in 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0.1 M Bu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NBF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/DCM electrolyte.</w:t>
      </w:r>
    </w:p>
    <w:p w14:paraId="13E442C7" w14:textId="6D9AF29B" w:rsidR="006D3BD5" w:rsidRPr="00AA0188" w:rsidRDefault="001D063A" w:rsidP="00AE3B87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Figure 5 | </w:t>
      </w:r>
      <w:r w:rsidR="00AA0188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Cyclic voltammetry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measurements for</w:t>
      </w:r>
      <w:r w:rsidR="00680426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32744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onomer</w:t>
      </w:r>
      <w:r w:rsidR="00680426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s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1 (a) and 2 (b) over a wide range of potential window.</w:t>
      </w:r>
      <w:r w:rsidR="00680426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Concentration </w:t>
      </w:r>
      <w:r w:rsidR="00680426" w:rsidRPr="00AA0188">
        <w:rPr>
          <w:rFonts w:ascii="Times New Roman" w:hAnsi="Times New Roman"/>
          <w:sz w:val="24"/>
          <w:szCs w:val="24"/>
          <w:lang w:val="en-US"/>
        </w:rPr>
        <w:t xml:space="preserve">was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28 </w:t>
      </w:r>
      <w:proofErr w:type="spellStart"/>
      <w:r w:rsidRPr="007218E8">
        <w:rPr>
          <w:rFonts w:ascii="Times New Roman" w:hAnsi="Times New Roman"/>
          <w:sz w:val="24"/>
          <w:lang w:val="en-US"/>
        </w:rPr>
        <w:t>μ</w:t>
      </w:r>
      <w:r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for</w:t>
      </w:r>
      <w:r w:rsidR="00680426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2744C" w:rsidRPr="00A84457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>monomer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1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and 23 </w:t>
      </w:r>
      <w:proofErr w:type="spellStart"/>
      <w:r w:rsidRPr="007218E8">
        <w:rPr>
          <w:rFonts w:ascii="Times New Roman" w:hAnsi="Times New Roman"/>
          <w:sz w:val="24"/>
          <w:lang w:val="en-US"/>
        </w:rPr>
        <w:t>μ</w:t>
      </w:r>
      <w:r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for</w:t>
      </w:r>
      <w:r w:rsidR="00680426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2744C" w:rsidRPr="00A84457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>monomer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2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, in 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0.1 M Bu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NBF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/DCM electrolyte.</w:t>
      </w:r>
    </w:p>
    <w:p w14:paraId="36E27F8B" w14:textId="6C5A178C" w:rsidR="00E534E7" w:rsidRPr="00AA0188" w:rsidRDefault="001D063A" w:rsidP="00AE3B87">
      <w:pPr>
        <w:spacing w:after="0"/>
        <w:jc w:val="both"/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lastRenderedPageBreak/>
        <w:t xml:space="preserve">Figure 6 | CV for </w:t>
      </w:r>
      <w:proofErr w:type="spellStart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perylene</w:t>
      </w:r>
      <w:proofErr w:type="spellEnd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. 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The concentration </w:t>
      </w:r>
      <w:r w:rsidR="00680426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was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1 </w:t>
      </w:r>
      <w:proofErr w:type="spellStart"/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mM</w:t>
      </w:r>
      <w:proofErr w:type="spellEnd"/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, in 0.1 M Bu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NBF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/DCM electrolyte.</w:t>
      </w:r>
    </w:p>
    <w:p w14:paraId="2A43DAA1" w14:textId="61DFF6F3" w:rsidR="006D3BD5" w:rsidRPr="00AA0188" w:rsidRDefault="001D063A" w:rsidP="00AE3B87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Figure 10 | Band gap estimated </w:t>
      </w:r>
      <w:r w:rsidR="00680426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using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CV technique</w:t>
      </w:r>
      <w:r w:rsidR="00680426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for p2 deposited with 15 CV cycles.</w:t>
      </w:r>
    </w:p>
    <w:p w14:paraId="082711E2" w14:textId="77777777" w:rsidR="006D3BD5" w:rsidRDefault="001D063A" w:rsidP="00AE3B87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Table 1 | Potentials of redox couples</w:t>
      </w:r>
      <w:r w:rsidR="0010689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for p1 and p2.</w:t>
      </w:r>
    </w:p>
    <w:p w14:paraId="571078E7" w14:textId="77777777" w:rsidR="00791DF4" w:rsidRPr="00AA0188" w:rsidRDefault="00791DF4" w:rsidP="00AE3B87">
      <w:pPr>
        <w:spacing w:after="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5E1F73A" w14:textId="232B816A" w:rsidR="00791DF4" w:rsidRPr="00791DF4" w:rsidRDefault="00791DF4" w:rsidP="00AE3B87">
      <w:pPr>
        <w:pBdr>
          <w:bottom w:val="single" w:sz="6" w:space="2" w:color="auto"/>
        </w:pBdr>
        <w:spacing w:after="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91DF4">
        <w:rPr>
          <w:rFonts w:ascii="Times New Roman" w:hAnsi="Times New Roman" w:cs="Times New Roman"/>
          <w:b/>
          <w:sz w:val="24"/>
          <w:szCs w:val="24"/>
          <w:lang w:val="en-US"/>
        </w:rPr>
        <w:t>DFT measurements</w:t>
      </w:r>
    </w:p>
    <w:p w14:paraId="4FE45B6C" w14:textId="6811B1B3" w:rsidR="00E534E7" w:rsidRPr="00AA0188" w:rsidRDefault="001D063A" w:rsidP="00AE3B87">
      <w:pPr>
        <w:spacing w:after="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Figure 7 | Determination of the minimum of band gap for </w:t>
      </w:r>
      <w:r w:rsidRPr="00AA0188">
        <w:rPr>
          <w:rFonts w:ascii="Times New Roman" w:hAnsi="Times New Roman"/>
          <w:lang w:val="en-US"/>
        </w:rPr>
        <w:t>[(</w:t>
      </w:r>
      <w:r w:rsidRPr="00AA0188">
        <w:rPr>
          <w:rFonts w:ascii="Times New Roman" w:hAnsi="Times New Roman"/>
          <w:i/>
          <w:lang w:val="en-US"/>
        </w:rPr>
        <w:t>syn</w:t>
      </w:r>
      <w:r w:rsidRPr="00AA0188">
        <w:rPr>
          <w:rFonts w:ascii="Times New Roman" w:hAnsi="Times New Roman"/>
          <w:lang w:val="en-US"/>
        </w:rPr>
        <w:t>-</w:t>
      </w:r>
      <w:r w:rsidRPr="00AA0188">
        <w:rPr>
          <w:rFonts w:ascii="Times New Roman" w:hAnsi="Times New Roman"/>
          <w:b/>
          <w:lang w:val="en-US"/>
        </w:rPr>
        <w:t>2</w:t>
      </w:r>
      <w:r w:rsidRPr="00AA0188">
        <w:rPr>
          <w:rFonts w:ascii="Times New Roman" w:hAnsi="Times New Roman"/>
          <w:lang w:val="en-US"/>
        </w:rPr>
        <w:t>)+(</w:t>
      </w:r>
      <w:r w:rsidRPr="00AA0188">
        <w:rPr>
          <w:rFonts w:ascii="Times New Roman" w:hAnsi="Times New Roman"/>
          <w:i/>
          <w:lang w:val="en-US"/>
        </w:rPr>
        <w:t>anti-</w:t>
      </w:r>
      <w:r w:rsidRPr="00AA0188">
        <w:rPr>
          <w:rFonts w:ascii="Times New Roman" w:hAnsi="Times New Roman"/>
          <w:b/>
          <w:lang w:val="en-US"/>
        </w:rPr>
        <w:t>2</w:t>
      </w:r>
      <w:r w:rsidRPr="00AA0188">
        <w:rPr>
          <w:rFonts w:ascii="Times New Roman" w:hAnsi="Times New Roman"/>
          <w:lang w:val="en-US"/>
        </w:rPr>
        <w:t>)]</w:t>
      </w:r>
      <w:r w:rsidRPr="00AA0188">
        <w:rPr>
          <w:rFonts w:ascii="Times New Roman" w:hAnsi="Times New Roman"/>
          <w:vertAlign w:val="subscript"/>
          <w:lang w:val="en-US"/>
        </w:rPr>
        <w:t xml:space="preserve">n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p2 via 3,4;3,4 bonds (a). (b) Extension of the designated function for one million </w:t>
      </w:r>
      <w:proofErr w:type="spellStart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ers</w:t>
      </w:r>
      <w:proofErr w:type="spellEnd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, </w:t>
      </w:r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revealing </w:t>
      </w:r>
      <w:r w:rsidR="00680426" w:rsidRPr="00AA0188">
        <w:rPr>
          <w:rFonts w:ascii="Times New Roman" w:hAnsi="Times New Roman" w:cs="Times New Roman"/>
          <w:b/>
          <w:sz w:val="24"/>
          <w:szCs w:val="24"/>
          <w:lang w:val="en-US"/>
        </w:rPr>
        <w:t>the</w:t>
      </w:r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mall effect of only </w:t>
      </w:r>
      <w:proofErr w:type="spellStart"/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>intramolecular</w:t>
      </w:r>
      <w:proofErr w:type="spellEnd"/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electron delocalization on </w:t>
      </w:r>
      <w:proofErr w:type="spellStart"/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>E</w:t>
      </w:r>
      <w:r w:rsidRPr="00AA0188">
        <w:rPr>
          <w:rFonts w:ascii="Times New Roman" w:hAnsi="Times New Roman" w:cs="Times New Roman"/>
          <w:b/>
          <w:sz w:val="24"/>
          <w:szCs w:val="24"/>
          <w:vertAlign w:val="subscript"/>
          <w:lang w:val="en-US"/>
        </w:rPr>
        <w:t>g</w:t>
      </w:r>
      <w:proofErr w:type="spellEnd"/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narrowing.</w:t>
      </w:r>
    </w:p>
    <w:p w14:paraId="069421AB" w14:textId="4BB65D4D" w:rsidR="00E534E7" w:rsidRPr="00AA0188" w:rsidRDefault="001D063A" w:rsidP="00AE3B87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Table 2 |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Shape of frontier orbitals calculated at B3LYP/3-21G/CPCM(DCM) for </w:t>
      </w:r>
      <w:proofErr w:type="spellStart"/>
      <w:r w:rsidRPr="00AA0188">
        <w:rPr>
          <w:rFonts w:ascii="Times New Roman" w:hAnsi="Times New Roman"/>
          <w:i/>
          <w:sz w:val="24"/>
          <w:szCs w:val="24"/>
          <w:lang w:val="en-US"/>
        </w:rPr>
        <w:t>syn</w:t>
      </w:r>
      <w:proofErr w:type="spellEnd"/>
      <w:r w:rsidRPr="00AA0188">
        <w:rPr>
          <w:rFonts w:ascii="Times New Roman" w:hAnsi="Times New Roman"/>
          <w:i/>
          <w:sz w:val="24"/>
          <w:szCs w:val="24"/>
          <w:lang w:val="en-US"/>
        </w:rPr>
        <w:t>-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 and </w:t>
      </w:r>
      <w:r w:rsidRPr="00AA0188">
        <w:rPr>
          <w:rFonts w:ascii="Times New Roman" w:hAnsi="Times New Roman"/>
          <w:i/>
          <w:sz w:val="24"/>
          <w:szCs w:val="24"/>
          <w:lang w:val="en-US"/>
        </w:rPr>
        <w:t>anti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-isomer of</w:t>
      </w:r>
      <w:r w:rsidR="0032744C"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32744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onomers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 1 and 2. </w:t>
      </w:r>
    </w:p>
    <w:p w14:paraId="0DEACDBA" w14:textId="77777777" w:rsidR="00E534E7" w:rsidRPr="00AA0188" w:rsidRDefault="001D063A" w:rsidP="00AE3B87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80426" w:rsidRPr="00AA0188">
        <w:rPr>
          <w:rFonts w:ascii="Times New Roman" w:hAnsi="Times New Roman"/>
          <w:sz w:val="24"/>
          <w:szCs w:val="24"/>
          <w:lang w:val="en-US"/>
        </w:rPr>
        <w:t>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0.03 e</w:t>
      </w:r>
      <w:r w:rsidR="00680426"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/au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in each case.</w:t>
      </w:r>
    </w:p>
    <w:p w14:paraId="7BDC5204" w14:textId="5649946B" w:rsidR="00E534E7" w:rsidRPr="00AA0188" w:rsidRDefault="001D063A" w:rsidP="00AE3B87">
      <w:pPr>
        <w:spacing w:after="0"/>
        <w:jc w:val="both"/>
        <w:rPr>
          <w:rFonts w:ascii="Times New Roman" w:hAnsi="Times New Roman"/>
          <w:b/>
          <w:bCs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Table 3 |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Spin density of oxidi</w:t>
      </w:r>
      <w:r w:rsidR="00680426" w:rsidRPr="00AA0188">
        <w:rPr>
          <w:rFonts w:ascii="Times New Roman" w:hAnsi="Times New Roman"/>
          <w:b/>
          <w:sz w:val="24"/>
          <w:szCs w:val="24"/>
          <w:lang w:val="en-US"/>
        </w:rPr>
        <w:t>z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ed and reduc</w:t>
      </w:r>
      <w:r w:rsidR="00680426" w:rsidRPr="00AA0188">
        <w:rPr>
          <w:rFonts w:ascii="Times New Roman" w:hAnsi="Times New Roman"/>
          <w:b/>
          <w:sz w:val="24"/>
          <w:szCs w:val="24"/>
          <w:lang w:val="en-US"/>
        </w:rPr>
        <w:t>tion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 of</w:t>
      </w:r>
      <w:r w:rsidR="00680426"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32744C" w:rsidRPr="007218E8">
        <w:rPr>
          <w:rFonts w:ascii="Times New Roman" w:hAnsi="Times New Roman"/>
          <w:b/>
          <w:color w:val="222222"/>
          <w:sz w:val="24"/>
          <w:shd w:val="clear" w:color="auto" w:fill="FFFFFF"/>
          <w:lang w:val="en-US"/>
        </w:rPr>
        <w:t>monomer</w:t>
      </w:r>
      <w:r w:rsidR="00680426" w:rsidRPr="00AA0188">
        <w:rPr>
          <w:rFonts w:ascii="Times New Roman" w:hAnsi="Times New Roman"/>
          <w:b/>
          <w:sz w:val="24"/>
          <w:szCs w:val="24"/>
          <w:lang w:val="en-US"/>
        </w:rPr>
        <w:t>s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 1 and 2 and their </w:t>
      </w:r>
      <w:proofErr w:type="spellStart"/>
      <w:r w:rsidRPr="00AA0188">
        <w:rPr>
          <w:rFonts w:ascii="Times New Roman" w:hAnsi="Times New Roman"/>
          <w:i/>
          <w:sz w:val="24"/>
          <w:szCs w:val="24"/>
          <w:lang w:val="en-US"/>
        </w:rPr>
        <w:t>syn</w:t>
      </w:r>
      <w:proofErr w:type="spellEnd"/>
      <w:r w:rsidRPr="00AA0188">
        <w:rPr>
          <w:rFonts w:ascii="Times New Roman" w:hAnsi="Times New Roman"/>
          <w:i/>
          <w:sz w:val="24"/>
          <w:szCs w:val="24"/>
          <w:lang w:val="en-US"/>
        </w:rPr>
        <w:t>-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 and </w:t>
      </w:r>
      <w:r w:rsidRPr="00AA0188">
        <w:rPr>
          <w:rFonts w:ascii="Times New Roman" w:hAnsi="Times New Roman"/>
          <w:i/>
          <w:sz w:val="24"/>
          <w:szCs w:val="24"/>
          <w:lang w:val="en-US"/>
        </w:rPr>
        <w:t>anti-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isomer, calculated at B3LYP/3-21G/CPCM(DCM)</w:t>
      </w:r>
      <w:r w:rsidRPr="00AA0188">
        <w:rPr>
          <w:rFonts w:ascii="Times New Roman" w:hAnsi="Times New Roman"/>
          <w:sz w:val="24"/>
          <w:szCs w:val="24"/>
          <w:lang w:val="en-US"/>
        </w:rPr>
        <w:t>,</w:t>
      </w:r>
    </w:p>
    <w:p w14:paraId="03E318F0" w14:textId="5D51479A" w:rsidR="00E534E7" w:rsidRPr="00AA0188" w:rsidRDefault="00680426" w:rsidP="00AE3B87">
      <w:pPr>
        <w:spacing w:after="0"/>
        <w:jc w:val="both"/>
        <w:rPr>
          <w:rFonts w:ascii="Times New Roman" w:hAnsi="Times New Roman"/>
          <w:b/>
          <w:bCs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was 0.005 e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/au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>.</w:t>
      </w:r>
    </w:p>
    <w:p w14:paraId="4E436CCC" w14:textId="0F1CE09B" w:rsidR="00E534E7" w:rsidRPr="00AA0188" w:rsidRDefault="001D063A" w:rsidP="00AE3B87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sz w:val="24"/>
          <w:szCs w:val="24"/>
          <w:shd w:val="clear" w:color="auto" w:fill="FFFFFF"/>
          <w:lang w:val="en-US"/>
        </w:rPr>
        <w:t xml:space="preserve">Table 4 | </w:t>
      </w:r>
      <w:r w:rsidR="00173268" w:rsidRPr="00AA0188">
        <w:rPr>
          <w:rFonts w:ascii="Times New Roman" w:hAnsi="Times New Roman"/>
          <w:b/>
          <w:sz w:val="24"/>
          <w:szCs w:val="24"/>
          <w:lang w:val="en-US"/>
        </w:rPr>
        <w:t>The s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hape of frontier orbitals of </w:t>
      </w:r>
      <w:proofErr w:type="spellStart"/>
      <w:r w:rsidRPr="00AA0188">
        <w:rPr>
          <w:rFonts w:ascii="Times New Roman" w:hAnsi="Times New Roman"/>
          <w:b/>
          <w:sz w:val="24"/>
          <w:szCs w:val="24"/>
          <w:lang w:val="en-US"/>
        </w:rPr>
        <w:t>dicationic</w:t>
      </w:r>
      <w:proofErr w:type="spellEnd"/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 (protonated) </w:t>
      </w:r>
    </w:p>
    <w:p w14:paraId="3A4063CA" w14:textId="17C4C30F" w:rsidR="00E534E7" w:rsidRPr="00AA0188" w:rsidRDefault="001D063A" w:rsidP="00AE3B87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sz w:val="24"/>
          <w:szCs w:val="24"/>
          <w:lang w:val="en-US"/>
        </w:rPr>
        <w:t>dimer (2)</w:t>
      </w:r>
      <w:r w:rsidRPr="00AA0188">
        <w:rPr>
          <w:rFonts w:ascii="Times New Roman" w:hAnsi="Times New Roman"/>
          <w:b/>
          <w:sz w:val="24"/>
          <w:szCs w:val="24"/>
          <w:vertAlign w:val="subscript"/>
          <w:lang w:val="en-US"/>
        </w:rPr>
        <w:t>2</w:t>
      </w:r>
      <w:r w:rsidRPr="00AA0188">
        <w:rPr>
          <w:rFonts w:ascii="Times New Roman" w:hAnsi="Times New Roman"/>
          <w:b/>
          <w:sz w:val="24"/>
          <w:szCs w:val="24"/>
          <w:vertAlign w:val="superscript"/>
          <w:lang w:val="en-US"/>
        </w:rPr>
        <w:t xml:space="preserve"> ++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 calculated at B3LYP/3-21G/CPCM(DCM).</w:t>
      </w:r>
    </w:p>
    <w:p w14:paraId="5341037D" w14:textId="77777777" w:rsidR="00E534E7" w:rsidRPr="00AA0188" w:rsidRDefault="001D063A" w:rsidP="00AE3B87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>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0.03 e</w:t>
      </w:r>
      <w:r w:rsidR="00173268"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/au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in each case.</w:t>
      </w:r>
    </w:p>
    <w:p w14:paraId="0BB1A601" w14:textId="648DC9E8" w:rsidR="00E534E7" w:rsidRPr="00AA0188" w:rsidRDefault="001D063A" w:rsidP="00AE3B87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Table 5 | </w:t>
      </w:r>
      <w:r w:rsidR="00173268" w:rsidRPr="00AA0188">
        <w:rPr>
          <w:rFonts w:ascii="Times New Roman" w:hAnsi="Times New Roman"/>
          <w:b/>
          <w:sz w:val="24"/>
          <w:szCs w:val="24"/>
          <w:lang w:val="en-US"/>
        </w:rPr>
        <w:t>The s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hape of frontier orbitals of de</w:t>
      </w:r>
      <w:r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>protonated neutral dimer (2)</w:t>
      </w:r>
      <w:r w:rsidRPr="00AA0188">
        <w:rPr>
          <w:rFonts w:ascii="Times New Roman" w:hAnsi="Times New Roman"/>
          <w:b/>
          <w:color w:val="2E2E2E"/>
          <w:sz w:val="24"/>
          <w:szCs w:val="24"/>
          <w:vertAlign w:val="subscript"/>
          <w:lang w:val="en-US"/>
        </w:rPr>
        <w:t>2</w:t>
      </w:r>
      <w:r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 xml:space="preserve">,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calculated at B3LYP/3-21G/CPCM(DCM).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>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0.03 e</w:t>
      </w:r>
      <w:r w:rsidR="00173268" w:rsidRPr="00A84457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/au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in each case.</w:t>
      </w:r>
    </w:p>
    <w:p w14:paraId="393A2A50" w14:textId="03AE9167" w:rsidR="00E534E7" w:rsidRPr="00AA0188" w:rsidRDefault="001D063A" w:rsidP="00AE3B87">
      <w:pPr>
        <w:spacing w:after="0"/>
        <w:jc w:val="both"/>
        <w:rPr>
          <w:rFonts w:ascii="Times New Roman" w:hAnsi="Times New Roman"/>
          <w:b/>
          <w:bCs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Table 6 |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173268" w:rsidRPr="00AA0188">
        <w:rPr>
          <w:rFonts w:ascii="Times New Roman" w:hAnsi="Times New Roman"/>
          <w:b/>
          <w:sz w:val="24"/>
          <w:szCs w:val="24"/>
          <w:lang w:val="en-US"/>
        </w:rPr>
        <w:t>The s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hape of frontier orbitals of ladder </w:t>
      </w:r>
      <w:r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>dimers L(2)</w:t>
      </w:r>
      <w:r w:rsidRPr="00AA0188">
        <w:rPr>
          <w:rFonts w:ascii="Times New Roman" w:hAnsi="Times New Roman"/>
          <w:b/>
          <w:color w:val="2E2E2E"/>
          <w:sz w:val="24"/>
          <w:szCs w:val="24"/>
          <w:vertAlign w:val="subscript"/>
          <w:lang w:val="en-US"/>
        </w:rPr>
        <w:t>2</w:t>
      </w:r>
      <w:r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>,</w:t>
      </w:r>
      <w:r w:rsidR="00173268"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calculated at B3LYP/3-21G/CPCM(DCM).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>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0.03 e</w:t>
      </w:r>
      <w:r w:rsidR="00173268" w:rsidRPr="00A84457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/au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in each case.</w:t>
      </w:r>
    </w:p>
    <w:p w14:paraId="07761083" w14:textId="25126489" w:rsidR="00E534E7" w:rsidRDefault="001D063A" w:rsidP="00AE3B87">
      <w:pPr>
        <w:spacing w:after="0"/>
        <w:jc w:val="both"/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Table 7 | Calculated 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energies ​​of HOMO and LUMO orbitals for </w:t>
      </w:r>
      <w:r w:rsidR="001017E2" w:rsidRPr="007218E8">
        <w:rPr>
          <w:rFonts w:ascii="Times New Roman" w:hAnsi="Times New Roman"/>
          <w:b/>
          <w:color w:val="222222"/>
          <w:sz w:val="24"/>
          <w:shd w:val="clear" w:color="auto" w:fill="FFFFFF"/>
          <w:lang w:val="en-US"/>
        </w:rPr>
        <w:t>monomer</w:t>
      </w:r>
      <w:r w:rsidR="00173268"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2 and its </w:t>
      </w:r>
      <w:proofErr w:type="spellStart"/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>electrocoupling</w:t>
      </w:r>
      <w:proofErr w:type="spellEnd"/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 products.</w:t>
      </w:r>
    </w:p>
    <w:p w14:paraId="2ACBAD5E" w14:textId="27336311" w:rsidR="00957549" w:rsidRPr="00957549" w:rsidRDefault="00957549" w:rsidP="00AE3B87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/>
          <w:b/>
          <w:bCs/>
          <w:sz w:val="24"/>
          <w:szCs w:val="24"/>
          <w:shd w:val="clear" w:color="auto" w:fill="FFFFFF"/>
          <w:lang w:val="en-US"/>
        </w:rPr>
        <w:t>Table 8</w:t>
      </w:r>
      <w:r w:rsidRPr="00AA0188">
        <w:rPr>
          <w:rFonts w:ascii="Times New Roman" w:hAnsi="Times New Roman"/>
          <w:b/>
          <w:bCs/>
          <w:sz w:val="24"/>
          <w:szCs w:val="24"/>
          <w:shd w:val="clear" w:color="auto" w:fill="FFFFFF"/>
          <w:lang w:val="en-US"/>
        </w:rPr>
        <w:t xml:space="preserve"> | Orbital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shapes calculated at B3LYP/3-21G/CPCM(DCM) for total </w:t>
      </w:r>
      <w:r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 xml:space="preserve">deprotonated ladder </w:t>
      </w:r>
      <w:r>
        <w:rPr>
          <w:rFonts w:ascii="Times New Roman" w:hAnsi="Times New Roman"/>
          <w:b/>
          <w:color w:val="2E2E2E"/>
          <w:sz w:val="24"/>
          <w:szCs w:val="24"/>
          <w:lang w:val="en-US"/>
        </w:rPr>
        <w:t>tetramers</w:t>
      </w:r>
      <w:r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 xml:space="preserve"> L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(2)</w:t>
      </w:r>
      <w:r>
        <w:rPr>
          <w:rFonts w:ascii="Times New Roman" w:hAnsi="Times New Roman"/>
          <w:b/>
          <w:sz w:val="24"/>
          <w:szCs w:val="24"/>
          <w:vertAlign w:val="subscript"/>
          <w:lang w:val="en-US"/>
        </w:rPr>
        <w:t>4</w:t>
      </w:r>
      <w:r w:rsidRPr="00AA0188">
        <w:rPr>
          <w:rFonts w:ascii="Times New Roman" w:hAnsi="Times New Roman"/>
          <w:b/>
          <w:sz w:val="24"/>
          <w:szCs w:val="24"/>
          <w:vertAlign w:val="subscript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lang w:val="en-US"/>
        </w:rPr>
        <w:t>bonded at different positions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.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was 0.03 e</w:t>
      </w:r>
      <w:r w:rsidRPr="00A84457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/au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in each case.</w:t>
      </w:r>
    </w:p>
    <w:p w14:paraId="57643613" w14:textId="432858C5" w:rsidR="00E534E7" w:rsidRPr="00AA0188" w:rsidRDefault="001D063A" w:rsidP="00AE3B87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sz w:val="24"/>
          <w:szCs w:val="24"/>
          <w:shd w:val="clear" w:color="auto" w:fill="FFFFFF"/>
          <w:lang w:val="en-US"/>
        </w:rPr>
        <w:t xml:space="preserve">Table 9 | Orbital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shapes calculated at B3LYP/3-21G/CPCM(DCM) for</w:t>
      </w:r>
      <w:r w:rsidR="0010689C"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total </w:t>
      </w:r>
      <w:r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 xml:space="preserve">deprotonated ladder </w:t>
      </w:r>
      <w:proofErr w:type="spellStart"/>
      <w:r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>octamers</w:t>
      </w:r>
      <w:proofErr w:type="spellEnd"/>
      <w:r w:rsidR="0010689C"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>L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(2)</w:t>
      </w:r>
      <w:r w:rsidRPr="00AA0188">
        <w:rPr>
          <w:rFonts w:ascii="Times New Roman" w:hAnsi="Times New Roman"/>
          <w:b/>
          <w:sz w:val="24"/>
          <w:szCs w:val="24"/>
          <w:vertAlign w:val="subscript"/>
          <w:lang w:val="en-US"/>
        </w:rPr>
        <w:t>8</w:t>
      </w:r>
      <w:r w:rsidR="00173268" w:rsidRPr="00AA0188">
        <w:rPr>
          <w:rFonts w:ascii="Times New Roman" w:hAnsi="Times New Roman"/>
          <w:b/>
          <w:sz w:val="24"/>
          <w:szCs w:val="24"/>
          <w:vertAlign w:val="subscript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lang w:val="en-US"/>
        </w:rPr>
        <w:t>bonded</w:t>
      </w:r>
      <w:r w:rsidR="00173268" w:rsidRPr="00AA0188">
        <w:rPr>
          <w:rFonts w:ascii="Times New Roman" w:hAnsi="Times New Roman"/>
          <w:b/>
          <w:sz w:val="24"/>
          <w:lang w:val="en-US"/>
        </w:rPr>
        <w:t xml:space="preserve"> at </w:t>
      </w:r>
      <w:r w:rsidRPr="00AA0188">
        <w:rPr>
          <w:rFonts w:ascii="Times New Roman" w:hAnsi="Times New Roman"/>
          <w:b/>
          <w:sz w:val="24"/>
          <w:lang w:val="en-US"/>
        </w:rPr>
        <w:t>different positions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.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>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0.03 e</w:t>
      </w:r>
      <w:r w:rsidR="00173268" w:rsidRPr="00A84457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/au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in each case.</w:t>
      </w:r>
    </w:p>
    <w:p w14:paraId="3A7B517E" w14:textId="7DE24C16" w:rsidR="00E534E7" w:rsidRPr="00AA0188" w:rsidRDefault="001D063A" w:rsidP="00AE3B87">
      <w:pPr>
        <w:spacing w:after="0"/>
        <w:jc w:val="both"/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Table 10 | Calculated 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>energies of HOMO, LUMO orbitals</w:t>
      </w:r>
      <w:r w:rsidR="00173268"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>,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 </w:t>
      </w:r>
    </w:p>
    <w:p w14:paraId="0DC55AF7" w14:textId="460694A4" w:rsidR="00E534E7" w:rsidRDefault="001D063A" w:rsidP="00AE3B87">
      <w:pPr>
        <w:spacing w:after="0"/>
        <w:jc w:val="both"/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and band gap </w:t>
      </w:r>
      <w:proofErr w:type="spellStart"/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>E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vertAlign w:val="subscript"/>
          <w:lang w:val="en-US"/>
        </w:rPr>
        <w:t>g</w:t>
      </w:r>
      <w:proofErr w:type="spellEnd"/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 of</w:t>
      </w:r>
      <w:r w:rsidR="00173268"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1017E2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onomer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 2 and its non-ladder dimer (2)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vertAlign w:val="subscript"/>
          <w:lang w:val="en-US"/>
        </w:rPr>
        <w:t>2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 and ladder products.</w:t>
      </w:r>
    </w:p>
    <w:p w14:paraId="15F4D18D" w14:textId="77777777" w:rsidR="00791DF4" w:rsidRDefault="00791DF4" w:rsidP="0043098B">
      <w:pPr>
        <w:spacing w:after="0"/>
        <w:rPr>
          <w:rFonts w:ascii="Times New Roman" w:hAnsi="Times New Roman"/>
          <w:b/>
          <w:color w:val="000000"/>
          <w:sz w:val="24"/>
          <w:shd w:val="clear" w:color="auto" w:fill="FFFFFF"/>
          <w:lang w:val="en-US"/>
        </w:rPr>
      </w:pPr>
    </w:p>
    <w:p w14:paraId="79AFB203" w14:textId="77777777" w:rsidR="00AC7CD5" w:rsidRDefault="00AC7CD5" w:rsidP="0043098B">
      <w:pPr>
        <w:spacing w:after="0"/>
        <w:rPr>
          <w:rFonts w:ascii="Times New Roman" w:hAnsi="Times New Roman"/>
          <w:b/>
          <w:color w:val="000000"/>
          <w:sz w:val="24"/>
          <w:shd w:val="clear" w:color="auto" w:fill="FFFFFF"/>
          <w:lang w:val="en-US"/>
        </w:rPr>
      </w:pPr>
    </w:p>
    <w:p w14:paraId="644D0CE2" w14:textId="77777777" w:rsidR="00AC7CD5" w:rsidRDefault="00AC7CD5" w:rsidP="0043098B">
      <w:pPr>
        <w:spacing w:after="0"/>
        <w:rPr>
          <w:rFonts w:ascii="Times New Roman" w:hAnsi="Times New Roman"/>
          <w:b/>
          <w:color w:val="000000"/>
          <w:sz w:val="24"/>
          <w:shd w:val="clear" w:color="auto" w:fill="FFFFFF"/>
          <w:lang w:val="en-US"/>
        </w:rPr>
      </w:pPr>
    </w:p>
    <w:p w14:paraId="7AF4143D" w14:textId="77777777" w:rsidR="00AC7CD5" w:rsidRDefault="00AC7CD5" w:rsidP="0043098B">
      <w:pPr>
        <w:spacing w:after="0"/>
        <w:rPr>
          <w:rFonts w:ascii="Times New Roman" w:hAnsi="Times New Roman"/>
          <w:b/>
          <w:sz w:val="28"/>
          <w:szCs w:val="28"/>
          <w:lang w:val="en-US"/>
        </w:rPr>
      </w:pPr>
      <w:bookmarkStart w:id="0" w:name="_GoBack"/>
      <w:bookmarkEnd w:id="0"/>
    </w:p>
    <w:p w14:paraId="6C17C97D" w14:textId="77777777" w:rsidR="00791DF4" w:rsidRDefault="00791DF4" w:rsidP="0043098B">
      <w:pPr>
        <w:spacing w:after="0"/>
        <w:rPr>
          <w:rFonts w:ascii="Times New Roman" w:hAnsi="Times New Roman"/>
          <w:b/>
          <w:sz w:val="28"/>
          <w:szCs w:val="28"/>
          <w:lang w:val="en-US"/>
        </w:rPr>
      </w:pPr>
    </w:p>
    <w:p w14:paraId="6799B43F" w14:textId="77777777" w:rsidR="00791DF4" w:rsidRDefault="00791DF4" w:rsidP="0043098B">
      <w:pPr>
        <w:spacing w:after="0"/>
        <w:rPr>
          <w:rFonts w:ascii="Times New Roman" w:hAnsi="Times New Roman"/>
          <w:b/>
          <w:sz w:val="28"/>
          <w:szCs w:val="28"/>
          <w:lang w:val="en-US"/>
        </w:rPr>
      </w:pPr>
    </w:p>
    <w:p w14:paraId="0EA4CE0D" w14:textId="77777777" w:rsidR="00791DF4" w:rsidRDefault="00791DF4" w:rsidP="0043098B">
      <w:pPr>
        <w:spacing w:after="0"/>
        <w:rPr>
          <w:rFonts w:ascii="Times New Roman" w:hAnsi="Times New Roman"/>
          <w:b/>
          <w:sz w:val="28"/>
          <w:szCs w:val="28"/>
          <w:lang w:val="en-US"/>
        </w:rPr>
      </w:pPr>
    </w:p>
    <w:p w14:paraId="5E62F8F9" w14:textId="77777777" w:rsidR="00791DF4" w:rsidRDefault="00791DF4" w:rsidP="0043098B">
      <w:pPr>
        <w:spacing w:after="0"/>
        <w:rPr>
          <w:rFonts w:ascii="Times New Roman" w:hAnsi="Times New Roman"/>
          <w:b/>
          <w:sz w:val="28"/>
          <w:szCs w:val="28"/>
          <w:lang w:val="en-US"/>
        </w:rPr>
      </w:pPr>
    </w:p>
    <w:p w14:paraId="2D6B4530" w14:textId="77777777" w:rsidR="006C7B29" w:rsidRDefault="006C7B29" w:rsidP="0043098B">
      <w:pPr>
        <w:spacing w:after="0"/>
        <w:rPr>
          <w:rFonts w:ascii="Times New Roman" w:hAnsi="Times New Roman"/>
          <w:b/>
          <w:sz w:val="28"/>
          <w:szCs w:val="28"/>
          <w:lang w:val="en-US"/>
        </w:rPr>
      </w:pPr>
    </w:p>
    <w:p w14:paraId="15F64286" w14:textId="77777777" w:rsidR="00791DF4" w:rsidRPr="00AA0188" w:rsidRDefault="00791DF4" w:rsidP="0043098B">
      <w:pPr>
        <w:spacing w:after="0"/>
        <w:rPr>
          <w:rFonts w:ascii="Times New Roman" w:hAnsi="Times New Roman"/>
          <w:b/>
          <w:sz w:val="28"/>
          <w:szCs w:val="28"/>
          <w:lang w:val="en-US"/>
        </w:rPr>
      </w:pPr>
    </w:p>
    <w:p w14:paraId="4967D5E5" w14:textId="77777777" w:rsidR="007379A4" w:rsidRPr="007218E8" w:rsidRDefault="001D063A" w:rsidP="007218E8">
      <w:pPr>
        <w:spacing w:after="0"/>
        <w:jc w:val="both"/>
        <w:rPr>
          <w:rFonts w:ascii="Times New Roman" w:hAnsi="Times New Roman"/>
          <w:b/>
          <w:sz w:val="24"/>
          <w:lang w:val="en-US"/>
        </w:rPr>
      </w:pPr>
      <w:r w:rsidRPr="007218E8">
        <w:rPr>
          <w:rFonts w:ascii="Times New Roman" w:hAnsi="Times New Roman"/>
          <w:b/>
          <w:sz w:val="24"/>
          <w:lang w:val="en-US"/>
        </w:rPr>
        <w:lastRenderedPageBreak/>
        <w:t>Materials</w:t>
      </w:r>
    </w:p>
    <w:p w14:paraId="2F858E48" w14:textId="2E0B6361" w:rsidR="00F8434B" w:rsidRDefault="001D063A" w:rsidP="007218E8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Pyromellitic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dianhydrid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(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); naphthalene-1,4,5,8-tetracarboxylic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dianhydrid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(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4</w:t>
      </w:r>
      <w:r w:rsidRPr="00AA0188">
        <w:rPr>
          <w:rFonts w:ascii="Times New Roman" w:hAnsi="Times New Roman"/>
          <w:sz w:val="24"/>
          <w:szCs w:val="24"/>
          <w:lang w:val="en-US"/>
        </w:rPr>
        <w:t>); 1,8-naphthalenediamine (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5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);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tetrab</w:t>
      </w:r>
      <w:r w:rsidR="00600D7E" w:rsidRPr="00AA0188">
        <w:rPr>
          <w:rFonts w:ascii="Times New Roman" w:hAnsi="Times New Roman"/>
          <w:sz w:val="24"/>
          <w:szCs w:val="24"/>
          <w:lang w:val="en-US"/>
        </w:rPr>
        <w:t>utylammonium</w:t>
      </w:r>
      <w:proofErr w:type="spellEnd"/>
      <w:r w:rsidR="00600D7E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00D7E" w:rsidRPr="00AA0188">
        <w:rPr>
          <w:rFonts w:ascii="Times New Roman" w:hAnsi="Times New Roman"/>
          <w:sz w:val="24"/>
          <w:szCs w:val="24"/>
          <w:lang w:val="en-US"/>
        </w:rPr>
        <w:t>tetrafluoroborat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; dichloromethane; toluene; benzene; nitrobenzene; methanol;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buthanol</w:t>
      </w:r>
      <w:proofErr w:type="spellEnd"/>
      <w:r w:rsidR="00C425CD" w:rsidRPr="00AA0188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="00C425CD" w:rsidRPr="00AA0188">
        <w:rPr>
          <w:rFonts w:ascii="Times New Roman" w:hAnsi="Times New Roman"/>
          <w:sz w:val="24"/>
          <w:szCs w:val="24"/>
          <w:lang w:val="en-US"/>
        </w:rPr>
        <w:t>perylene</w:t>
      </w:r>
      <w:proofErr w:type="spellEnd"/>
      <w:r w:rsidR="00DF2222" w:rsidRPr="00AA0188">
        <w:rPr>
          <w:rFonts w:ascii="Times New Roman" w:hAnsi="Times New Roman"/>
          <w:sz w:val="24"/>
          <w:szCs w:val="24"/>
          <w:lang w:val="en-US"/>
        </w:rPr>
        <w:t>,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 xml:space="preserve"> and</w:t>
      </w:r>
      <w:r w:rsidR="00DF2222" w:rsidRPr="00AA0188">
        <w:rPr>
          <w:rFonts w:ascii="Times New Roman" w:hAnsi="Times New Roman"/>
          <w:sz w:val="24"/>
          <w:szCs w:val="24"/>
          <w:lang w:val="en-US"/>
        </w:rPr>
        <w:t xml:space="preserve"> 3,4-ethylenedioxythiophene (EDOT).</w:t>
      </w:r>
    </w:p>
    <w:p w14:paraId="58A98C21" w14:textId="6E8EDC06" w:rsidR="0043098B" w:rsidRPr="00AA0188" w:rsidRDefault="0043098B" w:rsidP="0043098B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31B01CB3" w14:textId="6B5DC8B5" w:rsidR="00EA5D5A" w:rsidRPr="00AA0188" w:rsidRDefault="001D063A" w:rsidP="007218E8">
      <w:pPr>
        <w:spacing w:after="0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b/>
          <w:sz w:val="24"/>
          <w:szCs w:val="24"/>
          <w:lang w:val="en-US"/>
        </w:rPr>
        <w:t>M</w:t>
      </w:r>
      <w:r w:rsidR="006D3BD5" w:rsidRPr="00AA0188">
        <w:rPr>
          <w:rFonts w:ascii="Times New Roman" w:hAnsi="Times New Roman"/>
          <w:b/>
          <w:sz w:val="24"/>
          <w:szCs w:val="24"/>
          <w:lang w:val="en-US"/>
        </w:rPr>
        <w:t>onomer</w:t>
      </w:r>
      <w:r w:rsidR="0010689C"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6D3BD5" w:rsidRPr="00AA0188">
        <w:rPr>
          <w:rFonts w:ascii="Times New Roman" w:hAnsi="Times New Roman"/>
          <w:b/>
          <w:sz w:val="24"/>
          <w:szCs w:val="24"/>
          <w:lang w:val="en-US"/>
        </w:rPr>
        <w:t>synthesis</w:t>
      </w:r>
    </w:p>
    <w:p w14:paraId="4C49CFE0" w14:textId="546B8F63" w:rsidR="00C21F89" w:rsidRPr="00AA0188" w:rsidRDefault="001D063A" w:rsidP="007218E8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sz w:val="24"/>
          <w:szCs w:val="24"/>
          <w:lang w:val="en-US"/>
        </w:rPr>
        <w:t xml:space="preserve">Unless otherwise 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>stated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, all reagents and starting materials were purchased from commercial vendors and used without further purification. All experiments were conducted in the air unless otherwise 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>stated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777568" w:rsidRPr="00AA0188">
        <w:rPr>
          <w:rFonts w:ascii="Times New Roman" w:hAnsi="Times New Roman"/>
          <w:sz w:val="24"/>
          <w:szCs w:val="24"/>
          <w:lang w:val="en-US"/>
        </w:rPr>
        <w:t xml:space="preserve">NMR spectra were recorded 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>using</w:t>
      </w:r>
      <w:r w:rsidR="00777568" w:rsidRPr="00AA0188">
        <w:rPr>
          <w:rFonts w:ascii="Times New Roman" w:hAnsi="Times New Roman"/>
          <w:sz w:val="24"/>
          <w:szCs w:val="24"/>
          <w:lang w:val="en-US"/>
        </w:rPr>
        <w:t xml:space="preserve"> a 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00 MHz Agilent spectrometer and referenced internally using the residual protonated solvent resonances relative to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tetramethylsilan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(</w:t>
      </w:r>
      <w:r w:rsidRPr="007218E8">
        <w:rPr>
          <w:rFonts w:ascii="Symbol" w:hAnsi="Symbol"/>
          <w:sz w:val="24"/>
          <w:lang w:val="en-US"/>
        </w:rPr>
        <w:sym w:font="Symbol" w:char="F064"/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= 0 ppm)</w:t>
      </w:r>
      <w:r w:rsidR="00103098" w:rsidRPr="00AA0188">
        <w:rPr>
          <w:rFonts w:ascii="Times New Roman" w:hAnsi="Times New Roman"/>
          <w:sz w:val="24"/>
          <w:szCs w:val="24"/>
          <w:lang w:val="en-US"/>
        </w:rPr>
        <w:t>.</w:t>
      </w:r>
    </w:p>
    <w:p w14:paraId="46B89DD7" w14:textId="36999435" w:rsidR="00C21F89" w:rsidRPr="00AA0188" w:rsidRDefault="001D063A" w:rsidP="007218E8">
      <w:pPr>
        <w:pStyle w:val="Akapitzlist"/>
        <w:spacing w:after="0"/>
        <w:ind w:left="0"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sz w:val="24"/>
          <w:szCs w:val="24"/>
          <w:lang w:val="en-US"/>
        </w:rPr>
        <w:t xml:space="preserve">Monomer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1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(as a mixture of </w:t>
      </w:r>
      <w:r w:rsidRPr="00AA0188">
        <w:rPr>
          <w:rFonts w:ascii="Times New Roman" w:hAnsi="Times New Roman"/>
          <w:i/>
          <w:sz w:val="24"/>
          <w:szCs w:val="24"/>
          <w:lang w:val="en-US"/>
        </w:rPr>
        <w:t>anti</w:t>
      </w:r>
      <w:r w:rsidR="008E2867" w:rsidRPr="00AA0188">
        <w:rPr>
          <w:rFonts w:ascii="Times New Roman" w:hAnsi="Times New Roman"/>
          <w:sz w:val="24"/>
          <w:szCs w:val="24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isomer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perimidino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>[1</w:t>
      </w:r>
      <w:r w:rsidR="00D76E44" w:rsidRPr="007218E8">
        <w:rPr>
          <w:rFonts w:ascii="Times New Roman" w:hAnsi="Times New Roman"/>
          <w:lang w:val="en-US"/>
        </w:rPr>
        <w:t>'</w:t>
      </w:r>
      <w:r w:rsidRPr="00AA0188">
        <w:rPr>
          <w:rFonts w:ascii="Times New Roman" w:hAnsi="Times New Roman"/>
          <w:sz w:val="24"/>
          <w:szCs w:val="24"/>
          <w:lang w:val="en-US"/>
        </w:rPr>
        <w:t>,2</w:t>
      </w:r>
      <w:r w:rsidR="00D76E44" w:rsidRPr="007218E8">
        <w:rPr>
          <w:rFonts w:ascii="Times New Roman" w:hAnsi="Times New Roman"/>
          <w:lang w:val="en-US"/>
        </w:rPr>
        <w:t>'</w:t>
      </w:r>
      <w:r w:rsidRPr="00AA0188">
        <w:rPr>
          <w:rFonts w:ascii="Times New Roman" w:hAnsi="Times New Roman"/>
          <w:sz w:val="24"/>
          <w:szCs w:val="24"/>
          <w:lang w:val="en-US"/>
        </w:rPr>
        <w:t>:1,5]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pyrrolo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>[3,4-</w:t>
      </w:r>
      <w:r w:rsidRPr="00AA0188">
        <w:rPr>
          <w:rFonts w:ascii="Times New Roman" w:hAnsi="Times New Roman"/>
          <w:i/>
          <w:sz w:val="24"/>
          <w:szCs w:val="24"/>
          <w:lang w:val="en-US"/>
        </w:rPr>
        <w:t>m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]phthaloperine-9,19-dione and </w:t>
      </w:r>
      <w:proofErr w:type="spellStart"/>
      <w:r w:rsidRPr="00AA0188">
        <w:rPr>
          <w:rFonts w:ascii="Times New Roman" w:hAnsi="Times New Roman"/>
          <w:i/>
          <w:sz w:val="24"/>
          <w:szCs w:val="24"/>
          <w:lang w:val="en-US"/>
        </w:rPr>
        <w:t>syn</w:t>
      </w:r>
      <w:proofErr w:type="spellEnd"/>
      <w:r w:rsidR="008E2867" w:rsidRPr="00AA0188">
        <w:rPr>
          <w:rFonts w:ascii="Times New Roman" w:hAnsi="Times New Roman"/>
          <w:sz w:val="24"/>
          <w:szCs w:val="24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isomer 17H,19H-perimidino[1</w:t>
      </w:r>
      <w:r w:rsidR="00D76E44" w:rsidRPr="007218E8">
        <w:rPr>
          <w:rFonts w:ascii="Times New Roman" w:hAnsi="Times New Roman"/>
          <w:lang w:val="en-US"/>
        </w:rPr>
        <w:t>'</w:t>
      </w:r>
      <w:r w:rsidRPr="00AA0188">
        <w:rPr>
          <w:rFonts w:ascii="Times New Roman" w:hAnsi="Times New Roman"/>
          <w:sz w:val="24"/>
          <w:szCs w:val="24"/>
          <w:lang w:val="en-US"/>
        </w:rPr>
        <w:t>,2</w:t>
      </w:r>
      <w:r w:rsidR="00D76E44" w:rsidRPr="007218E8">
        <w:rPr>
          <w:rFonts w:ascii="Times New Roman" w:hAnsi="Times New Roman"/>
          <w:lang w:val="en-US"/>
        </w:rPr>
        <w:t>'</w:t>
      </w:r>
      <w:r w:rsidRPr="00AA0188">
        <w:rPr>
          <w:rFonts w:ascii="Times New Roman" w:hAnsi="Times New Roman"/>
          <w:sz w:val="24"/>
          <w:szCs w:val="24"/>
          <w:lang w:val="en-US"/>
        </w:rPr>
        <w:t>:1,2]pyrrolo[3,4-</w:t>
      </w:r>
      <w:r w:rsidRPr="00AA0188">
        <w:rPr>
          <w:rFonts w:ascii="Times New Roman" w:hAnsi="Times New Roman"/>
          <w:i/>
          <w:sz w:val="24"/>
          <w:szCs w:val="24"/>
          <w:lang w:val="en-US"/>
        </w:rPr>
        <w:t>m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]phthaloperine-17,19-dione) was obtained 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>via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the condensation reaction of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 xml:space="preserve"> compound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8434B" w:rsidRPr="00AA0188">
        <w:rPr>
          <w:rFonts w:ascii="Times New Roman" w:hAnsi="Times New Roman"/>
          <w:b/>
          <w:sz w:val="24"/>
          <w:szCs w:val="24"/>
          <w:lang w:val="en-US"/>
        </w:rPr>
        <w:t>3</w:t>
      </w:r>
      <w:r w:rsidR="00173268"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(0.218 g, 1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mmol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>)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>with</w:t>
      </w:r>
      <w:r w:rsidR="00E3724F" w:rsidRPr="00AA0188">
        <w:rPr>
          <w:rFonts w:ascii="Times New Roman" w:hAnsi="Times New Roman"/>
          <w:sz w:val="24"/>
          <w:szCs w:val="24"/>
          <w:lang w:val="en-US"/>
        </w:rPr>
        <w:t xml:space="preserve"> compound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8434B" w:rsidRPr="00AA0188">
        <w:rPr>
          <w:rFonts w:ascii="Times New Roman" w:hAnsi="Times New Roman"/>
          <w:b/>
          <w:sz w:val="24"/>
          <w:szCs w:val="24"/>
          <w:lang w:val="en-US"/>
        </w:rPr>
        <w:t>5</w:t>
      </w:r>
      <w:r w:rsidR="00173268"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(0.316 g, 2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mmol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) (Fig. </w:t>
      </w:r>
      <w:r w:rsidR="0002022A">
        <w:rPr>
          <w:rFonts w:ascii="Times New Roman" w:hAnsi="Times New Roman"/>
          <w:sz w:val="24"/>
          <w:szCs w:val="24"/>
          <w:lang w:val="en-US"/>
        </w:rPr>
        <w:t>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1a). Compound </w:t>
      </w:r>
      <w:r w:rsidR="00F8434B" w:rsidRPr="00AA0188">
        <w:rPr>
          <w:rFonts w:ascii="Times New Roman" w:hAnsi="Times New Roman"/>
          <w:b/>
          <w:sz w:val="24"/>
          <w:szCs w:val="24"/>
          <w:lang w:val="en-US"/>
        </w:rPr>
        <w:t>5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was purified by </w:t>
      </w:r>
      <w:r w:rsidR="00AA0188" w:rsidRPr="00AA0188">
        <w:rPr>
          <w:rFonts w:ascii="Times New Roman" w:hAnsi="Times New Roman"/>
          <w:sz w:val="24"/>
          <w:szCs w:val="24"/>
          <w:lang w:val="en-US"/>
        </w:rPr>
        <w:t>recrystallization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in methanol prior to use. 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>The r</w:t>
      </w:r>
      <w:r w:rsidRPr="00AA0188">
        <w:rPr>
          <w:rFonts w:ascii="Times New Roman" w:hAnsi="Times New Roman"/>
          <w:sz w:val="24"/>
          <w:szCs w:val="24"/>
          <w:lang w:val="en-US"/>
        </w:rPr>
        <w:t>eaction was carried out in 5 m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>L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of nitrobenzene for 3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h under reflux. 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>Then</w:t>
      </w:r>
      <w:r w:rsidRPr="00AA0188">
        <w:rPr>
          <w:rFonts w:ascii="Times New Roman" w:hAnsi="Times New Roman"/>
          <w:sz w:val="24"/>
          <w:szCs w:val="24"/>
          <w:lang w:val="en-US"/>
        </w:rPr>
        <w:t>, the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 xml:space="preserve"> reaction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mixture was allowed to cool to room temperature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 xml:space="preserve"> and the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precipitate was filtered and washed with methanol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>. This 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first heated in toluene for 1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>h, and after in methanol for 1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>h under reflux. The precipitate was filtered and dried under</w:t>
      </w:r>
      <w:r w:rsidR="00D663B1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>vacuum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 xml:space="preserve"> generating </w:t>
      </w:r>
      <w:r w:rsidR="00F23DDD" w:rsidRPr="00AA0188">
        <w:rPr>
          <w:rFonts w:ascii="Times New Roman" w:hAnsi="Times New Roman"/>
          <w:sz w:val="24"/>
          <w:szCs w:val="24"/>
          <w:lang w:val="en-US"/>
        </w:rPr>
        <w:t>monomer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1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as a purple solid (0.273 g, 59%).</w:t>
      </w:r>
    </w:p>
    <w:p w14:paraId="20404F9B" w14:textId="4B41D07D" w:rsidR="00EA5D5A" w:rsidRPr="00AA0188" w:rsidRDefault="001D063A" w:rsidP="007218E8">
      <w:pPr>
        <w:pStyle w:val="Akapitzlist"/>
        <w:spacing w:after="0"/>
        <w:ind w:left="0" w:firstLine="708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Mp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>: &gt;400 °C</w:t>
      </w:r>
      <w:r w:rsidR="00C21F89" w:rsidRPr="00AA0188">
        <w:rPr>
          <w:rFonts w:ascii="Times New Roman" w:hAnsi="Times New Roman"/>
          <w:sz w:val="24"/>
          <w:szCs w:val="24"/>
          <w:lang w:val="en-US"/>
        </w:rPr>
        <w:t xml:space="preserve"> (lit.</w:t>
      </w:r>
      <w:r w:rsidR="008F7D44" w:rsidRPr="00AA0188">
        <w:rPr>
          <w:rFonts w:ascii="Times New Roman" w:hAnsi="Times New Roman"/>
          <w:sz w:val="24"/>
          <w:szCs w:val="24"/>
          <w:lang w:val="en-US"/>
        </w:rPr>
        <w:fldChar w:fldCharType="begin" w:fldLock="1"/>
      </w:r>
      <w:r w:rsidR="00BD39DC" w:rsidRPr="00AA0188">
        <w:rPr>
          <w:rFonts w:ascii="Times New Roman" w:hAnsi="Times New Roman"/>
          <w:sz w:val="24"/>
          <w:szCs w:val="24"/>
          <w:lang w:val="en-US"/>
        </w:rPr>
        <w:instrText>ADDIN CSL_CITATION {"citationItems":[{"id":"ITEM-1","itemData":{"DOI":"10.1021/ol201973w","ISSN":"1523-7060","author":[{"dropping-particle":"","family":"Mamada","given":"Masashi","non-dropping-particle":"","parse-names":false,"suffix":""},{"dropping-particle":"","family":"Pérez-Bolívar","given":"César","non-dropping-particle":"","parse-names":false,"suffix":""},{"dropping-particle":"","family":"Anzenbacher","given":"Pavel","non-dropping-particle":"","parse-names":false,"suffix":""}],"container-title":"Organic Letters","id":"ITEM-1","issue":"18","issued":{"date-parts":[["2011","9","16"]]},"page":"4882-4885","title":"Green Synthesis of Polycyclic Benzimidazole Derivatives and Organic Semiconductors","type":"article-journal","volume":"13"},"uris":["http://www.mendeley.com/documents/?uuid=b2d55fdf-b0de-43fb-8ddb-913bd5d5fad8"]}],"mendeley":{"formattedCitation":"&lt;sup&gt;42&lt;/sup&gt;","plainTextFormattedCitation":"42","previouslyFormattedCitation":"&lt;sup&gt;42&lt;/sup&gt;"},"properties":{"noteIndex":0},"schema":"https://github.com/citation-style-language/schema/raw/master/csl-citation.json"}</w:instrText>
      </w:r>
      <w:r w:rsidR="008F7D44" w:rsidRPr="00AA018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B00037" w:rsidRPr="00AA0188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2</w:t>
      </w:r>
      <w:r w:rsidR="008F7D44" w:rsidRPr="00AA018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>469</w:t>
      </w:r>
      <w:r w:rsidR="00173268" w:rsidRPr="00AA0188">
        <w:rPr>
          <w:rFonts w:ascii="Times New Roman" w:hAnsi="Times New Roman" w:cs="Times New Roman"/>
          <w:sz w:val="24"/>
          <w:szCs w:val="24"/>
          <w:lang w:val="en-US"/>
        </w:rPr>
        <w:t>‒</w:t>
      </w:r>
      <w:r w:rsidRPr="00AA0188">
        <w:rPr>
          <w:rFonts w:ascii="Times New Roman" w:hAnsi="Times New Roman"/>
          <w:sz w:val="24"/>
          <w:szCs w:val="24"/>
          <w:lang w:val="en-US"/>
        </w:rPr>
        <w:t>473 °C</w:t>
      </w:r>
      <w:r w:rsidR="00C21F89" w:rsidRPr="00AA0188">
        <w:rPr>
          <w:rFonts w:ascii="Times New Roman" w:hAnsi="Times New Roman"/>
          <w:sz w:val="24"/>
          <w:szCs w:val="24"/>
          <w:lang w:val="en-US"/>
        </w:rPr>
        <w:t>)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A84457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="00C21F89" w:rsidRPr="00AA0188">
        <w:rPr>
          <w:rFonts w:ascii="Times New Roman" w:hAnsi="Times New Roman"/>
          <w:sz w:val="24"/>
          <w:szCs w:val="24"/>
          <w:lang w:val="en-US"/>
        </w:rPr>
        <w:t xml:space="preserve">H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NMR: </w:t>
      </w:r>
      <w:r w:rsidRPr="007218E8">
        <w:rPr>
          <w:rFonts w:ascii="Times New Roman" w:hAnsi="Times New Roman"/>
          <w:sz w:val="24"/>
          <w:lang w:val="en-US"/>
        </w:rPr>
        <w:t>δ</w:t>
      </w:r>
      <w:r w:rsidRPr="00AA0188">
        <w:rPr>
          <w:rFonts w:ascii="Times New Roman" w:hAnsi="Times New Roman"/>
          <w:sz w:val="24"/>
          <w:szCs w:val="24"/>
          <w:lang w:val="en-US"/>
        </w:rPr>
        <w:t>/ppm (300 MHz, CDCl</w:t>
      </w:r>
      <w:r w:rsidRPr="00AA0188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and 10%</w:t>
      </w:r>
      <w:r w:rsidR="00173268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>CF</w:t>
      </w:r>
      <w:r w:rsidRPr="00AA0188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>COOD, Me</w:t>
      </w:r>
      <w:r w:rsidRPr="00AA0188">
        <w:rPr>
          <w:rFonts w:ascii="Times New Roman" w:hAnsi="Times New Roman"/>
          <w:sz w:val="24"/>
          <w:szCs w:val="24"/>
          <w:vertAlign w:val="subscript"/>
          <w:lang w:val="en-US"/>
        </w:rPr>
        <w:t>4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Si, mixture of </w:t>
      </w:r>
      <w:proofErr w:type="spellStart"/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syn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anti</w:t>
      </w:r>
      <w:r w:rsidRPr="00AA0188">
        <w:rPr>
          <w:rFonts w:ascii="Times New Roman" w:hAnsi="Times New Roman"/>
          <w:sz w:val="24"/>
          <w:szCs w:val="24"/>
          <w:lang w:val="en-US"/>
        </w:rPr>
        <w:t>) = 11.02 (CF</w:t>
      </w:r>
      <w:r w:rsidRPr="007218E8">
        <w:rPr>
          <w:rFonts w:ascii="Times New Roman" w:hAnsi="Times New Roman"/>
          <w:sz w:val="24"/>
          <w:vertAlign w:val="sub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>COOH); 9.26 (</w:t>
      </w:r>
      <w:proofErr w:type="spellStart"/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syn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>, s, 1H); 9.1 (</w:t>
      </w:r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anti</w:t>
      </w:r>
      <w:r w:rsidRPr="00AA0188">
        <w:rPr>
          <w:rFonts w:ascii="Times New Roman" w:hAnsi="Times New Roman"/>
          <w:sz w:val="24"/>
          <w:szCs w:val="24"/>
          <w:lang w:val="en-US"/>
        </w:rPr>
        <w:t>, s, 2H); 8.87 (</w:t>
      </w:r>
      <w:proofErr w:type="spellStart"/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syn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>, s, 1H); 8.58 (</w:t>
      </w:r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anti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, d, 2H, </w:t>
      </w:r>
      <w:r w:rsidRPr="007218E8">
        <w:rPr>
          <w:rFonts w:ascii="Times New Roman" w:hAnsi="Times New Roman"/>
          <w:i/>
          <w:sz w:val="24"/>
          <w:lang w:val="en-US"/>
        </w:rPr>
        <w:t>J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= 7.7 Hz; </w:t>
      </w:r>
      <w:proofErr w:type="spellStart"/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syn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, d, 2H, </w:t>
      </w:r>
      <w:r w:rsidRPr="007218E8">
        <w:rPr>
          <w:rFonts w:ascii="Times New Roman" w:hAnsi="Times New Roman"/>
          <w:i/>
          <w:sz w:val="24"/>
          <w:lang w:val="en-US"/>
        </w:rPr>
        <w:t>J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= 7.7 Hz); 7.78 (</w:t>
      </w:r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anti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, d, 2H, </w:t>
      </w:r>
      <w:r w:rsidRPr="007218E8">
        <w:rPr>
          <w:rFonts w:ascii="Times New Roman" w:hAnsi="Times New Roman"/>
          <w:i/>
          <w:sz w:val="24"/>
          <w:lang w:val="en-US"/>
        </w:rPr>
        <w:t>J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= 7.9 Hz; </w:t>
      </w:r>
      <w:proofErr w:type="spellStart"/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syn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, d, 2H, </w:t>
      </w:r>
      <w:r w:rsidRPr="007218E8">
        <w:rPr>
          <w:rFonts w:ascii="Times New Roman" w:hAnsi="Times New Roman"/>
          <w:i/>
          <w:sz w:val="24"/>
          <w:lang w:val="en-US"/>
        </w:rPr>
        <w:t>J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= 7.9 Hz); 7.73 (</w:t>
      </w:r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anti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, d, 2H, </w:t>
      </w:r>
      <w:r w:rsidRPr="007218E8">
        <w:rPr>
          <w:rFonts w:ascii="Times New Roman" w:hAnsi="Times New Roman"/>
          <w:i/>
          <w:sz w:val="24"/>
          <w:lang w:val="en-US"/>
        </w:rPr>
        <w:t>J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= 8.3 Hz; </w:t>
      </w:r>
      <w:proofErr w:type="spellStart"/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syn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, d, 2H, </w:t>
      </w:r>
      <w:r w:rsidRPr="007218E8">
        <w:rPr>
          <w:rFonts w:ascii="Times New Roman" w:hAnsi="Times New Roman"/>
          <w:i/>
          <w:sz w:val="24"/>
          <w:lang w:val="en-US"/>
        </w:rPr>
        <w:t>J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= 8.3 Hz); 7.64</w:t>
      </w:r>
      <w:r w:rsidR="00173268" w:rsidRPr="00AA0188">
        <w:rPr>
          <w:rFonts w:ascii="Times New Roman" w:hAnsi="Times New Roman" w:cs="Times New Roman"/>
          <w:sz w:val="24"/>
          <w:szCs w:val="24"/>
          <w:lang w:val="en-US"/>
        </w:rPr>
        <w:t>‒</w:t>
      </w:r>
      <w:r w:rsidRPr="00AA0188">
        <w:rPr>
          <w:rFonts w:ascii="Times New Roman" w:hAnsi="Times New Roman"/>
          <w:sz w:val="24"/>
          <w:szCs w:val="24"/>
          <w:lang w:val="en-US"/>
        </w:rPr>
        <w:t>7.55 (</w:t>
      </w:r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anti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, m, 6H; </w:t>
      </w:r>
      <w:proofErr w:type="spellStart"/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syn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, m, 6H). IR: </w:t>
      </w:r>
      <w:r w:rsidRPr="007218E8">
        <w:rPr>
          <w:rFonts w:ascii="Symbol" w:hAnsi="Symbol"/>
          <w:sz w:val="24"/>
          <w:lang w:val="en-US"/>
        </w:rPr>
        <w:sym w:font="Symbol" w:char="F06E"/>
      </w:r>
      <w:r w:rsidRPr="00AA0188">
        <w:rPr>
          <w:rFonts w:ascii="Times New Roman" w:hAnsi="Times New Roman"/>
          <w:sz w:val="24"/>
          <w:szCs w:val="24"/>
          <w:vertAlign w:val="subscript"/>
          <w:lang w:val="en-US"/>
        </w:rPr>
        <w:t>max</w:t>
      </w:r>
      <w:r w:rsidRPr="00AA0188">
        <w:rPr>
          <w:rFonts w:ascii="Times New Roman" w:hAnsi="Times New Roman"/>
          <w:sz w:val="24"/>
          <w:szCs w:val="24"/>
          <w:lang w:val="en-US"/>
        </w:rPr>
        <w:t>/cm</w:t>
      </w:r>
      <w:r w:rsidR="00173268"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= 1714, 1645, 1576, 1498, 1482, 1456, 1403, 1385, 1363, 1329, 1278, 1222, 1206, 1166, 1145, 1133, 1105, 1032, 993, 885, 827, 772, 749, 702. </w:t>
      </w:r>
    </w:p>
    <w:p w14:paraId="5E3AB9A9" w14:textId="59325C38" w:rsidR="00C21F89" w:rsidRPr="00AA0188" w:rsidRDefault="001D063A" w:rsidP="007218E8">
      <w:pPr>
        <w:pStyle w:val="Akapitzlist"/>
        <w:spacing w:after="0"/>
        <w:ind w:left="0"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sz w:val="24"/>
          <w:szCs w:val="24"/>
          <w:lang w:val="en-US"/>
        </w:rPr>
        <w:t>Monomer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A5D5A" w:rsidRPr="00AA0188">
        <w:rPr>
          <w:rFonts w:ascii="Times New Roman" w:hAnsi="Times New Roman"/>
          <w:b/>
          <w:sz w:val="24"/>
          <w:szCs w:val="24"/>
          <w:lang w:val="en-US"/>
        </w:rPr>
        <w:t>2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 (as a mixture of </w:t>
      </w:r>
      <w:r w:rsidR="005E29D0" w:rsidRPr="00AA0188">
        <w:rPr>
          <w:rFonts w:ascii="Times New Roman" w:hAnsi="Times New Roman"/>
          <w:i/>
          <w:sz w:val="24"/>
          <w:szCs w:val="24"/>
          <w:lang w:val="en-US"/>
        </w:rPr>
        <w:t>anti</w:t>
      </w:r>
      <w:r w:rsidR="005E29D0" w:rsidRPr="00AA0188">
        <w:rPr>
          <w:rFonts w:ascii="Times New Roman" w:hAnsi="Times New Roman"/>
          <w:sz w:val="24"/>
          <w:szCs w:val="24"/>
          <w:lang w:val="en-US"/>
        </w:rPr>
        <w:t>-isomer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 benzo[</w:t>
      </w:r>
      <w:r w:rsidR="00EA5D5A" w:rsidRPr="00AA0188">
        <w:rPr>
          <w:rFonts w:ascii="Times New Roman" w:hAnsi="Times New Roman"/>
          <w:i/>
          <w:sz w:val="24"/>
          <w:szCs w:val="24"/>
          <w:lang w:val="en-US"/>
        </w:rPr>
        <w:t>lmn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>]diperimidino[2,1-b:2',1'-</w:t>
      </w:r>
      <w:r w:rsidR="00EA5D5A" w:rsidRPr="00AA0188">
        <w:rPr>
          <w:rFonts w:ascii="Times New Roman" w:hAnsi="Times New Roman"/>
          <w:i/>
          <w:sz w:val="24"/>
          <w:szCs w:val="24"/>
          <w:lang w:val="en-US"/>
        </w:rPr>
        <w:t>i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][3,8]phenanthroline-7,18-dione and </w:t>
      </w:r>
      <w:proofErr w:type="spellStart"/>
      <w:r w:rsidR="00103098" w:rsidRPr="00AA0188">
        <w:rPr>
          <w:rFonts w:ascii="Times New Roman" w:hAnsi="Times New Roman"/>
          <w:i/>
          <w:sz w:val="24"/>
          <w:szCs w:val="24"/>
          <w:lang w:val="en-US"/>
        </w:rPr>
        <w:t>syn</w:t>
      </w:r>
      <w:proofErr w:type="spellEnd"/>
      <w:r w:rsidR="006B39FD" w:rsidRPr="00AA0188">
        <w:rPr>
          <w:rFonts w:ascii="Times New Roman" w:hAnsi="Times New Roman"/>
          <w:sz w:val="24"/>
          <w:szCs w:val="24"/>
          <w:lang w:val="en-US"/>
        </w:rPr>
        <w:t>-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>isomer benzo[</w:t>
      </w:r>
      <w:r w:rsidR="00EA5D5A" w:rsidRPr="00AA0188">
        <w:rPr>
          <w:rFonts w:ascii="Times New Roman" w:hAnsi="Times New Roman"/>
          <w:i/>
          <w:sz w:val="24"/>
          <w:szCs w:val="24"/>
          <w:lang w:val="en-US"/>
        </w:rPr>
        <w:t>lmn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>]diperimidino[2,1-b:1',2'-</w:t>
      </w:r>
      <w:r w:rsidR="00EA5D5A" w:rsidRPr="00AA0188">
        <w:rPr>
          <w:rFonts w:ascii="Times New Roman" w:hAnsi="Times New Roman"/>
          <w:i/>
          <w:sz w:val="24"/>
          <w:szCs w:val="24"/>
          <w:lang w:val="en-US"/>
        </w:rPr>
        <w:t>j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][3,8]phenanthroline-5,8-dione) was obtained 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>via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 the condensation reaction of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 xml:space="preserve"> compound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8434B" w:rsidRPr="00AA0188">
        <w:rPr>
          <w:rFonts w:ascii="Times New Roman" w:hAnsi="Times New Roman"/>
          <w:b/>
          <w:sz w:val="24"/>
          <w:szCs w:val="24"/>
          <w:lang w:val="en-US"/>
        </w:rPr>
        <w:t>4</w:t>
      </w:r>
      <w:r w:rsidR="006377BE"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(0.270 g, 1 </w:t>
      </w:r>
      <w:proofErr w:type="spellStart"/>
      <w:r w:rsidR="00EA5D5A" w:rsidRPr="00AA0188">
        <w:rPr>
          <w:rFonts w:ascii="Times New Roman" w:hAnsi="Times New Roman"/>
          <w:sz w:val="24"/>
          <w:szCs w:val="24"/>
          <w:lang w:val="en-US"/>
        </w:rPr>
        <w:t>mmol</w:t>
      </w:r>
      <w:proofErr w:type="spellEnd"/>
      <w:r w:rsidR="00EA5D5A" w:rsidRPr="00AA0188">
        <w:rPr>
          <w:rFonts w:ascii="Times New Roman" w:hAnsi="Times New Roman"/>
          <w:sz w:val="24"/>
          <w:szCs w:val="24"/>
          <w:lang w:val="en-US"/>
        </w:rPr>
        <w:t>)</w:t>
      </w:r>
      <w:r w:rsidR="0010689C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>with</w:t>
      </w:r>
      <w:r w:rsidR="00E3724F" w:rsidRPr="00AA0188">
        <w:rPr>
          <w:rFonts w:ascii="Times New Roman" w:hAnsi="Times New Roman"/>
          <w:sz w:val="24"/>
          <w:szCs w:val="24"/>
          <w:lang w:val="en-US"/>
        </w:rPr>
        <w:t xml:space="preserve"> compound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8434B" w:rsidRPr="00AA0188">
        <w:rPr>
          <w:rFonts w:ascii="Times New Roman" w:hAnsi="Times New Roman"/>
          <w:b/>
          <w:sz w:val="24"/>
          <w:szCs w:val="24"/>
          <w:lang w:val="en-US"/>
        </w:rPr>
        <w:t>5</w:t>
      </w:r>
      <w:r w:rsidR="006377BE"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(0.316 g, 2 </w:t>
      </w:r>
      <w:proofErr w:type="spellStart"/>
      <w:r w:rsidR="00EA5D5A" w:rsidRPr="00AA0188">
        <w:rPr>
          <w:rFonts w:ascii="Times New Roman" w:hAnsi="Times New Roman"/>
          <w:sz w:val="24"/>
          <w:szCs w:val="24"/>
          <w:lang w:val="en-US"/>
        </w:rPr>
        <w:t>mmol</w:t>
      </w:r>
      <w:proofErr w:type="spellEnd"/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) (Supplementary Fig. 1b). 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>The r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>eaction was carried out in 10 m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>L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 of </w:t>
      </w:r>
      <w:proofErr w:type="spellStart"/>
      <w:r w:rsidR="00EA5D5A" w:rsidRPr="00AA0188">
        <w:rPr>
          <w:rFonts w:ascii="Times New Roman" w:hAnsi="Times New Roman"/>
          <w:sz w:val="24"/>
          <w:szCs w:val="24"/>
          <w:lang w:val="en-US"/>
        </w:rPr>
        <w:t>isobutanol</w:t>
      </w:r>
      <w:proofErr w:type="spellEnd"/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 for 24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h under reflux. 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>Then,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 the mixture was allowed to cool to room temperature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 xml:space="preserve"> and the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 precipitate was filtered and washed with methanol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>. This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 was first heated in hexane for 1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>h and methanol for 1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>h under reflux. The precipitate was filtered and dried under</w:t>
      </w:r>
      <w:r w:rsidR="00D663B1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>vacuum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 xml:space="preserve"> generating </w:t>
      </w:r>
      <w:r w:rsidRPr="00AA0188">
        <w:rPr>
          <w:rFonts w:ascii="Times New Roman" w:hAnsi="Times New Roman"/>
          <w:sz w:val="24"/>
          <w:szCs w:val="24"/>
          <w:lang w:val="en-US"/>
        </w:rPr>
        <w:t>monomer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A5D5A" w:rsidRPr="00AA0188">
        <w:rPr>
          <w:rFonts w:ascii="Times New Roman" w:hAnsi="Times New Roman"/>
          <w:b/>
          <w:sz w:val="24"/>
          <w:szCs w:val="24"/>
          <w:lang w:val="en-US"/>
        </w:rPr>
        <w:t>2</w:t>
      </w:r>
      <w:r w:rsidR="00EA5D5A" w:rsidRPr="00AA0188">
        <w:rPr>
          <w:rFonts w:ascii="Times New Roman" w:hAnsi="Times New Roman"/>
          <w:sz w:val="24"/>
          <w:szCs w:val="24"/>
          <w:lang w:val="en-US"/>
        </w:rPr>
        <w:t xml:space="preserve"> was isolated as a black purple solid (0.399 g, 78%).</w:t>
      </w:r>
    </w:p>
    <w:p w14:paraId="1287A3E1" w14:textId="054311C7" w:rsidR="00D8256E" w:rsidRPr="006C7B29" w:rsidRDefault="001D063A" w:rsidP="006C7B29">
      <w:pPr>
        <w:pStyle w:val="Akapitzlist"/>
        <w:spacing w:after="0"/>
        <w:ind w:left="0" w:firstLine="708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Mp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>: &gt;400 °C</w:t>
      </w:r>
      <w:r w:rsidR="00C21F89" w:rsidRPr="00AA0188">
        <w:rPr>
          <w:rFonts w:ascii="Times New Roman" w:hAnsi="Times New Roman"/>
          <w:sz w:val="24"/>
          <w:szCs w:val="24"/>
          <w:lang w:val="en-US"/>
        </w:rPr>
        <w:t xml:space="preserve"> (lit.</w:t>
      </w:r>
      <w:r w:rsidR="008F7D44" w:rsidRPr="00AA0188">
        <w:rPr>
          <w:rFonts w:ascii="Times New Roman" w:hAnsi="Times New Roman"/>
          <w:sz w:val="24"/>
          <w:szCs w:val="24"/>
          <w:lang w:val="en-US"/>
        </w:rPr>
        <w:fldChar w:fldCharType="begin" w:fldLock="1"/>
      </w:r>
      <w:r w:rsidR="00BD39DC" w:rsidRPr="00AA0188">
        <w:rPr>
          <w:rFonts w:ascii="Times New Roman" w:hAnsi="Times New Roman"/>
          <w:sz w:val="24"/>
          <w:szCs w:val="24"/>
          <w:lang w:val="en-US"/>
        </w:rPr>
        <w:instrText>ADDIN CSL_CITATION {"citationItems":[{"id":"ITEM-1","itemData":{"DOI":"10.1021/ol201973w","ISSN":"1523-7060","author":[{"dropping-particle":"","family":"Mamada","given":"Masashi","non-dropping-particle":"","parse-names":false,"suffix":""},{"dropping-particle":"","family":"Pérez-Bolívar","given":"César","non-dropping-particle":"","parse-names":false,"suffix":""},{"dropping-particle":"","family":"Anzenbacher","given":"Pavel","non-dropping-particle":"","parse-names":false,"suffix":""}],"container-title":"Organic Letters","id":"ITEM-1","issue":"18","issued":{"date-parts":[["2011","9","16"]]},"page":"4882-4885","title":"Green Synthesis of Polycyclic Benzimidazole Derivatives and Organic Semiconductors","type":"article-journal","volume":"13"},"uris":["http://www.mendeley.com/documents/?uuid=b2d55fdf-b0de-43fb-8ddb-913bd5d5fad8"]}],"mendeley":{"formattedCitation":"&lt;sup&gt;42&lt;/sup&gt;","plainTextFormattedCitation":"42","previouslyFormattedCitation":"&lt;sup&gt;42&lt;/sup&gt;"},"properties":{"noteIndex":0},"schema":"https://github.com/citation-style-language/schema/raw/master/csl-citation.json"}</w:instrText>
      </w:r>
      <w:r w:rsidR="008F7D44" w:rsidRPr="00AA018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B00037" w:rsidRPr="00AA0188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2</w:t>
      </w:r>
      <w:r w:rsidR="008F7D44" w:rsidRPr="00AA018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>&gt;500 °C</w:t>
      </w:r>
      <w:r w:rsidR="00C21F89" w:rsidRPr="00AA0188">
        <w:rPr>
          <w:rFonts w:ascii="Times New Roman" w:hAnsi="Times New Roman"/>
          <w:sz w:val="24"/>
          <w:szCs w:val="24"/>
          <w:lang w:val="en-US"/>
        </w:rPr>
        <w:t>)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Pr="00AA0188">
        <w:rPr>
          <w:rFonts w:ascii="Times New Roman" w:hAnsi="Times New Roman"/>
          <w:sz w:val="24"/>
          <w:szCs w:val="24"/>
          <w:lang w:val="en-US"/>
        </w:rPr>
        <w:t>H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>NMR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 xml:space="preserve">: </w:t>
      </w:r>
      <w:r w:rsidRPr="007218E8">
        <w:rPr>
          <w:rFonts w:ascii="Times New Roman" w:hAnsi="Times New Roman"/>
          <w:sz w:val="24"/>
          <w:lang w:val="en-US"/>
        </w:rPr>
        <w:t>δ</w:t>
      </w:r>
      <w:r w:rsidRPr="00AA0188">
        <w:rPr>
          <w:rFonts w:ascii="Times New Roman" w:hAnsi="Times New Roman"/>
          <w:sz w:val="24"/>
          <w:szCs w:val="24"/>
          <w:lang w:val="en-US"/>
        </w:rPr>
        <w:t>/ppm (300 MHz, CDCl</w:t>
      </w:r>
      <w:r w:rsidRPr="00AA0188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and 10%</w:t>
      </w:r>
      <w:r w:rsidR="006377BE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>CF</w:t>
      </w:r>
      <w:r w:rsidRPr="00AA0188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>COOD, Me</w:t>
      </w:r>
      <w:r w:rsidRPr="00AA0188">
        <w:rPr>
          <w:rFonts w:ascii="Times New Roman" w:hAnsi="Times New Roman"/>
          <w:sz w:val="24"/>
          <w:szCs w:val="24"/>
          <w:vertAlign w:val="subscript"/>
          <w:lang w:val="en-US"/>
        </w:rPr>
        <w:t>4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Si, mixture of </w:t>
      </w:r>
      <w:proofErr w:type="spellStart"/>
      <w:r w:rsidR="00103098" w:rsidRPr="00AA0188">
        <w:rPr>
          <w:rFonts w:ascii="Times New Roman" w:hAnsi="Times New Roman"/>
          <w:sz w:val="24"/>
          <w:szCs w:val="24"/>
          <w:lang w:val="en-US"/>
        </w:rPr>
        <w:t>syn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103098" w:rsidRPr="00AA0188">
        <w:rPr>
          <w:rFonts w:ascii="Times New Roman" w:hAnsi="Times New Roman"/>
          <w:sz w:val="24"/>
          <w:szCs w:val="24"/>
          <w:lang w:val="en-US"/>
        </w:rPr>
        <w:t>anti</w:t>
      </w:r>
      <w:r w:rsidRPr="00AA0188">
        <w:rPr>
          <w:rFonts w:ascii="Times New Roman" w:hAnsi="Times New Roman"/>
          <w:sz w:val="24"/>
          <w:szCs w:val="24"/>
          <w:lang w:val="en-US"/>
        </w:rPr>
        <w:t>) = 11.05 (CF</w:t>
      </w:r>
      <w:r w:rsidRPr="00AA0188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COOH); 9.28 (m, 2H); 9.05 (m, 2H); 8.59 (m, 2H); 7.76 (m, 4H); 7.65 (m, 2H); 7.56–7.48 (m, 4H). IR: </w:t>
      </w:r>
      <w:r w:rsidRPr="007218E8">
        <w:rPr>
          <w:rFonts w:ascii="Symbol" w:hAnsi="Symbol"/>
          <w:sz w:val="24"/>
          <w:lang w:val="en-US"/>
        </w:rPr>
        <w:sym w:font="Symbol" w:char="F06E"/>
      </w:r>
      <w:r w:rsidRPr="00AA0188">
        <w:rPr>
          <w:rFonts w:ascii="Times New Roman" w:hAnsi="Times New Roman"/>
          <w:sz w:val="24"/>
          <w:szCs w:val="24"/>
          <w:vertAlign w:val="subscript"/>
          <w:lang w:val="en-US"/>
        </w:rPr>
        <w:t>max</w:t>
      </w:r>
      <w:r w:rsidRPr="00AA0188">
        <w:rPr>
          <w:rFonts w:ascii="Times New Roman" w:hAnsi="Times New Roman"/>
          <w:sz w:val="24"/>
          <w:szCs w:val="24"/>
          <w:lang w:val="en-US"/>
        </w:rPr>
        <w:t>/cm</w:t>
      </w:r>
      <w:r w:rsidR="006377BE"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= 1678, 1624, 1595, 1548, 1528, 1492, 1469, 1394, 1369, 1342, 1319, 1284, 1257, 1225, 1165, 1121, 1106, 1072, 1043, 1003, 905, 865, 829, 793, 752.</w:t>
      </w:r>
    </w:p>
    <w:p w14:paraId="38201291" w14:textId="77777777" w:rsidR="00D8256E" w:rsidRPr="006C7B29" w:rsidRDefault="00D8256E" w:rsidP="00D8256E">
      <w:pPr>
        <w:pStyle w:val="Stopka"/>
        <w:rPr>
          <w:sz w:val="16"/>
          <w:szCs w:val="16"/>
        </w:rPr>
      </w:pPr>
      <w:r w:rsidRPr="006C7B29">
        <w:rPr>
          <w:rFonts w:ascii="Times New Roman" w:hAnsi="Times New Roman" w:cs="Times New Roman"/>
          <w:noProof/>
          <w:sz w:val="16"/>
          <w:szCs w:val="16"/>
          <w:vertAlign w:val="superscript"/>
        </w:rPr>
        <w:t>1</w:t>
      </w:r>
      <w:r w:rsidRPr="006C7B29">
        <w:rPr>
          <w:rFonts w:ascii="Times New Roman" w:hAnsi="Times New Roman" w:cs="Times New Roman"/>
          <w:noProof/>
          <w:sz w:val="16"/>
          <w:szCs w:val="16"/>
        </w:rPr>
        <w:t xml:space="preserve">Mamada, M., Pérez-Bolívar, C. &amp; Anzenbacher, P. Green Synthesis of Polycyclic Benzimidazole Derivatives and Organic Semiconductors. </w:t>
      </w:r>
      <w:r w:rsidRPr="006C7B29">
        <w:rPr>
          <w:rFonts w:ascii="Times New Roman" w:hAnsi="Times New Roman" w:cs="Times New Roman"/>
          <w:i/>
          <w:iCs/>
          <w:noProof/>
          <w:sz w:val="16"/>
          <w:szCs w:val="16"/>
        </w:rPr>
        <w:t>Org. Lett.</w:t>
      </w:r>
      <w:r w:rsidRPr="006C7B29">
        <w:rPr>
          <w:rFonts w:ascii="Times New Roman" w:hAnsi="Times New Roman" w:cs="Times New Roman"/>
          <w:noProof/>
          <w:sz w:val="16"/>
          <w:szCs w:val="16"/>
        </w:rPr>
        <w:t xml:space="preserve"> </w:t>
      </w:r>
      <w:r w:rsidRPr="006C7B29">
        <w:rPr>
          <w:rFonts w:ascii="Times New Roman" w:hAnsi="Times New Roman" w:cs="Times New Roman"/>
          <w:b/>
          <w:bCs/>
          <w:noProof/>
          <w:sz w:val="16"/>
          <w:szCs w:val="16"/>
        </w:rPr>
        <w:t>13</w:t>
      </w:r>
      <w:r w:rsidRPr="006C7B29">
        <w:rPr>
          <w:rFonts w:ascii="Times New Roman" w:hAnsi="Times New Roman" w:cs="Times New Roman"/>
          <w:noProof/>
          <w:sz w:val="16"/>
          <w:szCs w:val="16"/>
        </w:rPr>
        <w:t>, 4882–4885 (2011).</w:t>
      </w:r>
    </w:p>
    <w:p w14:paraId="0C1E8BED" w14:textId="77777777" w:rsidR="00D8256E" w:rsidRPr="00D13990" w:rsidRDefault="00D8256E" w:rsidP="007218E8">
      <w:pPr>
        <w:pStyle w:val="Akapitzlist"/>
        <w:spacing w:after="0"/>
        <w:ind w:left="0" w:firstLine="708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1319C04E" w14:textId="77777777" w:rsidR="00EA5D5A" w:rsidRPr="00F806FF" w:rsidRDefault="00EA5D5A" w:rsidP="00F806FF">
      <w:pPr>
        <w:pStyle w:val="Akapitzlist"/>
        <w:rPr>
          <w:rFonts w:ascii="Times New Roman" w:hAnsi="Times New Roman"/>
          <w:sz w:val="24"/>
        </w:rPr>
      </w:pPr>
    </w:p>
    <w:p w14:paraId="4E831DD1" w14:textId="77777777" w:rsidR="00F7398D" w:rsidRDefault="00F7398D" w:rsidP="004A2C35">
      <w:pPr>
        <w:pStyle w:val="Akapitzlist"/>
        <w:ind w:left="0"/>
        <w:jc w:val="center"/>
        <w:rPr>
          <w:rFonts w:ascii="Times New Roman" w:hAnsi="Times New Roman"/>
          <w:sz w:val="24"/>
          <w:szCs w:val="24"/>
        </w:rPr>
      </w:pPr>
      <w:r w:rsidRPr="00F806FF">
        <w:rPr>
          <w:noProof/>
        </w:rPr>
        <w:drawing>
          <wp:inline distT="0" distB="0" distL="0" distR="0" wp14:anchorId="1FE3B2FE" wp14:editId="7D568E1D">
            <wp:extent cx="5400261" cy="3537605"/>
            <wp:effectExtent l="0" t="0" r="0" b="0"/>
            <wp:docPr id="3" name="Obraz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0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15" r="12683"/>
                    <a:stretch/>
                  </pic:blipFill>
                  <pic:spPr bwMode="auto">
                    <a:xfrm>
                      <a:off x="0" y="0"/>
                      <a:ext cx="5407282" cy="35422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1BC866" w14:textId="77777777" w:rsidR="00EA5D5A" w:rsidRPr="00EB53CC" w:rsidRDefault="00EA5D5A" w:rsidP="004A2C35">
      <w:pPr>
        <w:pStyle w:val="Akapitzlist"/>
        <w:rPr>
          <w:rFonts w:ascii="Times New Roman" w:hAnsi="Times New Roman"/>
          <w:sz w:val="24"/>
          <w:szCs w:val="24"/>
        </w:rPr>
      </w:pPr>
    </w:p>
    <w:p w14:paraId="5DF33B86" w14:textId="64DE0CDD" w:rsidR="00EA5D5A" w:rsidRPr="00AA0188" w:rsidRDefault="001D063A" w:rsidP="00791DF4">
      <w:pPr>
        <w:spacing w:after="0"/>
        <w:jc w:val="center"/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Supplementary Figure 1 | </w:t>
      </w:r>
      <w:r w:rsidR="00F23DDD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Synthesis of</w:t>
      </w:r>
      <w:r w:rsidR="006B39FD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monomer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1 (a) and 2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(b).</w:t>
      </w:r>
    </w:p>
    <w:p w14:paraId="573F7B4D" w14:textId="77777777" w:rsidR="00EA4862" w:rsidRPr="00AA0188" w:rsidRDefault="00EA4862" w:rsidP="00F806FF">
      <w:pPr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</w:pPr>
    </w:p>
    <w:p w14:paraId="58E881A2" w14:textId="77777777" w:rsidR="00EA4862" w:rsidRDefault="00650461" w:rsidP="00EA5D5A">
      <w:r>
        <w:object w:dxaOrig="6767" w:dyaOrig="5204" w14:anchorId="54A877C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97.75pt;height:157.2pt" o:ole="">
            <v:imagedata r:id="rId10" o:title="" croptop="5813f" cropbottom="2692f" cropleft="3367f" cropright="7189f"/>
          </v:shape>
          <o:OLEObject Type="Embed" ProgID="Origin50.Graph" ShapeID="_x0000_i1025" DrawAspect="Content" ObjectID="_1737974546" r:id="rId11"/>
        </w:object>
      </w:r>
      <w:r>
        <w:object w:dxaOrig="6767" w:dyaOrig="5204" w14:anchorId="5E074B81">
          <v:shape id="_x0000_i1026" type="#_x0000_t75" style="width:197.75pt;height:161.75pt" o:ole="">
            <v:imagedata r:id="rId12" o:title="" croptop="4517f" cropbottom="2969f" cropleft="3271f" cropright="7189f"/>
          </v:shape>
          <o:OLEObject Type="Embed" ProgID="Origin50.Graph" ShapeID="_x0000_i1026" DrawAspect="Content" ObjectID="_1737974547" r:id="rId13"/>
        </w:object>
      </w:r>
    </w:p>
    <w:p w14:paraId="383206C6" w14:textId="14F3A1FF" w:rsidR="00BD610D" w:rsidRPr="00AA0188" w:rsidRDefault="00BD610D" w:rsidP="0043098B">
      <w:pPr>
        <w:pStyle w:val="Akapitzlist"/>
        <w:numPr>
          <w:ilvl w:val="0"/>
          <w:numId w:val="8"/>
        </w:numPr>
        <w:spacing w:after="0"/>
        <w:jc w:val="both"/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                                                                </w:t>
      </w:r>
      <w:r w:rsidR="001D063A" w:rsidRPr="00AA0188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(b)</w:t>
      </w:r>
    </w:p>
    <w:p w14:paraId="723AB4BD" w14:textId="2369C793" w:rsidR="00EA4862" w:rsidRPr="00AA0188" w:rsidRDefault="001D063A" w:rsidP="007218E8">
      <w:pPr>
        <w:spacing w:after="0"/>
        <w:jc w:val="both"/>
        <w:rPr>
          <w:rFonts w:ascii="Times New Roman" w:hAnsi="Times New Roman"/>
          <w:color w:val="000000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Supplementary Figure 2 | </w:t>
      </w:r>
      <w:r w:rsidR="00AA0188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Cyclic voltammetry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measurements for</w:t>
      </w:r>
      <w:r w:rsidR="00F23DDD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monomer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1 (a) and 2 (b).</w:t>
      </w:r>
      <w:r w:rsidR="00F23DDD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F23DDD" w:rsidRPr="00AA0188">
        <w:rPr>
          <w:rFonts w:ascii="Times New Roman" w:hAnsi="Times New Roman"/>
          <w:sz w:val="24"/>
          <w:szCs w:val="24"/>
          <w:lang w:val="en-US"/>
        </w:rPr>
        <w:t>The c</w:t>
      </w:r>
      <w:r w:rsidRPr="00AA0188">
        <w:rPr>
          <w:rFonts w:ascii="Times New Roman" w:hAnsi="Times New Roman"/>
          <w:sz w:val="24"/>
          <w:szCs w:val="24"/>
          <w:lang w:val="en-US"/>
        </w:rPr>
        <w:t>oncentration</w:t>
      </w:r>
      <w:r w:rsidR="00F23DDD" w:rsidRPr="00AA0188">
        <w:rPr>
          <w:rFonts w:ascii="Times New Roman" w:hAnsi="Times New Roman"/>
          <w:sz w:val="24"/>
          <w:szCs w:val="24"/>
          <w:lang w:val="en-US"/>
        </w:rPr>
        <w:t xml:space="preserve"> 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28 </w:t>
      </w:r>
      <w:proofErr w:type="spellStart"/>
      <w:r w:rsidRPr="007218E8">
        <w:rPr>
          <w:rFonts w:ascii="Times New Roman" w:hAnsi="Times New Roman"/>
          <w:sz w:val="24"/>
          <w:lang w:val="en-US"/>
        </w:rPr>
        <w:t>μ</w:t>
      </w:r>
      <w:r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for</w:t>
      </w:r>
      <w:r w:rsidR="00F23DDD" w:rsidRPr="00AA0188">
        <w:rPr>
          <w:rFonts w:ascii="Times New Roman" w:hAnsi="Times New Roman"/>
          <w:sz w:val="24"/>
          <w:szCs w:val="24"/>
          <w:lang w:val="en-US"/>
        </w:rPr>
        <w:t xml:space="preserve"> monomer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1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and 23 </w:t>
      </w:r>
      <w:proofErr w:type="spellStart"/>
      <w:r w:rsidRPr="007218E8">
        <w:rPr>
          <w:rFonts w:ascii="Times New Roman" w:hAnsi="Times New Roman"/>
          <w:sz w:val="24"/>
          <w:lang w:val="en-US"/>
        </w:rPr>
        <w:t>μ</w:t>
      </w:r>
      <w:r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for</w:t>
      </w:r>
      <w:r w:rsidR="00F23DDD" w:rsidRPr="00AA0188">
        <w:rPr>
          <w:rFonts w:ascii="Times New Roman" w:hAnsi="Times New Roman"/>
          <w:sz w:val="24"/>
          <w:szCs w:val="24"/>
          <w:lang w:val="en-US"/>
        </w:rPr>
        <w:t xml:space="preserve"> monomer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2</w:t>
      </w:r>
      <w:r w:rsidR="00BD610D" w:rsidRPr="00AA0188">
        <w:rPr>
          <w:rFonts w:ascii="Times New Roman" w:hAnsi="Times New Roman"/>
          <w:sz w:val="24"/>
          <w:szCs w:val="24"/>
          <w:lang w:val="en-US"/>
        </w:rPr>
        <w:t xml:space="preserve">, in </w:t>
      </w:r>
      <w:r w:rsidR="00BD610D"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0.1 M Bu</w:t>
      </w:r>
      <w:r w:rsidR="00BD610D"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="00BD610D"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NBF</w:t>
      </w:r>
      <w:r w:rsidR="00BD610D"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="00BD610D"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/DCM electrolyte.</w:t>
      </w:r>
    </w:p>
    <w:p w14:paraId="5134BC8E" w14:textId="77777777" w:rsidR="00623C63" w:rsidRPr="00AA0188" w:rsidRDefault="00623C63" w:rsidP="00F806FF">
      <w:pPr>
        <w:jc w:val="both"/>
        <w:rPr>
          <w:rFonts w:ascii="Times New Roman" w:hAnsi="Times New Roman"/>
          <w:color w:val="000000"/>
          <w:shd w:val="clear" w:color="auto" w:fill="FFFFFF"/>
          <w:lang w:val="en-US"/>
        </w:rPr>
      </w:pPr>
    </w:p>
    <w:p w14:paraId="6F328433" w14:textId="77777777" w:rsidR="00623C63" w:rsidRPr="00AA0188" w:rsidRDefault="00623C63" w:rsidP="00F806FF">
      <w:pPr>
        <w:jc w:val="both"/>
        <w:rPr>
          <w:rFonts w:ascii="Times New Roman" w:hAnsi="Times New Roman"/>
          <w:color w:val="000000"/>
          <w:shd w:val="clear" w:color="auto" w:fill="FFFFFF"/>
          <w:lang w:val="en-US"/>
        </w:rPr>
      </w:pPr>
    </w:p>
    <w:p w14:paraId="796BD09B" w14:textId="77777777" w:rsidR="007539CD" w:rsidRDefault="007C4F2A" w:rsidP="00EA4862">
      <w:r>
        <w:object w:dxaOrig="6767" w:dyaOrig="7491" w14:anchorId="5BB339D5">
          <v:shape id="_x0000_i1027" type="#_x0000_t75" style="width:213.25pt;height:248.35pt" o:ole="">
            <v:imagedata r:id="rId14" o:title="" croptop="6892f" cropbottom="5309f" cropleft="6522f" cropright="8594f"/>
          </v:shape>
          <o:OLEObject Type="Embed" ProgID="Origin50.Graph" ShapeID="_x0000_i1027" DrawAspect="Content" ObjectID="_1737974548" r:id="rId15"/>
        </w:object>
      </w:r>
      <w:r w:rsidR="00EE67C5">
        <w:object w:dxaOrig="6767" w:dyaOrig="7491" w14:anchorId="05BE87C9">
          <v:shape id="_x0000_i1028" type="#_x0000_t75" style="width:213.25pt;height:247pt" o:ole="">
            <v:imagedata r:id="rId16" o:title="" croptop="7277f" cropbottom="5511f" cropleft="6638f" cropright="8708f"/>
          </v:shape>
          <o:OLEObject Type="Embed" ProgID="Origin50.Graph" ShapeID="_x0000_i1028" DrawAspect="Content" ObjectID="_1737974549" r:id="rId17"/>
        </w:object>
      </w:r>
    </w:p>
    <w:p w14:paraId="1826AF5F" w14:textId="731CC109" w:rsidR="00874FA5" w:rsidRPr="00AA0188" w:rsidRDefault="00874FA5" w:rsidP="00F77D81">
      <w:pPr>
        <w:pStyle w:val="Akapitzlist"/>
        <w:numPr>
          <w:ilvl w:val="0"/>
          <w:numId w:val="10"/>
        </w:numPr>
        <w:spacing w:after="0"/>
        <w:ind w:hanging="273"/>
        <w:jc w:val="both"/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       </w:t>
      </w:r>
      <w:r w:rsidR="00DD64CF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                                                         </w:t>
      </w:r>
      <w:r w:rsidR="001D063A" w:rsidRPr="00AA0188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(b)</w:t>
      </w:r>
    </w:p>
    <w:p w14:paraId="1F22841D" w14:textId="70BBE042" w:rsidR="007539CD" w:rsidRDefault="001D063A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Supplementary Figure 3 | </w:t>
      </w:r>
      <w:r w:rsidR="00F23DDD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Cyclic voltammetry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measurements for</w:t>
      </w:r>
      <w:r w:rsidR="00F23DDD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monomer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1 (a) and 2 (b)</w:t>
      </w:r>
      <w:r w:rsidR="00554941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, 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for</w:t>
      </w:r>
      <w:r w:rsidR="00554941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deposition only in</w:t>
      </w:r>
      <w:r w:rsidR="00D03DA1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anodic waveforms</w:t>
      </w:r>
      <w:r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.</w:t>
      </w:r>
      <w:r w:rsidR="0010689C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F23DDD" w:rsidRPr="00AA0188">
        <w:rPr>
          <w:rFonts w:ascii="Times New Roman" w:hAnsi="Times New Roman"/>
          <w:sz w:val="24"/>
          <w:szCs w:val="24"/>
          <w:lang w:val="en-US"/>
        </w:rPr>
        <w:t>The c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oncentration </w:t>
      </w:r>
      <w:r w:rsidR="00F23DDD" w:rsidRPr="00AA0188">
        <w:rPr>
          <w:rFonts w:ascii="Times New Roman" w:hAnsi="Times New Roman"/>
          <w:sz w:val="24"/>
          <w:szCs w:val="24"/>
          <w:lang w:val="en-US"/>
        </w:rPr>
        <w:t>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28 </w:t>
      </w:r>
      <w:proofErr w:type="spellStart"/>
      <w:r w:rsidRPr="007218E8">
        <w:rPr>
          <w:rFonts w:ascii="Times New Roman" w:hAnsi="Times New Roman"/>
          <w:sz w:val="24"/>
          <w:lang w:val="en-US"/>
        </w:rPr>
        <w:t>μ</w:t>
      </w:r>
      <w:r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for</w:t>
      </w:r>
      <w:r w:rsidR="00F23DDD" w:rsidRPr="00AA0188">
        <w:rPr>
          <w:rFonts w:ascii="Times New Roman" w:hAnsi="Times New Roman"/>
          <w:sz w:val="24"/>
          <w:szCs w:val="24"/>
          <w:lang w:val="en-US"/>
        </w:rPr>
        <w:t xml:space="preserve"> monomer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1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and 23 </w:t>
      </w:r>
      <w:proofErr w:type="spellStart"/>
      <w:r w:rsidRPr="007218E8">
        <w:rPr>
          <w:rFonts w:ascii="Times New Roman" w:hAnsi="Times New Roman"/>
          <w:sz w:val="24"/>
          <w:lang w:val="en-US"/>
        </w:rPr>
        <w:t>μ</w:t>
      </w:r>
      <w:r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for</w:t>
      </w:r>
      <w:r w:rsidR="00F23DDD" w:rsidRPr="00AA0188">
        <w:rPr>
          <w:rFonts w:ascii="Times New Roman" w:hAnsi="Times New Roman"/>
          <w:sz w:val="24"/>
          <w:szCs w:val="24"/>
          <w:lang w:val="en-US"/>
        </w:rPr>
        <w:t xml:space="preserve"> monomer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2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, in 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0.1 M Bu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NBF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/DCM electrolyte.</w:t>
      </w:r>
    </w:p>
    <w:p w14:paraId="790DAE92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1CEF087C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192530AD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42C91618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376167DE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2EDA7EA0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0F3884D6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064CCEE0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4BA925A4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3315DC3F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68AF244B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22102F0F" w14:textId="77777777" w:rsidR="006C7B29" w:rsidRPr="00AA0188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0A33214D" w14:textId="77777777" w:rsidR="008779EC" w:rsidRPr="00AA0188" w:rsidRDefault="008779EC" w:rsidP="007218E8">
      <w:pPr>
        <w:spacing w:after="0"/>
        <w:jc w:val="both"/>
        <w:rPr>
          <w:rFonts w:ascii="Times New Roman" w:hAnsi="Times New Roman"/>
          <w:color w:val="000000"/>
          <w:shd w:val="clear" w:color="auto" w:fill="FFFFFF"/>
          <w:lang w:val="en-US"/>
        </w:rPr>
      </w:pPr>
    </w:p>
    <w:p w14:paraId="6691434A" w14:textId="77777777" w:rsidR="00E650E7" w:rsidRPr="00F806FF" w:rsidRDefault="00E650E7" w:rsidP="00F77D81">
      <w:pPr>
        <w:spacing w:after="0"/>
        <w:rPr>
          <w:rFonts w:ascii="Times New Roman" w:hAnsi="Times New Roman"/>
          <w:color w:val="000000"/>
          <w:shd w:val="clear" w:color="auto" w:fill="FFFFFF"/>
        </w:rPr>
      </w:pPr>
    </w:p>
    <w:p w14:paraId="2A2B419A" w14:textId="77777777" w:rsidR="00361333" w:rsidRDefault="00F33FF4" w:rsidP="00EA4862">
      <w:r>
        <w:object w:dxaOrig="6767" w:dyaOrig="5204" w14:anchorId="675E5CD8">
          <v:shape id="_x0000_i1029" type="#_x0000_t75" style="width:213.25pt;height:174.55pt" o:ole="">
            <v:imagedata r:id="rId18" o:title="" croptop="5937f" cropbottom="3548f" cropleft="4674f" cropright="8389f"/>
          </v:shape>
          <o:OLEObject Type="Embed" ProgID="Origin50.Graph" ShapeID="_x0000_i1029" DrawAspect="Content" ObjectID="_1737974550" r:id="rId19"/>
        </w:object>
      </w:r>
      <w:r w:rsidR="00BF426C">
        <w:object w:dxaOrig="6767" w:dyaOrig="5204" w14:anchorId="2A1CB3D2">
          <v:shape id="_x0000_i1030" type="#_x0000_t75" style="width:213.25pt;height:169.05pt" o:ole="">
            <v:imagedata r:id="rId20" o:title="" croptop="6505f" cropbottom="3535f" cropleft="4461f" cropright="7518f"/>
          </v:shape>
          <o:OLEObject Type="Embed" ProgID="Origin50.Graph" ShapeID="_x0000_i1030" DrawAspect="Content" ObjectID="_1737974551" r:id="rId21"/>
        </w:object>
      </w:r>
    </w:p>
    <w:p w14:paraId="45442744" w14:textId="377DE090" w:rsidR="00623C63" w:rsidRPr="00AA0188" w:rsidRDefault="001D063A" w:rsidP="00F806FF">
      <w:pPr>
        <w:ind w:left="2040"/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  (a) </w:t>
      </w:r>
      <w:r w:rsidR="00623C63" w:rsidRPr="00623C63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DD64CF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                                                               </w:t>
      </w:r>
      <w:r w:rsidRPr="00AA0188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>(b)</w:t>
      </w:r>
    </w:p>
    <w:p w14:paraId="29EC2FC7" w14:textId="77777777" w:rsidR="007E1D77" w:rsidRDefault="00BF426C" w:rsidP="00EA4862">
      <w:pPr>
        <w:rPr>
          <w:rFonts w:ascii="Times New Roman" w:hAnsi="Times New Roman"/>
          <w:color w:val="000000"/>
          <w:shd w:val="clear" w:color="auto" w:fill="FFFFFF"/>
        </w:rPr>
      </w:pPr>
      <w:r>
        <w:object w:dxaOrig="6767" w:dyaOrig="5204" w14:anchorId="54EC031D">
          <v:shape id="_x0000_i1031" type="#_x0000_t75" style="width:213.25pt;height:178.2pt" o:ole="">
            <v:imagedata r:id="rId22" o:title="" croptop="6228f" cropbottom="3259f" cropleft="5331f" cropright="8718f"/>
          </v:shape>
          <o:OLEObject Type="Embed" ProgID="Origin50.Graph" ShapeID="_x0000_i1031" DrawAspect="Content" ObjectID="_1737974552" r:id="rId23"/>
        </w:object>
      </w:r>
      <w:r w:rsidR="00BC5132">
        <w:object w:dxaOrig="6767" w:dyaOrig="5204" w14:anchorId="7D406193">
          <v:shape id="_x0000_i1032" type="#_x0000_t75" style="width:213.25pt;height:171.35pt" o:ole="">
            <v:imagedata r:id="rId24" o:title="" croptop="6794f" cropbottom="3397f" cropleft="3919f" cropright="8612f"/>
          </v:shape>
          <o:OLEObject Type="Embed" ProgID="Origin50.Graph" ShapeID="_x0000_i1032" DrawAspect="Content" ObjectID="_1737974553" r:id="rId25"/>
        </w:object>
      </w:r>
    </w:p>
    <w:p w14:paraId="62A32FD9" w14:textId="152C4DD7" w:rsidR="007E1D77" w:rsidRPr="00AA0188" w:rsidRDefault="007E1D77" w:rsidP="0043098B">
      <w:pPr>
        <w:spacing w:after="0"/>
        <w:rPr>
          <w:rFonts w:ascii="Times New Roman" w:hAnsi="Times New Roman"/>
          <w:color w:val="000000"/>
          <w:shd w:val="clear" w:color="auto" w:fill="FFFFFF"/>
          <w:lang w:val="en-US"/>
        </w:rPr>
      </w:pPr>
    </w:p>
    <w:p w14:paraId="296F7100" w14:textId="2A47C0F3" w:rsidR="00623C63" w:rsidRPr="00AA0188" w:rsidRDefault="001D063A" w:rsidP="0043098B">
      <w:pPr>
        <w:spacing w:after="0"/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DD64CF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                                    </w:t>
      </w:r>
      <w:r w:rsidRPr="00AA0188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(c) </w:t>
      </w:r>
      <w:r w:rsidR="00DD64CF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                                                                  </w:t>
      </w:r>
      <w:r w:rsidRPr="00AA0188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>(d)</w:t>
      </w:r>
    </w:p>
    <w:p w14:paraId="334EC652" w14:textId="224BB325" w:rsidR="00623C63" w:rsidRDefault="001D063A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Supplementary Figure 4 | </w:t>
      </w:r>
      <w:proofErr w:type="spellStart"/>
      <w:r w:rsidR="00483498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Chronoamperometric</w:t>
      </w:r>
      <w:proofErr w:type="spellEnd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deposition of </w:t>
      </w:r>
      <w:r w:rsidR="006B39FD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p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2 with </w:t>
      </w:r>
      <w:r w:rsidR="00F23DDD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a </w:t>
      </w:r>
      <w:r w:rsidR="00BC5132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constant </w:t>
      </w:r>
      <w:r w:rsidR="006B39FD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oxidation </w:t>
      </w:r>
      <w:r w:rsidR="00BC5132" w:rsidRPr="00AA0188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potential </w:t>
      </w:r>
      <w:r w:rsidRPr="00AA0188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(a) and</w:t>
      </w:r>
      <w:r w:rsidR="00BC5132" w:rsidRPr="00AA0188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alternating potential</w:t>
      </w:r>
      <w:r w:rsidR="0010689C" w:rsidRPr="00AA0188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6B39FD" w:rsidRPr="00AA0188">
        <w:rPr>
          <w:rFonts w:ascii="Times New Roman" w:hAnsi="Times New Roman" w:cs="Times New Roman"/>
          <w:b/>
          <w:sz w:val="24"/>
          <w:szCs w:val="24"/>
          <w:lang w:val="en-US"/>
        </w:rPr>
        <w:t>between the oxidation state of the monomer and deprotonat</w:t>
      </w:r>
      <w:r w:rsidR="006D3BD5" w:rsidRPr="00AA0188">
        <w:rPr>
          <w:rFonts w:ascii="Times New Roman" w:hAnsi="Times New Roman" w:cs="Times New Roman"/>
          <w:b/>
          <w:sz w:val="24"/>
          <w:szCs w:val="24"/>
          <w:lang w:val="en-US"/>
        </w:rPr>
        <w:t>ed</w:t>
      </w:r>
      <w:r w:rsidR="006B39FD" w:rsidRPr="00AA01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tate of </w:t>
      </w:r>
      <w:r w:rsidR="006B39FD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p2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(b). (a)</w:t>
      </w:r>
      <w:r w:rsidR="00F23DDD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BC5132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Deposition at </w:t>
      </w:r>
      <w:r w:rsidR="001F5FE7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constant</w:t>
      </w:r>
      <w:r w:rsidR="00BC5132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potential </w:t>
      </w:r>
      <w:r w:rsidR="00F23DDD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was</w:t>
      </w:r>
      <w:r w:rsidR="00BC5132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0.9 V for 300</w:t>
      </w:r>
      <w:r w:rsidR="00F23DDD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BC5132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s; </w:t>
      </w:r>
      <w:r w:rsidR="00483498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(b)</w:t>
      </w:r>
      <w:r w:rsidR="00F23DDD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BC5132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Deposition with alternating potential </w:t>
      </w:r>
      <w:r w:rsidR="00F23DDD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was </w:t>
      </w:r>
      <w:r w:rsidR="00BC5132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from 0.7 to 0.9 V, 20 pulses 5s each;</w:t>
      </w:r>
      <w:r w:rsidR="00F23DDD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483498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(c)</w:t>
      </w:r>
      <w:r w:rsidR="00F23DDD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7331AE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CVs</w:t>
      </w:r>
      <w:r w:rsidR="0048349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of </w:t>
      </w:r>
      <w:r w:rsidR="007331AE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p2</w:t>
      </w:r>
      <w:r w:rsidR="00F23DDD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1F5FE7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deposited</w:t>
      </w:r>
      <w:r w:rsidR="00F23DDD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7331AE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in</w:t>
      </w:r>
      <w:r w:rsidR="0048349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(a)</w:t>
      </w:r>
      <w:r w:rsidR="007331AE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process</w:t>
      </w:r>
      <w:r w:rsidR="0048349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;</w:t>
      </w:r>
      <w:r w:rsidR="00F23DDD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483498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(d)</w:t>
      </w:r>
      <w:r w:rsidR="007331AE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CVs</w:t>
      </w:r>
      <w:r w:rsidR="0048349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of film </w:t>
      </w:r>
      <w:r w:rsidR="001F5FE7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deposited</w:t>
      </w:r>
      <w:r w:rsidR="0010689C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7331AE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in</w:t>
      </w:r>
      <w:r w:rsidR="0048349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(b)</w:t>
      </w:r>
      <w:r w:rsidR="007331AE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process</w:t>
      </w:r>
      <w:r w:rsidR="0048349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.</w:t>
      </w:r>
      <w:r w:rsidR="0010689C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>The c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oncentration of 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 xml:space="preserve">monomer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2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 xml:space="preserve">was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23 </w:t>
      </w:r>
      <w:proofErr w:type="spellStart"/>
      <w:r w:rsidRPr="007218E8">
        <w:rPr>
          <w:rFonts w:ascii="Times New Roman" w:hAnsi="Times New Roman"/>
          <w:sz w:val="24"/>
          <w:lang w:val="en-US"/>
        </w:rPr>
        <w:t>μ</w:t>
      </w:r>
      <w:r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, in 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0.1 M Bu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NBF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/DCM electrolyte.</w:t>
      </w:r>
    </w:p>
    <w:p w14:paraId="61EA15CF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6C538B5A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5C15DDC6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4DE9EC4A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221ABA49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76694F78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411A9D57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3512D7EA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2EF20686" w14:textId="77777777" w:rsidR="006C7B29" w:rsidRDefault="006C7B29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15F10658" w14:textId="77777777" w:rsidR="006C7B29" w:rsidRPr="00AA0188" w:rsidRDefault="006C7B29" w:rsidP="007218E8">
      <w:pPr>
        <w:spacing w:after="0"/>
        <w:jc w:val="both"/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701B0FE7" w14:textId="77777777" w:rsidR="007E1D77" w:rsidRPr="00AA0188" w:rsidRDefault="007E1D77" w:rsidP="00F806FF">
      <w:pPr>
        <w:rPr>
          <w:rFonts w:ascii="Times New Roman" w:hAnsi="Times New Roman"/>
          <w:color w:val="000000"/>
          <w:shd w:val="clear" w:color="auto" w:fill="FFFFFF"/>
          <w:lang w:val="en-US"/>
        </w:rPr>
      </w:pPr>
    </w:p>
    <w:p w14:paraId="0BFD6808" w14:textId="77777777" w:rsidR="00361333" w:rsidRDefault="00403E7C" w:rsidP="004A2C35">
      <w:r>
        <w:object w:dxaOrig="6767" w:dyaOrig="5204" w14:anchorId="6ECBB42D">
          <v:shape id="_x0000_i1033" type="#_x0000_t75" style="width:207.35pt;height:171.35pt" o:ole="">
            <v:imagedata r:id="rId26" o:title="" croptop="6505f" cropbottom="3247f" cropleft="5109f" cropright="8496f"/>
          </v:shape>
          <o:OLEObject Type="Embed" ProgID="Origin50.Graph" ShapeID="_x0000_i1033" DrawAspect="Content" ObjectID="_1737974554" r:id="rId27"/>
        </w:object>
      </w:r>
      <w:r>
        <w:object w:dxaOrig="6768" w:dyaOrig="5204" w14:anchorId="17CC1990">
          <v:shape id="_x0000_i1034" type="#_x0000_t75" style="width:208.25pt;height:173.15pt" o:ole="">
            <v:imagedata r:id="rId28" o:title="" croptop="6656f" cropbottom="3259f" cropleft="5226f" cropright="8486f"/>
          </v:shape>
          <o:OLEObject Type="Embed" ProgID="Origin50.Graph" ShapeID="_x0000_i1034" DrawAspect="Content" ObjectID="_1737974555" r:id="rId29"/>
        </w:object>
      </w:r>
    </w:p>
    <w:p w14:paraId="13C8C6C0" w14:textId="34A5B384" w:rsidR="00DD64CF" w:rsidRPr="006C7B29" w:rsidRDefault="00DD64CF" w:rsidP="004A2C35">
      <w:pPr>
        <w:pStyle w:val="Akapitzlist"/>
        <w:numPr>
          <w:ilvl w:val="0"/>
          <w:numId w:val="21"/>
        </w:numPr>
        <w:ind w:hanging="633"/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                                                         </w:t>
      </w:r>
      <w:r w:rsidRPr="00AA0188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>(b)</w:t>
      </w:r>
    </w:p>
    <w:p w14:paraId="745506F3" w14:textId="4B103782" w:rsidR="002F1F41" w:rsidRDefault="001D063A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Supplementary Figure </w:t>
      </w:r>
      <w:r w:rsidR="00800AC9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5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| </w:t>
      </w:r>
      <w:r w:rsidR="00AA0188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Cyclic voltammetry</w:t>
      </w:r>
      <w:r w:rsidR="0096219C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measurements for</w:t>
      </w:r>
      <w:r w:rsidR="00E70ADC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monomer</w:t>
      </w:r>
      <w:r w:rsidR="0096219C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1 (a) and 2 (b) </w:t>
      </w:r>
      <w:r w:rsidR="00B41078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over a wide range of </w:t>
      </w:r>
      <w:r w:rsidR="000045E1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potential window</w:t>
      </w:r>
      <w:r w:rsidR="0096219C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>.</w:t>
      </w:r>
      <w:r w:rsidR="0010689C" w:rsidRPr="00AA0188">
        <w:rPr>
          <w:rFonts w:ascii="Times New Roman" w:hAnsi="Times New Roman"/>
          <w:b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>The c</w:t>
      </w:r>
      <w:r w:rsidR="0096219C" w:rsidRPr="00AA0188">
        <w:rPr>
          <w:rFonts w:ascii="Times New Roman" w:hAnsi="Times New Roman"/>
          <w:sz w:val="24"/>
          <w:szCs w:val="24"/>
          <w:lang w:val="en-US"/>
        </w:rPr>
        <w:t>oncentration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 xml:space="preserve"> was</w:t>
      </w:r>
      <w:r w:rsidR="0096219C" w:rsidRPr="00AA0188">
        <w:rPr>
          <w:rFonts w:ascii="Times New Roman" w:hAnsi="Times New Roman"/>
          <w:sz w:val="24"/>
          <w:szCs w:val="24"/>
          <w:lang w:val="en-US"/>
        </w:rPr>
        <w:t xml:space="preserve"> 28 </w:t>
      </w:r>
      <w:proofErr w:type="spellStart"/>
      <w:r w:rsidR="0096219C" w:rsidRPr="007218E8">
        <w:rPr>
          <w:rFonts w:ascii="Times New Roman" w:hAnsi="Times New Roman"/>
          <w:sz w:val="24"/>
          <w:lang w:val="en-US"/>
        </w:rPr>
        <w:t>μ</w:t>
      </w:r>
      <w:r w:rsidR="0096219C"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="0096219C" w:rsidRPr="00AA0188">
        <w:rPr>
          <w:rFonts w:ascii="Times New Roman" w:hAnsi="Times New Roman"/>
          <w:sz w:val="24"/>
          <w:szCs w:val="24"/>
          <w:lang w:val="en-US"/>
        </w:rPr>
        <w:t xml:space="preserve"> for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 xml:space="preserve"> monomer</w:t>
      </w:r>
      <w:r w:rsidR="0096219C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6219C" w:rsidRPr="00AA0188">
        <w:rPr>
          <w:rFonts w:ascii="Times New Roman" w:hAnsi="Times New Roman"/>
          <w:b/>
          <w:sz w:val="24"/>
          <w:szCs w:val="24"/>
          <w:lang w:val="en-US"/>
        </w:rPr>
        <w:t>1</w:t>
      </w:r>
      <w:r w:rsidR="0096219C" w:rsidRPr="00AA0188">
        <w:rPr>
          <w:rFonts w:ascii="Times New Roman" w:hAnsi="Times New Roman"/>
          <w:sz w:val="24"/>
          <w:szCs w:val="24"/>
          <w:lang w:val="en-US"/>
        </w:rPr>
        <w:t xml:space="preserve"> and 23 </w:t>
      </w:r>
      <w:proofErr w:type="spellStart"/>
      <w:r w:rsidR="0096219C" w:rsidRPr="007218E8">
        <w:rPr>
          <w:rFonts w:ascii="Times New Roman" w:hAnsi="Times New Roman"/>
          <w:sz w:val="24"/>
          <w:lang w:val="en-US"/>
        </w:rPr>
        <w:t>μ</w:t>
      </w:r>
      <w:r w:rsidR="0096219C" w:rsidRPr="00AA0188">
        <w:rPr>
          <w:rFonts w:ascii="Times New Roman" w:hAnsi="Times New Roman"/>
          <w:sz w:val="24"/>
          <w:szCs w:val="24"/>
          <w:lang w:val="en-US"/>
        </w:rPr>
        <w:t>M</w:t>
      </w:r>
      <w:proofErr w:type="spellEnd"/>
      <w:r w:rsidR="0096219C" w:rsidRPr="00AA0188">
        <w:rPr>
          <w:rFonts w:ascii="Times New Roman" w:hAnsi="Times New Roman"/>
          <w:sz w:val="24"/>
          <w:szCs w:val="24"/>
          <w:lang w:val="en-US"/>
        </w:rPr>
        <w:t xml:space="preserve"> for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 xml:space="preserve"> monomer</w:t>
      </w:r>
      <w:r w:rsidR="0096219C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6219C" w:rsidRPr="00AA0188">
        <w:rPr>
          <w:rFonts w:ascii="Times New Roman" w:hAnsi="Times New Roman"/>
          <w:b/>
          <w:sz w:val="24"/>
          <w:szCs w:val="24"/>
          <w:lang w:val="en-US"/>
        </w:rPr>
        <w:t>2</w:t>
      </w:r>
      <w:r w:rsidR="0096219C" w:rsidRPr="00AA0188">
        <w:rPr>
          <w:rFonts w:ascii="Times New Roman" w:hAnsi="Times New Roman"/>
          <w:sz w:val="24"/>
          <w:szCs w:val="24"/>
          <w:lang w:val="en-US"/>
        </w:rPr>
        <w:t xml:space="preserve">, in </w:t>
      </w:r>
      <w:r w:rsidR="0096219C"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0.1 M Bu</w:t>
      </w:r>
      <w:r w:rsidR="0096219C"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="0096219C"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NBF</w:t>
      </w:r>
      <w:r w:rsidR="0096219C"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4</w:t>
      </w:r>
      <w:r w:rsidR="007C5C92" w:rsidRPr="00AA018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/DCM electrolyte.</w:t>
      </w:r>
    </w:p>
    <w:p w14:paraId="028368CD" w14:textId="77777777" w:rsidR="00F77D81" w:rsidRDefault="00F77D81" w:rsidP="007218E8">
      <w:pPr>
        <w:spacing w:after="0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7CF88A8A" w14:textId="157A8BBE" w:rsidR="00361CAC" w:rsidRPr="00AA0188" w:rsidRDefault="001D063A" w:rsidP="007218E8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Supplementary Table 2 |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Shape of frontier orbitals </w:t>
      </w:r>
      <w:r w:rsidR="007C5C92" w:rsidRPr="00AA0188">
        <w:rPr>
          <w:rFonts w:ascii="Times New Roman" w:hAnsi="Times New Roman"/>
          <w:b/>
          <w:sz w:val="24"/>
          <w:szCs w:val="24"/>
          <w:lang w:val="en-US"/>
        </w:rPr>
        <w:t xml:space="preserve">calculated at B3LYP/3-21G/CPCM(DCM) for </w:t>
      </w:r>
      <w:proofErr w:type="spellStart"/>
      <w:r w:rsidR="007C5C92" w:rsidRPr="00AA0188">
        <w:rPr>
          <w:rFonts w:ascii="Times New Roman" w:hAnsi="Times New Roman"/>
          <w:i/>
          <w:sz w:val="24"/>
          <w:szCs w:val="24"/>
          <w:lang w:val="en-US"/>
        </w:rPr>
        <w:t>syn</w:t>
      </w:r>
      <w:proofErr w:type="spellEnd"/>
      <w:r w:rsidR="007C5C92" w:rsidRPr="00AA0188">
        <w:rPr>
          <w:rFonts w:ascii="Times New Roman" w:hAnsi="Times New Roman"/>
          <w:i/>
          <w:sz w:val="24"/>
          <w:szCs w:val="24"/>
          <w:lang w:val="en-US"/>
        </w:rPr>
        <w:t>-</w:t>
      </w:r>
      <w:r w:rsidR="007C5C92" w:rsidRPr="00AA0188">
        <w:rPr>
          <w:rFonts w:ascii="Times New Roman" w:hAnsi="Times New Roman"/>
          <w:b/>
          <w:sz w:val="24"/>
          <w:szCs w:val="24"/>
          <w:lang w:val="en-US"/>
        </w:rPr>
        <w:t xml:space="preserve"> and </w:t>
      </w:r>
      <w:r w:rsidR="007C5C92" w:rsidRPr="00AA0188">
        <w:rPr>
          <w:rFonts w:ascii="Times New Roman" w:hAnsi="Times New Roman"/>
          <w:i/>
          <w:sz w:val="24"/>
          <w:szCs w:val="24"/>
          <w:lang w:val="en-US"/>
        </w:rPr>
        <w:t>anti</w:t>
      </w:r>
      <w:r w:rsidR="007C5C92" w:rsidRPr="00AA0188">
        <w:rPr>
          <w:rFonts w:ascii="Times New Roman" w:hAnsi="Times New Roman"/>
          <w:b/>
          <w:sz w:val="24"/>
          <w:szCs w:val="24"/>
          <w:lang w:val="en-US"/>
        </w:rPr>
        <w:t>-</w:t>
      </w:r>
      <w:r w:rsidR="00C329E6" w:rsidRPr="00AA0188">
        <w:rPr>
          <w:rFonts w:ascii="Times New Roman" w:hAnsi="Times New Roman"/>
          <w:b/>
          <w:sz w:val="24"/>
          <w:szCs w:val="24"/>
          <w:lang w:val="en-US"/>
        </w:rPr>
        <w:t>isomer</w:t>
      </w:r>
      <w:r w:rsidR="007C5C92" w:rsidRPr="00AA0188">
        <w:rPr>
          <w:rFonts w:ascii="Times New Roman" w:hAnsi="Times New Roman"/>
          <w:b/>
          <w:sz w:val="24"/>
          <w:szCs w:val="24"/>
          <w:lang w:val="en-US"/>
        </w:rPr>
        <w:t xml:space="preserve"> of</w:t>
      </w:r>
      <w:r w:rsidR="00E70ADC" w:rsidRPr="00AA0188">
        <w:rPr>
          <w:rFonts w:ascii="Times New Roman" w:hAnsi="Times New Roman"/>
          <w:b/>
          <w:sz w:val="24"/>
          <w:szCs w:val="24"/>
          <w:lang w:val="en-US"/>
        </w:rPr>
        <w:t xml:space="preserve"> monomer</w:t>
      </w:r>
      <w:r w:rsidR="007C5C92" w:rsidRPr="00AA0188">
        <w:rPr>
          <w:rFonts w:ascii="Times New Roman" w:hAnsi="Times New Roman"/>
          <w:b/>
          <w:sz w:val="24"/>
          <w:szCs w:val="24"/>
          <w:lang w:val="en-US"/>
        </w:rPr>
        <w:t xml:space="preserve"> 1 and 2. </w:t>
      </w:r>
    </w:p>
    <w:p w14:paraId="0AF61E60" w14:textId="77777777" w:rsidR="00361CAC" w:rsidRPr="00AA0188" w:rsidRDefault="001D063A" w:rsidP="0043098B">
      <w:pPr>
        <w:spacing w:after="0"/>
        <w:jc w:val="center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>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0.03 e</w:t>
      </w:r>
      <w:r w:rsidR="00E70ADC" w:rsidRPr="00A84457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/au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in each case.</w:t>
      </w:r>
    </w:p>
    <w:tbl>
      <w:tblPr>
        <w:tblStyle w:val="Tabela-Siatka"/>
        <w:tblW w:w="0" w:type="auto"/>
        <w:tblInd w:w="-714" w:type="dxa"/>
        <w:tblLook w:val="04A0" w:firstRow="1" w:lastRow="0" w:firstColumn="1" w:lastColumn="0" w:noHBand="0" w:noVBand="1"/>
      </w:tblPr>
      <w:tblGrid>
        <w:gridCol w:w="1432"/>
        <w:gridCol w:w="2086"/>
        <w:gridCol w:w="2086"/>
        <w:gridCol w:w="2086"/>
        <w:gridCol w:w="2086"/>
      </w:tblGrid>
      <w:tr w:rsidR="00F77D81" w:rsidRPr="00361CAC" w14:paraId="7A2503AB" w14:textId="77777777" w:rsidTr="00F77D81">
        <w:tc>
          <w:tcPr>
            <w:tcW w:w="1432" w:type="dxa"/>
            <w:vAlign w:val="center"/>
          </w:tcPr>
          <w:p w14:paraId="519222D1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 w:rsidRPr="00361CAC">
              <w:rPr>
                <w:rFonts w:ascii="Times New Roman" w:hAnsi="Times New Roman"/>
                <w:b/>
                <w:sz w:val="24"/>
                <w:szCs w:val="24"/>
              </w:rPr>
              <w:t>Compound</w:t>
            </w:r>
            <w:proofErr w:type="spellEnd"/>
          </w:p>
        </w:tc>
        <w:tc>
          <w:tcPr>
            <w:tcW w:w="2086" w:type="dxa"/>
            <w:vAlign w:val="center"/>
          </w:tcPr>
          <w:p w14:paraId="6E4E9C51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361CAC">
              <w:rPr>
                <w:rFonts w:ascii="Times New Roman" w:hAnsi="Times New Roman"/>
                <w:b/>
                <w:sz w:val="24"/>
                <w:szCs w:val="24"/>
              </w:rPr>
              <w:t>HOMO-1 / eV</w:t>
            </w:r>
          </w:p>
        </w:tc>
        <w:tc>
          <w:tcPr>
            <w:tcW w:w="2086" w:type="dxa"/>
            <w:vAlign w:val="center"/>
          </w:tcPr>
          <w:p w14:paraId="58CFBAF2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361CAC">
              <w:rPr>
                <w:rFonts w:ascii="Times New Roman" w:hAnsi="Times New Roman"/>
                <w:b/>
                <w:sz w:val="24"/>
                <w:szCs w:val="24"/>
              </w:rPr>
              <w:t>HOMO /eV</w:t>
            </w:r>
          </w:p>
        </w:tc>
        <w:tc>
          <w:tcPr>
            <w:tcW w:w="2086" w:type="dxa"/>
            <w:vAlign w:val="center"/>
          </w:tcPr>
          <w:p w14:paraId="3443C8EE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361CAC">
              <w:rPr>
                <w:rFonts w:ascii="Times New Roman" w:hAnsi="Times New Roman"/>
                <w:b/>
                <w:sz w:val="24"/>
                <w:szCs w:val="24"/>
              </w:rPr>
              <w:t>LUMO / eV</w:t>
            </w:r>
          </w:p>
        </w:tc>
        <w:tc>
          <w:tcPr>
            <w:tcW w:w="2086" w:type="dxa"/>
            <w:vAlign w:val="center"/>
          </w:tcPr>
          <w:p w14:paraId="27802555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361CAC">
              <w:rPr>
                <w:rFonts w:ascii="Times New Roman" w:hAnsi="Times New Roman"/>
                <w:b/>
                <w:sz w:val="24"/>
                <w:szCs w:val="24"/>
              </w:rPr>
              <w:t>LUMO+1 / eV</w:t>
            </w:r>
          </w:p>
        </w:tc>
      </w:tr>
      <w:tr w:rsidR="00F77D81" w:rsidRPr="00361CAC" w14:paraId="5F3A1126" w14:textId="77777777" w:rsidTr="00F77D81">
        <w:tc>
          <w:tcPr>
            <w:tcW w:w="1432" w:type="dxa"/>
            <w:vMerge w:val="restart"/>
            <w:vAlign w:val="center"/>
          </w:tcPr>
          <w:p w14:paraId="790AB67F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s</w:t>
            </w:r>
            <w:r w:rsidRPr="007C5C92">
              <w:rPr>
                <w:rFonts w:ascii="Times New Roman" w:hAnsi="Times New Roman"/>
                <w:i/>
                <w:sz w:val="24"/>
                <w:szCs w:val="24"/>
              </w:rPr>
              <w:t>yn</w:t>
            </w:r>
            <w:r>
              <w:rPr>
                <w:rFonts w:ascii="Times New Roman" w:hAnsi="Times New Roman"/>
                <w:i/>
                <w:sz w:val="24"/>
                <w:szCs w:val="24"/>
              </w:rPr>
              <w:t>-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1</w:t>
            </w:r>
          </w:p>
        </w:tc>
        <w:tc>
          <w:tcPr>
            <w:tcW w:w="2086" w:type="dxa"/>
            <w:vAlign w:val="center"/>
          </w:tcPr>
          <w:p w14:paraId="2B081E40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361CAC">
              <w:rPr>
                <w:rFonts w:ascii="Times New Roman" w:hAnsi="Times New Roman"/>
                <w:b/>
                <w:noProof/>
                <w:sz w:val="24"/>
                <w:szCs w:val="24"/>
              </w:rPr>
              <w:drawing>
                <wp:inline distT="0" distB="0" distL="0" distR="0" wp14:anchorId="244E86AB" wp14:editId="73911D05">
                  <wp:extent cx="1188000" cy="728129"/>
                  <wp:effectExtent l="0" t="0" r="0" b="0"/>
                  <wp:docPr id="1" name="Obraz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-1.png"/>
                          <pic:cNvPicPr/>
                        </pic:nvPicPr>
                        <pic:blipFill rotWithShape="1"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4272" t="13415" r="9272" b="35610"/>
                          <a:stretch/>
                        </pic:blipFill>
                        <pic:spPr bwMode="auto">
                          <a:xfrm>
                            <a:off x="0" y="0"/>
                            <a:ext cx="1188000" cy="72812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86" w:type="dxa"/>
            <w:vAlign w:val="center"/>
          </w:tcPr>
          <w:p w14:paraId="717D3751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361CAC">
              <w:rPr>
                <w:rFonts w:ascii="Times New Roman" w:hAnsi="Times New Roman"/>
                <w:b/>
                <w:noProof/>
                <w:sz w:val="24"/>
                <w:szCs w:val="24"/>
              </w:rPr>
              <w:drawing>
                <wp:inline distT="0" distB="0" distL="0" distR="0" wp14:anchorId="21132CEC" wp14:editId="77AF26FB">
                  <wp:extent cx="1188000" cy="721286"/>
                  <wp:effectExtent l="0" t="0" r="0" b="3175"/>
                  <wp:docPr id="2" name="Obraz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4934" t="13415" r="9437" b="36830"/>
                          <a:stretch/>
                        </pic:blipFill>
                        <pic:spPr bwMode="auto">
                          <a:xfrm>
                            <a:off x="0" y="0"/>
                            <a:ext cx="1188000" cy="72128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86" w:type="dxa"/>
            <w:vAlign w:val="center"/>
          </w:tcPr>
          <w:p w14:paraId="6BC015DC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361CAC">
              <w:rPr>
                <w:rFonts w:ascii="Times New Roman" w:hAnsi="Times New Roman"/>
                <w:b/>
                <w:noProof/>
                <w:sz w:val="24"/>
                <w:szCs w:val="24"/>
              </w:rPr>
              <w:drawing>
                <wp:inline distT="0" distB="0" distL="0" distR="0" wp14:anchorId="157775CE" wp14:editId="22EF14AA">
                  <wp:extent cx="1188000" cy="728357"/>
                  <wp:effectExtent l="0" t="0" r="0" b="0"/>
                  <wp:docPr id="5" name="Obraz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4603" t="14146" r="9769" b="35610"/>
                          <a:stretch/>
                        </pic:blipFill>
                        <pic:spPr bwMode="auto">
                          <a:xfrm>
                            <a:off x="0" y="0"/>
                            <a:ext cx="1188000" cy="72835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86" w:type="dxa"/>
            <w:vAlign w:val="center"/>
          </w:tcPr>
          <w:p w14:paraId="4313874B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361CAC">
              <w:rPr>
                <w:rFonts w:ascii="Times New Roman" w:hAnsi="Times New Roman"/>
                <w:b/>
                <w:noProof/>
                <w:sz w:val="24"/>
                <w:szCs w:val="24"/>
              </w:rPr>
              <w:drawing>
                <wp:inline distT="0" distB="0" distL="0" distR="0" wp14:anchorId="48F87368" wp14:editId="7E7038B7">
                  <wp:extent cx="1188000" cy="727907"/>
                  <wp:effectExtent l="0" t="0" r="0" b="0"/>
                  <wp:docPr id="6" name="Obraz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+1.png"/>
                          <pic:cNvPicPr/>
                        </pic:nvPicPr>
                        <pic:blipFill rotWithShape="1"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4768" t="12927" r="8217" b="35609"/>
                          <a:stretch/>
                        </pic:blipFill>
                        <pic:spPr bwMode="auto">
                          <a:xfrm>
                            <a:off x="0" y="0"/>
                            <a:ext cx="1188000" cy="72790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361CAC" w14:paraId="494E997D" w14:textId="77777777" w:rsidTr="00F77D81">
        <w:tc>
          <w:tcPr>
            <w:tcW w:w="1432" w:type="dxa"/>
            <w:vMerge/>
            <w:vAlign w:val="center"/>
          </w:tcPr>
          <w:p w14:paraId="51B0D4E4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086" w:type="dxa"/>
            <w:vAlign w:val="center"/>
          </w:tcPr>
          <w:p w14:paraId="07E412DC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5.46</w:t>
            </w:r>
          </w:p>
        </w:tc>
        <w:tc>
          <w:tcPr>
            <w:tcW w:w="2086" w:type="dxa"/>
            <w:vAlign w:val="center"/>
          </w:tcPr>
          <w:p w14:paraId="53B44834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5.34</w:t>
            </w:r>
          </w:p>
        </w:tc>
        <w:tc>
          <w:tcPr>
            <w:tcW w:w="2086" w:type="dxa"/>
            <w:vAlign w:val="center"/>
          </w:tcPr>
          <w:p w14:paraId="4642DB44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2.94</w:t>
            </w:r>
          </w:p>
        </w:tc>
        <w:tc>
          <w:tcPr>
            <w:tcW w:w="2086" w:type="dxa"/>
            <w:vAlign w:val="center"/>
          </w:tcPr>
          <w:p w14:paraId="0DE29A85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1.82</w:t>
            </w:r>
          </w:p>
        </w:tc>
      </w:tr>
      <w:tr w:rsidR="00F77D81" w:rsidRPr="00361CAC" w14:paraId="433752C1" w14:textId="77777777" w:rsidTr="00F77D81">
        <w:tc>
          <w:tcPr>
            <w:tcW w:w="1432" w:type="dxa"/>
            <w:vMerge w:val="restart"/>
            <w:vAlign w:val="center"/>
          </w:tcPr>
          <w:p w14:paraId="67631A96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a</w:t>
            </w:r>
            <w:r w:rsidRPr="007C5C92">
              <w:rPr>
                <w:rFonts w:ascii="Times New Roman" w:hAnsi="Times New Roman"/>
                <w:i/>
                <w:sz w:val="24"/>
                <w:szCs w:val="24"/>
              </w:rPr>
              <w:t>nti</w:t>
            </w:r>
            <w:r>
              <w:rPr>
                <w:rFonts w:ascii="Times New Roman" w:hAnsi="Times New Roman"/>
                <w:i/>
                <w:sz w:val="24"/>
                <w:szCs w:val="24"/>
              </w:rPr>
              <w:t>-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1</w:t>
            </w:r>
          </w:p>
        </w:tc>
        <w:tc>
          <w:tcPr>
            <w:tcW w:w="2086" w:type="dxa"/>
            <w:vAlign w:val="center"/>
          </w:tcPr>
          <w:p w14:paraId="5FFFE5F3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23CBFD0" wp14:editId="5F9767A7">
                  <wp:extent cx="1188000" cy="680764"/>
                  <wp:effectExtent l="0" t="0" r="0" b="5080"/>
                  <wp:docPr id="7" name="Obraz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-1.png"/>
                          <pic:cNvPicPr/>
                        </pic:nvPicPr>
                        <pic:blipFill rotWithShape="1"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3112" t="16585" r="7947" b="33659"/>
                          <a:stretch/>
                        </pic:blipFill>
                        <pic:spPr bwMode="auto">
                          <a:xfrm>
                            <a:off x="0" y="0"/>
                            <a:ext cx="1188000" cy="68076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86" w:type="dxa"/>
            <w:vAlign w:val="center"/>
          </w:tcPr>
          <w:p w14:paraId="772585F9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4E704A62" wp14:editId="44E26DD7">
                  <wp:extent cx="1188000" cy="680764"/>
                  <wp:effectExtent l="0" t="0" r="0" b="5080"/>
                  <wp:docPr id="9" name="Obraz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3112" t="16585" r="7947" b="33659"/>
                          <a:stretch/>
                        </pic:blipFill>
                        <pic:spPr bwMode="auto">
                          <a:xfrm>
                            <a:off x="0" y="0"/>
                            <a:ext cx="1188000" cy="68076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86" w:type="dxa"/>
            <w:vAlign w:val="center"/>
          </w:tcPr>
          <w:p w14:paraId="75919478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D9C9B96" wp14:editId="3C099219">
                  <wp:extent cx="1188000" cy="675000"/>
                  <wp:effectExtent l="0" t="0" r="0" b="0"/>
                  <wp:docPr id="10" name="Obraz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3443" t="16829" r="8278" b="34390"/>
                          <a:stretch/>
                        </pic:blipFill>
                        <pic:spPr bwMode="auto">
                          <a:xfrm>
                            <a:off x="0" y="0"/>
                            <a:ext cx="1188000" cy="675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86" w:type="dxa"/>
            <w:vAlign w:val="center"/>
          </w:tcPr>
          <w:p w14:paraId="6CF9B8E6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636A34B" wp14:editId="092368C3">
                  <wp:extent cx="1188000" cy="672642"/>
                  <wp:effectExtent l="0" t="0" r="0" b="0"/>
                  <wp:docPr id="11" name="Obraz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+1.png"/>
                          <pic:cNvPicPr/>
                        </pic:nvPicPr>
                        <pic:blipFill rotWithShape="1"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1225" t="16341" b="34635"/>
                          <a:stretch/>
                        </pic:blipFill>
                        <pic:spPr bwMode="auto">
                          <a:xfrm>
                            <a:off x="0" y="0"/>
                            <a:ext cx="1188000" cy="67264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361CAC" w14:paraId="26BC252B" w14:textId="77777777" w:rsidTr="00F77D81">
        <w:tc>
          <w:tcPr>
            <w:tcW w:w="1432" w:type="dxa"/>
            <w:vMerge/>
            <w:vAlign w:val="center"/>
          </w:tcPr>
          <w:p w14:paraId="3C6E920D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086" w:type="dxa"/>
            <w:vAlign w:val="center"/>
          </w:tcPr>
          <w:p w14:paraId="78E5D1B0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5.47</w:t>
            </w:r>
          </w:p>
        </w:tc>
        <w:tc>
          <w:tcPr>
            <w:tcW w:w="2086" w:type="dxa"/>
            <w:vAlign w:val="center"/>
          </w:tcPr>
          <w:p w14:paraId="23AA4C65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5.33</w:t>
            </w:r>
          </w:p>
        </w:tc>
        <w:tc>
          <w:tcPr>
            <w:tcW w:w="2086" w:type="dxa"/>
            <w:vAlign w:val="center"/>
          </w:tcPr>
          <w:p w14:paraId="5741711E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2.94</w:t>
            </w:r>
          </w:p>
        </w:tc>
        <w:tc>
          <w:tcPr>
            <w:tcW w:w="2086" w:type="dxa"/>
            <w:vAlign w:val="center"/>
          </w:tcPr>
          <w:p w14:paraId="049D6F1C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1.81</w:t>
            </w:r>
          </w:p>
        </w:tc>
      </w:tr>
      <w:tr w:rsidR="00F77D81" w:rsidRPr="00361CAC" w14:paraId="1766484D" w14:textId="77777777" w:rsidTr="00F77D81">
        <w:tc>
          <w:tcPr>
            <w:tcW w:w="1432" w:type="dxa"/>
            <w:vMerge w:val="restart"/>
            <w:vAlign w:val="center"/>
          </w:tcPr>
          <w:p w14:paraId="1AEAAB9B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s</w:t>
            </w:r>
            <w:r w:rsidRPr="007C5C92">
              <w:rPr>
                <w:rFonts w:ascii="Times New Roman" w:hAnsi="Times New Roman"/>
                <w:i/>
                <w:sz w:val="24"/>
                <w:szCs w:val="24"/>
              </w:rPr>
              <w:t>yn</w:t>
            </w:r>
            <w:r>
              <w:rPr>
                <w:rFonts w:ascii="Times New Roman" w:hAnsi="Times New Roman"/>
                <w:i/>
                <w:sz w:val="24"/>
                <w:szCs w:val="24"/>
              </w:rPr>
              <w:t>-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2</w:t>
            </w:r>
          </w:p>
        </w:tc>
        <w:tc>
          <w:tcPr>
            <w:tcW w:w="2086" w:type="dxa"/>
            <w:vAlign w:val="center"/>
          </w:tcPr>
          <w:p w14:paraId="37C609A3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E76C5A0" wp14:editId="1D885B3A">
                  <wp:extent cx="1188000" cy="694151"/>
                  <wp:effectExtent l="0" t="0" r="0" b="0"/>
                  <wp:docPr id="12" name="Obraz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-1.png"/>
                          <pic:cNvPicPr/>
                        </pic:nvPicPr>
                        <pic:blipFill rotWithShape="1"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1556" t="12683" r="1490" b="38293"/>
                          <a:stretch/>
                        </pic:blipFill>
                        <pic:spPr bwMode="auto">
                          <a:xfrm>
                            <a:off x="0" y="0"/>
                            <a:ext cx="1188000" cy="69415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86" w:type="dxa"/>
            <w:vAlign w:val="center"/>
          </w:tcPr>
          <w:p w14:paraId="436C9220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3207A38" wp14:editId="5FFD6805">
                  <wp:extent cx="1188000" cy="699639"/>
                  <wp:effectExtent l="0" t="0" r="0" b="5715"/>
                  <wp:docPr id="14" name="Obraz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2053" t="12439" r="1159" b="38293"/>
                          <a:stretch/>
                        </pic:blipFill>
                        <pic:spPr bwMode="auto">
                          <a:xfrm>
                            <a:off x="0" y="0"/>
                            <a:ext cx="1188000" cy="69963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86" w:type="dxa"/>
            <w:vAlign w:val="center"/>
          </w:tcPr>
          <w:p w14:paraId="372E9C49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78C7211" wp14:editId="0200BF63">
                  <wp:extent cx="1188000" cy="703742"/>
                  <wp:effectExtent l="0" t="0" r="0" b="1270"/>
                  <wp:docPr id="15" name="Obraz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2220" t="12196" r="1324" b="38536"/>
                          <a:stretch/>
                        </pic:blipFill>
                        <pic:spPr bwMode="auto">
                          <a:xfrm>
                            <a:off x="0" y="0"/>
                            <a:ext cx="1188000" cy="70374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86" w:type="dxa"/>
            <w:vAlign w:val="center"/>
          </w:tcPr>
          <w:p w14:paraId="122E5B03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71BAD7D5" wp14:editId="27F7004B">
                  <wp:extent cx="1188000" cy="690462"/>
                  <wp:effectExtent l="0" t="0" r="0" b="0"/>
                  <wp:docPr id="16" name="Obraz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+1.png"/>
                          <pic:cNvPicPr/>
                        </pic:nvPicPr>
                        <pic:blipFill rotWithShape="1"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1888" t="12439" b="37805"/>
                          <a:stretch/>
                        </pic:blipFill>
                        <pic:spPr bwMode="auto">
                          <a:xfrm>
                            <a:off x="0" y="0"/>
                            <a:ext cx="1188000" cy="69046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361CAC" w14:paraId="12ECBA06" w14:textId="77777777" w:rsidTr="00F77D81">
        <w:tc>
          <w:tcPr>
            <w:tcW w:w="1432" w:type="dxa"/>
            <w:vMerge/>
            <w:vAlign w:val="center"/>
          </w:tcPr>
          <w:p w14:paraId="49F06D04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086" w:type="dxa"/>
            <w:vAlign w:val="center"/>
          </w:tcPr>
          <w:p w14:paraId="27931164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5.40</w:t>
            </w:r>
          </w:p>
        </w:tc>
        <w:tc>
          <w:tcPr>
            <w:tcW w:w="2086" w:type="dxa"/>
            <w:vAlign w:val="center"/>
          </w:tcPr>
          <w:p w14:paraId="500EE220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5.11</w:t>
            </w:r>
          </w:p>
        </w:tc>
        <w:tc>
          <w:tcPr>
            <w:tcW w:w="2086" w:type="dxa"/>
            <w:vAlign w:val="center"/>
          </w:tcPr>
          <w:p w14:paraId="6605B353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3.06</w:t>
            </w:r>
          </w:p>
        </w:tc>
        <w:tc>
          <w:tcPr>
            <w:tcW w:w="2086" w:type="dxa"/>
            <w:vAlign w:val="center"/>
          </w:tcPr>
          <w:p w14:paraId="03BD5EDB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1.67</w:t>
            </w:r>
          </w:p>
        </w:tc>
      </w:tr>
      <w:tr w:rsidR="00F77D81" w:rsidRPr="00361CAC" w14:paraId="7FCA2B03" w14:textId="77777777" w:rsidTr="00F77D81">
        <w:tc>
          <w:tcPr>
            <w:tcW w:w="1432" w:type="dxa"/>
            <w:vMerge w:val="restart"/>
            <w:vAlign w:val="center"/>
          </w:tcPr>
          <w:p w14:paraId="1EA93014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a</w:t>
            </w:r>
            <w:r w:rsidRPr="007C5C92">
              <w:rPr>
                <w:rFonts w:ascii="Times New Roman" w:hAnsi="Times New Roman"/>
                <w:i/>
                <w:sz w:val="24"/>
                <w:szCs w:val="24"/>
              </w:rPr>
              <w:t>nti</w:t>
            </w:r>
            <w:r>
              <w:rPr>
                <w:rFonts w:ascii="Times New Roman" w:hAnsi="Times New Roman"/>
                <w:i/>
                <w:sz w:val="24"/>
                <w:szCs w:val="24"/>
              </w:rPr>
              <w:t>-</w:t>
            </w:r>
            <w:r w:rsidRPr="00C329E6">
              <w:rPr>
                <w:rFonts w:ascii="Times New Roman" w:hAnsi="Times New Roman"/>
                <w:b/>
                <w:sz w:val="24"/>
                <w:szCs w:val="24"/>
              </w:rPr>
              <w:t>2</w:t>
            </w:r>
          </w:p>
        </w:tc>
        <w:tc>
          <w:tcPr>
            <w:tcW w:w="2086" w:type="dxa"/>
            <w:vAlign w:val="center"/>
          </w:tcPr>
          <w:p w14:paraId="5BA63612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49D2F5AB" wp14:editId="3D277258">
                  <wp:extent cx="1188000" cy="666356"/>
                  <wp:effectExtent l="0" t="0" r="0" b="635"/>
                  <wp:docPr id="17" name="Obraz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-1.png"/>
                          <pic:cNvPicPr/>
                        </pic:nvPicPr>
                        <pic:blipFill rotWithShape="1"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1556" t="14878" b="36830"/>
                          <a:stretch/>
                        </pic:blipFill>
                        <pic:spPr bwMode="auto">
                          <a:xfrm>
                            <a:off x="0" y="0"/>
                            <a:ext cx="1188000" cy="6663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86" w:type="dxa"/>
            <w:vAlign w:val="center"/>
          </w:tcPr>
          <w:p w14:paraId="12754355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D5A6FEA" wp14:editId="0184249A">
                  <wp:extent cx="1188000" cy="652895"/>
                  <wp:effectExtent l="0" t="0" r="0" b="0"/>
                  <wp:docPr id="18" name="Obraz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1556" t="15366" b="37317"/>
                          <a:stretch/>
                        </pic:blipFill>
                        <pic:spPr bwMode="auto">
                          <a:xfrm>
                            <a:off x="0" y="0"/>
                            <a:ext cx="1188000" cy="6528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86" w:type="dxa"/>
            <w:vAlign w:val="center"/>
          </w:tcPr>
          <w:p w14:paraId="37A4D1D8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457CCB16" wp14:editId="5F87EC19">
                  <wp:extent cx="1188000" cy="672068"/>
                  <wp:effectExtent l="0" t="0" r="0" b="0"/>
                  <wp:docPr id="19" name="Obraz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2053" t="14634" b="37073"/>
                          <a:stretch/>
                        </pic:blipFill>
                        <pic:spPr bwMode="auto">
                          <a:xfrm>
                            <a:off x="0" y="0"/>
                            <a:ext cx="1188000" cy="67206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86" w:type="dxa"/>
            <w:vAlign w:val="center"/>
          </w:tcPr>
          <w:p w14:paraId="49132DA0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7C796FF8" wp14:editId="59C964B8">
                  <wp:extent cx="1188000" cy="671186"/>
                  <wp:effectExtent l="0" t="0" r="0" b="0"/>
                  <wp:docPr id="20" name="Obraz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+1.png"/>
                          <pic:cNvPicPr/>
                        </pic:nvPicPr>
                        <pic:blipFill rotWithShape="1"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1391" t="15121" b="36098"/>
                          <a:stretch/>
                        </pic:blipFill>
                        <pic:spPr bwMode="auto">
                          <a:xfrm>
                            <a:off x="0" y="0"/>
                            <a:ext cx="1188000" cy="67118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361CAC" w14:paraId="1B51985A" w14:textId="77777777" w:rsidTr="00F77D81">
        <w:tc>
          <w:tcPr>
            <w:tcW w:w="1432" w:type="dxa"/>
            <w:vMerge/>
            <w:vAlign w:val="center"/>
          </w:tcPr>
          <w:p w14:paraId="09E114C5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086" w:type="dxa"/>
            <w:vAlign w:val="center"/>
          </w:tcPr>
          <w:p w14:paraId="1AE674A7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5.41</w:t>
            </w:r>
          </w:p>
        </w:tc>
        <w:tc>
          <w:tcPr>
            <w:tcW w:w="2086" w:type="dxa"/>
            <w:vAlign w:val="center"/>
          </w:tcPr>
          <w:p w14:paraId="1615EF28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5.11</w:t>
            </w:r>
          </w:p>
        </w:tc>
        <w:tc>
          <w:tcPr>
            <w:tcW w:w="2086" w:type="dxa"/>
            <w:vAlign w:val="center"/>
          </w:tcPr>
          <w:p w14:paraId="628485C1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3.05</w:t>
            </w:r>
          </w:p>
        </w:tc>
        <w:tc>
          <w:tcPr>
            <w:tcW w:w="2086" w:type="dxa"/>
            <w:vAlign w:val="center"/>
          </w:tcPr>
          <w:p w14:paraId="110C2E1C" w14:textId="77777777" w:rsidR="00F77D81" w:rsidRPr="00361CAC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361CAC">
              <w:rPr>
                <w:rFonts w:ascii="Times New Roman" w:hAnsi="Times New Roman"/>
                <w:b/>
              </w:rPr>
              <w:t>-1.68</w:t>
            </w:r>
          </w:p>
        </w:tc>
      </w:tr>
    </w:tbl>
    <w:p w14:paraId="65E7D07C" w14:textId="77777777" w:rsidR="00C329E6" w:rsidRPr="00AA0188" w:rsidRDefault="00C329E6" w:rsidP="007218E8">
      <w:pPr>
        <w:spacing w:after="0"/>
        <w:jc w:val="center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093604BC" w14:textId="77777777" w:rsidR="00C329E6" w:rsidRPr="00AA0188" w:rsidRDefault="00C329E6" w:rsidP="007218E8">
      <w:pPr>
        <w:spacing w:after="0"/>
        <w:jc w:val="center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7860520C" w14:textId="77777777" w:rsidR="00C329E6" w:rsidRPr="00AA0188" w:rsidRDefault="00C329E6" w:rsidP="007218E8">
      <w:pPr>
        <w:spacing w:after="0"/>
        <w:jc w:val="center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22388794" w14:textId="4811F6D4" w:rsidR="001F1436" w:rsidRPr="00AA0188" w:rsidRDefault="001D063A" w:rsidP="007218E8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lastRenderedPageBreak/>
        <w:t xml:space="preserve">Supplementary Table 3 | </w:t>
      </w:r>
      <w:r w:rsidR="00D131BB" w:rsidRPr="00AA0188">
        <w:rPr>
          <w:rFonts w:ascii="Times New Roman" w:hAnsi="Times New Roman"/>
          <w:b/>
          <w:sz w:val="24"/>
          <w:szCs w:val="24"/>
          <w:lang w:val="en-US"/>
        </w:rPr>
        <w:t>Spin density of oxidi</w:t>
      </w:r>
      <w:r w:rsidR="00E70ADC" w:rsidRPr="00AA0188">
        <w:rPr>
          <w:rFonts w:ascii="Times New Roman" w:hAnsi="Times New Roman"/>
          <w:b/>
          <w:sz w:val="24"/>
          <w:szCs w:val="24"/>
          <w:lang w:val="en-US"/>
        </w:rPr>
        <w:t>z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ed and reduced </w:t>
      </w:r>
      <w:r w:rsidR="00E70ADC" w:rsidRPr="00AA0188">
        <w:rPr>
          <w:rFonts w:ascii="Times New Roman" w:hAnsi="Times New Roman"/>
          <w:b/>
          <w:sz w:val="24"/>
          <w:szCs w:val="24"/>
          <w:lang w:val="en-US"/>
        </w:rPr>
        <w:t xml:space="preserve">monomer </w:t>
      </w:r>
      <w:r w:rsidR="00E027E7" w:rsidRPr="00AA0188">
        <w:rPr>
          <w:rFonts w:ascii="Times New Roman" w:hAnsi="Times New Roman"/>
          <w:b/>
          <w:sz w:val="24"/>
          <w:szCs w:val="24"/>
          <w:lang w:val="en-US"/>
        </w:rPr>
        <w:t xml:space="preserve">1 and 2 </w:t>
      </w:r>
      <w:r w:rsidR="007C5C92" w:rsidRPr="00AA0188">
        <w:rPr>
          <w:rFonts w:ascii="Times New Roman" w:hAnsi="Times New Roman"/>
          <w:b/>
          <w:sz w:val="24"/>
          <w:szCs w:val="24"/>
          <w:lang w:val="en-US"/>
        </w:rPr>
        <w:t xml:space="preserve">and their </w:t>
      </w:r>
      <w:proofErr w:type="spellStart"/>
      <w:r w:rsidR="00E027E7" w:rsidRPr="00AA0188">
        <w:rPr>
          <w:rFonts w:ascii="Times New Roman" w:hAnsi="Times New Roman"/>
          <w:i/>
          <w:sz w:val="24"/>
          <w:szCs w:val="24"/>
          <w:lang w:val="en-US"/>
        </w:rPr>
        <w:t>syn</w:t>
      </w:r>
      <w:proofErr w:type="spellEnd"/>
      <w:r w:rsidR="007C5C92" w:rsidRPr="00AA0188">
        <w:rPr>
          <w:rFonts w:ascii="Times New Roman" w:hAnsi="Times New Roman"/>
          <w:i/>
          <w:sz w:val="24"/>
          <w:szCs w:val="24"/>
          <w:lang w:val="en-US"/>
        </w:rPr>
        <w:t>-</w:t>
      </w:r>
      <w:r w:rsidR="00E027E7" w:rsidRPr="00AA0188">
        <w:rPr>
          <w:rFonts w:ascii="Times New Roman" w:hAnsi="Times New Roman"/>
          <w:b/>
          <w:sz w:val="24"/>
          <w:szCs w:val="24"/>
          <w:lang w:val="en-US"/>
        </w:rPr>
        <w:t xml:space="preserve"> and </w:t>
      </w:r>
      <w:r w:rsidR="00E027E7" w:rsidRPr="00AA0188">
        <w:rPr>
          <w:rFonts w:ascii="Times New Roman" w:hAnsi="Times New Roman"/>
          <w:i/>
          <w:sz w:val="24"/>
          <w:szCs w:val="24"/>
          <w:lang w:val="en-US"/>
        </w:rPr>
        <w:t>anti</w:t>
      </w:r>
      <w:r w:rsidR="007C5C92" w:rsidRPr="00AA0188">
        <w:rPr>
          <w:rFonts w:ascii="Times New Roman" w:hAnsi="Times New Roman"/>
          <w:i/>
          <w:sz w:val="24"/>
          <w:szCs w:val="24"/>
          <w:lang w:val="en-US"/>
        </w:rPr>
        <w:t>-</w:t>
      </w:r>
      <w:r w:rsidR="007C5C92" w:rsidRPr="00AA0188">
        <w:rPr>
          <w:rFonts w:ascii="Times New Roman" w:hAnsi="Times New Roman"/>
          <w:b/>
          <w:sz w:val="24"/>
          <w:szCs w:val="24"/>
          <w:lang w:val="en-US"/>
        </w:rPr>
        <w:t>isomer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, calculated at B3LYP/</w:t>
      </w:r>
      <w:r w:rsidR="00D131BB" w:rsidRPr="00AA0188">
        <w:rPr>
          <w:rFonts w:ascii="Times New Roman" w:hAnsi="Times New Roman"/>
          <w:b/>
          <w:sz w:val="24"/>
          <w:szCs w:val="24"/>
          <w:lang w:val="en-US"/>
        </w:rPr>
        <w:t>3-21</w:t>
      </w:r>
      <w:r w:rsidR="008024FD" w:rsidRPr="00AA0188">
        <w:rPr>
          <w:rFonts w:ascii="Times New Roman" w:hAnsi="Times New Roman"/>
          <w:b/>
          <w:sz w:val="24"/>
          <w:szCs w:val="24"/>
          <w:lang w:val="en-US"/>
        </w:rPr>
        <w:t>G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/CPCM(DCM)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 xml:space="preserve">. The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>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0.005 e</w:t>
      </w:r>
      <w:r w:rsidR="00E70ADC"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/au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>.</w:t>
      </w:r>
    </w:p>
    <w:tbl>
      <w:tblPr>
        <w:tblStyle w:val="Tabela-Siatka"/>
        <w:tblW w:w="9758" w:type="dxa"/>
        <w:tblInd w:w="-638" w:type="dxa"/>
        <w:tblLook w:val="04A0" w:firstRow="1" w:lastRow="0" w:firstColumn="1" w:lastColumn="0" w:noHBand="0" w:noVBand="1"/>
      </w:tblPr>
      <w:tblGrid>
        <w:gridCol w:w="1364"/>
        <w:gridCol w:w="2087"/>
        <w:gridCol w:w="2093"/>
        <w:gridCol w:w="2107"/>
        <w:gridCol w:w="2107"/>
      </w:tblGrid>
      <w:tr w:rsidR="001F1436" w:rsidRPr="007C5C92" w14:paraId="6947505B" w14:textId="77777777" w:rsidTr="00EC577C">
        <w:tc>
          <w:tcPr>
            <w:tcW w:w="1364" w:type="dxa"/>
            <w:vAlign w:val="center"/>
          </w:tcPr>
          <w:p w14:paraId="240F608B" w14:textId="77777777" w:rsidR="001F1436" w:rsidRPr="007C5C92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Compound</w:t>
            </w:r>
          </w:p>
        </w:tc>
        <w:tc>
          <w:tcPr>
            <w:tcW w:w="2087" w:type="dxa"/>
            <w:vAlign w:val="center"/>
          </w:tcPr>
          <w:p w14:paraId="7CF782A5" w14:textId="77777777" w:rsidR="001F1436" w:rsidRPr="00C329E6" w:rsidRDefault="001F1436" w:rsidP="004A2C35">
            <w:pPr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Diradical</w:t>
            </w:r>
            <w:proofErr w:type="spellEnd"/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dication</w:t>
            </w:r>
            <w:proofErr w:type="spellEnd"/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br/>
            </w:r>
            <w:r w:rsidRPr="00C329E6">
              <w:rPr>
                <w:rFonts w:ascii="Times New Roman" w:hAnsi="Times New Roman"/>
                <w:sz w:val="24"/>
                <w:szCs w:val="24"/>
                <w:lang w:val="en-US"/>
              </w:rPr>
              <w:t>(q=2 m=3)</w:t>
            </w:r>
          </w:p>
          <w:p w14:paraId="3E5BDF17" w14:textId="77777777" w:rsidR="001F1436" w:rsidRPr="007C5C92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093" w:type="dxa"/>
            <w:vAlign w:val="center"/>
          </w:tcPr>
          <w:p w14:paraId="658A459A" w14:textId="77777777" w:rsidR="001F1436" w:rsidRPr="00C329E6" w:rsidRDefault="001F1436" w:rsidP="004A2C35">
            <w:pPr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Radical </w:t>
            </w:r>
            <w:proofErr w:type="spellStart"/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cation</w:t>
            </w:r>
            <w:proofErr w:type="spellEnd"/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C329E6">
              <w:rPr>
                <w:rFonts w:ascii="Times New Roman" w:hAnsi="Times New Roman"/>
                <w:sz w:val="24"/>
                <w:szCs w:val="24"/>
                <w:lang w:val="en-US"/>
              </w:rPr>
              <w:t>(q=1 m=2)</w:t>
            </w:r>
          </w:p>
          <w:p w14:paraId="049D1365" w14:textId="77777777" w:rsidR="001F1436" w:rsidRPr="007C5C92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107" w:type="dxa"/>
            <w:vAlign w:val="center"/>
          </w:tcPr>
          <w:p w14:paraId="18FDB321" w14:textId="77777777" w:rsidR="001F1436" w:rsidRPr="00C329E6" w:rsidRDefault="001F1436" w:rsidP="004A2C35">
            <w:pPr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Radical anion </w:t>
            </w:r>
            <w:r w:rsidRPr="00C329E6">
              <w:rPr>
                <w:rFonts w:ascii="Times New Roman" w:hAnsi="Times New Roman"/>
                <w:sz w:val="24"/>
                <w:szCs w:val="24"/>
                <w:lang w:val="en-US"/>
              </w:rPr>
              <w:t>(q=-1 m=2)</w:t>
            </w:r>
          </w:p>
          <w:p w14:paraId="57CDBD9F" w14:textId="77777777" w:rsidR="001F1436" w:rsidRPr="007C5C92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107" w:type="dxa"/>
            <w:vAlign w:val="center"/>
          </w:tcPr>
          <w:p w14:paraId="0AF0654A" w14:textId="77777777" w:rsidR="001F1436" w:rsidRPr="00C329E6" w:rsidRDefault="001F1436" w:rsidP="004A2C35">
            <w:pPr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Diradical</w:t>
            </w:r>
            <w:proofErr w:type="spellEnd"/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dianion</w:t>
            </w:r>
            <w:proofErr w:type="spellEnd"/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br/>
            </w:r>
            <w:r w:rsidRPr="00C329E6">
              <w:rPr>
                <w:rFonts w:ascii="Times New Roman" w:hAnsi="Times New Roman"/>
                <w:sz w:val="24"/>
                <w:szCs w:val="24"/>
                <w:lang w:val="en-US"/>
              </w:rPr>
              <w:t>(q=-2 m=3)</w:t>
            </w:r>
          </w:p>
          <w:p w14:paraId="436A8A45" w14:textId="77777777" w:rsidR="001F1436" w:rsidRPr="007C5C92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</w:tr>
      <w:tr w:rsidR="001F1436" w14:paraId="04396BEF" w14:textId="77777777" w:rsidTr="00EC577C">
        <w:tc>
          <w:tcPr>
            <w:tcW w:w="1364" w:type="dxa"/>
            <w:vAlign w:val="center"/>
          </w:tcPr>
          <w:p w14:paraId="6FE2A459" w14:textId="77777777" w:rsidR="001F1436" w:rsidRPr="0083066F" w:rsidRDefault="007C5C92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 w:rsidRPr="007C5C92"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>syn</w:t>
            </w:r>
            <w:proofErr w:type="spellEnd"/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-</w:t>
            </w:r>
            <w:r w:rsidR="008C05E6">
              <w:rPr>
                <w:rFonts w:ascii="Times New Roman" w:hAnsi="Times New Roman"/>
                <w:b/>
                <w:sz w:val="24"/>
                <w:szCs w:val="24"/>
              </w:rPr>
              <w:t>1</w:t>
            </w:r>
          </w:p>
        </w:tc>
        <w:tc>
          <w:tcPr>
            <w:tcW w:w="2087" w:type="dxa"/>
            <w:vAlign w:val="center"/>
          </w:tcPr>
          <w:p w14:paraId="64C7DCBF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4983C520" wp14:editId="5F2E4A18">
                  <wp:extent cx="1188000" cy="564134"/>
                  <wp:effectExtent l="0" t="0" r="0" b="7620"/>
                  <wp:docPr id="158" name="Obraz 1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0729" t="12927" r="3487" b="48049"/>
                          <a:stretch/>
                        </pic:blipFill>
                        <pic:spPr bwMode="auto">
                          <a:xfrm>
                            <a:off x="0" y="0"/>
                            <a:ext cx="1188000" cy="56413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93" w:type="dxa"/>
            <w:vAlign w:val="center"/>
          </w:tcPr>
          <w:p w14:paraId="626C734F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0DDD6306" wp14:editId="012C8AAA">
                  <wp:extent cx="1188000" cy="552973"/>
                  <wp:effectExtent l="0" t="0" r="0" b="0"/>
                  <wp:docPr id="150" name="Obraz 1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0232" t="12927" r="4636" b="49268"/>
                          <a:stretch/>
                        </pic:blipFill>
                        <pic:spPr bwMode="auto">
                          <a:xfrm>
                            <a:off x="0" y="0"/>
                            <a:ext cx="1188000" cy="55297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07" w:type="dxa"/>
            <w:vAlign w:val="center"/>
          </w:tcPr>
          <w:p w14:paraId="75909B6D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24D0590D" wp14:editId="67F51187">
                  <wp:extent cx="1188000" cy="556541"/>
                  <wp:effectExtent l="0" t="0" r="0" b="0"/>
                  <wp:docPr id="142" name="Obraz 1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0396" t="13414" r="4471" b="48537"/>
                          <a:stretch/>
                        </pic:blipFill>
                        <pic:spPr bwMode="auto">
                          <a:xfrm>
                            <a:off x="0" y="0"/>
                            <a:ext cx="1188000" cy="55654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07" w:type="dxa"/>
            <w:vAlign w:val="center"/>
          </w:tcPr>
          <w:p w14:paraId="47A79CDC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3FAE4A29" wp14:editId="1C5FEE73">
                  <wp:extent cx="1188000" cy="552725"/>
                  <wp:effectExtent l="0" t="0" r="0" b="0"/>
                  <wp:docPr id="134" name="Obraz 1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0397" t="14146" r="4802" b="48293"/>
                          <a:stretch/>
                        </pic:blipFill>
                        <pic:spPr bwMode="auto">
                          <a:xfrm>
                            <a:off x="0" y="0"/>
                            <a:ext cx="1188000" cy="55272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F1436" w14:paraId="18A31B88" w14:textId="77777777" w:rsidTr="00EC577C">
        <w:tc>
          <w:tcPr>
            <w:tcW w:w="1364" w:type="dxa"/>
            <w:vAlign w:val="center"/>
          </w:tcPr>
          <w:p w14:paraId="29EE524B" w14:textId="77777777" w:rsidR="001F1436" w:rsidRPr="0083066F" w:rsidRDefault="007C5C92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ant-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1</w:t>
            </w:r>
          </w:p>
        </w:tc>
        <w:tc>
          <w:tcPr>
            <w:tcW w:w="2087" w:type="dxa"/>
            <w:vAlign w:val="center"/>
          </w:tcPr>
          <w:p w14:paraId="36D7D001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274B664E" wp14:editId="12A07E7A">
                  <wp:extent cx="1188000" cy="485211"/>
                  <wp:effectExtent l="0" t="0" r="0" b="0"/>
                  <wp:docPr id="159" name="Obraz 1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0564" t="16829" r="3495" b="49513"/>
                          <a:stretch/>
                        </pic:blipFill>
                        <pic:spPr bwMode="auto">
                          <a:xfrm>
                            <a:off x="0" y="0"/>
                            <a:ext cx="1188000" cy="48521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93" w:type="dxa"/>
            <w:vAlign w:val="center"/>
          </w:tcPr>
          <w:p w14:paraId="10537827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3220D461" wp14:editId="308060B6">
                  <wp:extent cx="1188000" cy="510162"/>
                  <wp:effectExtent l="0" t="0" r="0" b="4445"/>
                  <wp:docPr id="151" name="Obraz 1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0232" t="15366" r="4636" b="49756"/>
                          <a:stretch/>
                        </pic:blipFill>
                        <pic:spPr bwMode="auto">
                          <a:xfrm>
                            <a:off x="0" y="0"/>
                            <a:ext cx="1188000" cy="51016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07" w:type="dxa"/>
            <w:vAlign w:val="center"/>
          </w:tcPr>
          <w:p w14:paraId="6D353613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480AE6EE" wp14:editId="654A16DE">
                  <wp:extent cx="1188000" cy="506130"/>
                  <wp:effectExtent l="0" t="0" r="0" b="8255"/>
                  <wp:docPr id="143" name="Obraz 1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0066" t="15610" r="3973" b="49268"/>
                          <a:stretch/>
                        </pic:blipFill>
                        <pic:spPr bwMode="auto">
                          <a:xfrm>
                            <a:off x="0" y="0"/>
                            <a:ext cx="1188000" cy="50613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07" w:type="dxa"/>
            <w:vAlign w:val="center"/>
          </w:tcPr>
          <w:p w14:paraId="2D6862CD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665C3DC1" wp14:editId="7BB9FFA8">
                  <wp:extent cx="1188000" cy="522159"/>
                  <wp:effectExtent l="0" t="0" r="0" b="0"/>
                  <wp:docPr id="135" name="Obraz 1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9735" t="15366" r="4139" b="48293"/>
                          <a:stretch/>
                        </pic:blipFill>
                        <pic:spPr bwMode="auto">
                          <a:xfrm>
                            <a:off x="0" y="0"/>
                            <a:ext cx="1188000" cy="52215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F1436" w14:paraId="3B2B3976" w14:textId="77777777" w:rsidTr="00EC577C">
        <w:tc>
          <w:tcPr>
            <w:tcW w:w="1364" w:type="dxa"/>
            <w:vAlign w:val="center"/>
          </w:tcPr>
          <w:p w14:paraId="4463E7B4" w14:textId="77777777" w:rsidR="001F1436" w:rsidRPr="0083066F" w:rsidRDefault="007C5C92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s</w:t>
            </w:r>
            <w:r w:rsidR="001F1436" w:rsidRPr="007C5C92">
              <w:rPr>
                <w:rFonts w:ascii="Times New Roman" w:hAnsi="Times New Roman"/>
                <w:i/>
                <w:sz w:val="24"/>
                <w:szCs w:val="24"/>
              </w:rPr>
              <w:t>yn</w:t>
            </w:r>
            <w:r>
              <w:rPr>
                <w:rFonts w:ascii="Times New Roman" w:hAnsi="Times New Roman"/>
                <w:i/>
                <w:sz w:val="24"/>
                <w:szCs w:val="24"/>
              </w:rPr>
              <w:t>-</w:t>
            </w:r>
            <w:r w:rsidRPr="007C5C92">
              <w:rPr>
                <w:rFonts w:ascii="Times New Roman" w:hAnsi="Times New Roman"/>
                <w:b/>
                <w:i/>
                <w:sz w:val="24"/>
                <w:szCs w:val="24"/>
              </w:rPr>
              <w:t>2</w:t>
            </w:r>
          </w:p>
        </w:tc>
        <w:tc>
          <w:tcPr>
            <w:tcW w:w="2087" w:type="dxa"/>
            <w:vAlign w:val="center"/>
          </w:tcPr>
          <w:p w14:paraId="47BCC02D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2991DB79" wp14:editId="5B9D8C25">
                  <wp:extent cx="1188000" cy="552234"/>
                  <wp:effectExtent l="0" t="0" r="0" b="635"/>
                  <wp:docPr id="160" name="Obraz 1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9073" t="12683" r="3584" b="48049"/>
                          <a:stretch/>
                        </pic:blipFill>
                        <pic:spPr bwMode="auto">
                          <a:xfrm>
                            <a:off x="0" y="0"/>
                            <a:ext cx="1188000" cy="55223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93" w:type="dxa"/>
            <w:vAlign w:val="center"/>
          </w:tcPr>
          <w:p w14:paraId="2F256BBF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46164374" wp14:editId="5F269513">
                  <wp:extent cx="1188000" cy="576632"/>
                  <wp:effectExtent l="0" t="0" r="0" b="0"/>
                  <wp:docPr id="152" name="Obraz 1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8907" t="11707" r="4470" b="47805"/>
                          <a:stretch/>
                        </pic:blipFill>
                        <pic:spPr bwMode="auto">
                          <a:xfrm>
                            <a:off x="0" y="0"/>
                            <a:ext cx="1188000" cy="57663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07" w:type="dxa"/>
            <w:vAlign w:val="center"/>
          </w:tcPr>
          <w:p w14:paraId="49A3395B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6631F53B" wp14:editId="2599D7E3">
                  <wp:extent cx="1188000" cy="590422"/>
                  <wp:effectExtent l="0" t="0" r="0" b="635"/>
                  <wp:docPr id="144" name="Obraz 1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9570" t="11220" r="5464" b="48536"/>
                          <a:stretch/>
                        </pic:blipFill>
                        <pic:spPr bwMode="auto">
                          <a:xfrm>
                            <a:off x="0" y="0"/>
                            <a:ext cx="1188000" cy="59042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07" w:type="dxa"/>
            <w:vAlign w:val="center"/>
          </w:tcPr>
          <w:p w14:paraId="15DC3007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19FBF82F" wp14:editId="726CD8F2">
                  <wp:extent cx="1188000" cy="597622"/>
                  <wp:effectExtent l="0" t="0" r="0" b="0"/>
                  <wp:docPr id="136" name="Obraz 1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9900" t="11707" r="5795" b="48049"/>
                          <a:stretch/>
                        </pic:blipFill>
                        <pic:spPr bwMode="auto">
                          <a:xfrm>
                            <a:off x="0" y="0"/>
                            <a:ext cx="1188000" cy="59762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F1436" w14:paraId="0CDE5C33" w14:textId="77777777" w:rsidTr="00EC577C">
        <w:tc>
          <w:tcPr>
            <w:tcW w:w="1364" w:type="dxa"/>
            <w:vAlign w:val="center"/>
          </w:tcPr>
          <w:p w14:paraId="04483132" w14:textId="77777777" w:rsidR="001F1436" w:rsidRPr="0083066F" w:rsidRDefault="007C5C92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a</w:t>
            </w:r>
            <w:r w:rsidR="001F1436" w:rsidRPr="007C5C92">
              <w:rPr>
                <w:rFonts w:ascii="Times New Roman" w:hAnsi="Times New Roman"/>
                <w:i/>
                <w:sz w:val="24"/>
                <w:szCs w:val="24"/>
              </w:rPr>
              <w:t>nti</w:t>
            </w:r>
            <w:r>
              <w:rPr>
                <w:rFonts w:ascii="Times New Roman" w:hAnsi="Times New Roman"/>
                <w:i/>
                <w:sz w:val="24"/>
                <w:szCs w:val="24"/>
              </w:rPr>
              <w:t>-</w:t>
            </w:r>
            <w:r w:rsidRPr="007C5C92">
              <w:rPr>
                <w:rFonts w:ascii="Times New Roman" w:hAnsi="Times New Roman"/>
                <w:b/>
                <w:i/>
                <w:sz w:val="24"/>
                <w:szCs w:val="24"/>
              </w:rPr>
              <w:t>2</w:t>
            </w:r>
          </w:p>
        </w:tc>
        <w:tc>
          <w:tcPr>
            <w:tcW w:w="2087" w:type="dxa"/>
            <w:vAlign w:val="center"/>
          </w:tcPr>
          <w:p w14:paraId="60941006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54CBACC1" wp14:editId="24AF573C">
                  <wp:extent cx="1188000" cy="489560"/>
                  <wp:effectExtent l="0" t="0" r="0" b="6350"/>
                  <wp:docPr id="161" name="Obraz 1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9735" t="15854" r="1607" b="48536"/>
                          <a:stretch/>
                        </pic:blipFill>
                        <pic:spPr bwMode="auto">
                          <a:xfrm>
                            <a:off x="0" y="0"/>
                            <a:ext cx="1188000" cy="4895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93" w:type="dxa"/>
            <w:vAlign w:val="center"/>
          </w:tcPr>
          <w:p w14:paraId="2B378D3F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75B25A95" wp14:editId="5649F266">
                  <wp:extent cx="1188000" cy="499850"/>
                  <wp:effectExtent l="0" t="0" r="0" b="0"/>
                  <wp:docPr id="153" name="Obraz 1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9901" t="15854" r="2649" b="48536"/>
                          <a:stretch/>
                        </pic:blipFill>
                        <pic:spPr bwMode="auto">
                          <a:xfrm>
                            <a:off x="0" y="0"/>
                            <a:ext cx="1188000" cy="4998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07" w:type="dxa"/>
            <w:vAlign w:val="center"/>
          </w:tcPr>
          <w:p w14:paraId="0D328647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6DE51F06" wp14:editId="09E41F92">
                  <wp:extent cx="1188000" cy="470462"/>
                  <wp:effectExtent l="0" t="0" r="0" b="6350"/>
                  <wp:docPr id="145" name="Obraz 1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9735" t="16342" r="2152" b="49756"/>
                          <a:stretch/>
                        </pic:blipFill>
                        <pic:spPr bwMode="auto">
                          <a:xfrm>
                            <a:off x="0" y="0"/>
                            <a:ext cx="1188000" cy="47046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07" w:type="dxa"/>
            <w:vAlign w:val="center"/>
          </w:tcPr>
          <w:p w14:paraId="665603D8" w14:textId="77777777" w:rsidR="001F1436" w:rsidRPr="0083066F" w:rsidRDefault="001F1436" w:rsidP="004A2C35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806FF">
              <w:rPr>
                <w:noProof/>
              </w:rPr>
              <w:drawing>
                <wp:inline distT="0" distB="0" distL="0" distR="0" wp14:anchorId="0F9BD738" wp14:editId="689C3524">
                  <wp:extent cx="1188000" cy="501295"/>
                  <wp:effectExtent l="0" t="0" r="0" b="0"/>
                  <wp:docPr id="137" name="Obraz 1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.png"/>
                          <pic:cNvPicPr/>
                        </pic:nvPicPr>
                        <pic:blipFill rotWithShape="1">
                          <a:blip r:embed="rId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9735" t="15122" r="2980" b="49268"/>
                          <a:stretch/>
                        </pic:blipFill>
                        <pic:spPr bwMode="auto">
                          <a:xfrm>
                            <a:off x="0" y="0"/>
                            <a:ext cx="1188000" cy="5012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548FC86" w14:textId="77777777" w:rsidR="001F1436" w:rsidRPr="00F806FF" w:rsidRDefault="001F1436" w:rsidP="00F77D81">
      <w:pPr>
        <w:spacing w:after="0"/>
        <w:ind w:left="-567"/>
        <w:jc w:val="both"/>
        <w:rPr>
          <w:rFonts w:ascii="Times New Roman" w:hAnsi="Times New Roman"/>
          <w:smallCaps/>
          <w:color w:val="000000"/>
          <w:sz w:val="28"/>
          <w:shd w:val="clear" w:color="auto" w:fill="FFFFFF"/>
        </w:rPr>
      </w:pPr>
    </w:p>
    <w:p w14:paraId="1C0C6AC9" w14:textId="17AA6A3D" w:rsidR="00FD49BD" w:rsidRPr="00AA0188" w:rsidRDefault="001D063A" w:rsidP="0043098B">
      <w:pPr>
        <w:spacing w:after="0"/>
        <w:jc w:val="both"/>
        <w:rPr>
          <w:rFonts w:ascii="Times New Roman" w:hAnsi="Times New Roman" w:cs="Times New Roman"/>
          <w:b/>
          <w:smallCaps/>
          <w:sz w:val="28"/>
          <w:szCs w:val="28"/>
          <w:lang w:val="en-US"/>
        </w:rPr>
      </w:pPr>
      <w:r w:rsidRPr="00AA0188">
        <w:rPr>
          <w:rFonts w:ascii="Times New Roman" w:hAnsi="Times New Roman" w:cs="Times New Roman"/>
          <w:smallCaps/>
          <w:sz w:val="28"/>
          <w:szCs w:val="28"/>
          <w:lang w:val="en-US"/>
        </w:rPr>
        <w:t>possibilities of bonding in</w:t>
      </w:r>
      <w:r w:rsidR="00E70ADC" w:rsidRPr="00AA0188">
        <w:rPr>
          <w:rFonts w:ascii="Times New Roman" w:hAnsi="Times New Roman" w:cs="Times New Roman"/>
          <w:smallCaps/>
          <w:sz w:val="28"/>
          <w:szCs w:val="28"/>
          <w:lang w:val="en-US"/>
        </w:rPr>
        <w:t xml:space="preserve"> </w:t>
      </w:r>
      <w:r w:rsidRPr="00AA0188">
        <w:rPr>
          <w:rFonts w:ascii="Times New Roman" w:hAnsi="Times New Roman" w:cs="Times New Roman"/>
          <w:b/>
          <w:smallCaps/>
          <w:sz w:val="28"/>
          <w:szCs w:val="28"/>
          <w:lang w:val="en-US"/>
        </w:rPr>
        <w:t>p</w:t>
      </w:r>
      <w:r w:rsidR="007C5C92" w:rsidRPr="00AA0188">
        <w:rPr>
          <w:rFonts w:ascii="Times New Roman" w:hAnsi="Times New Roman" w:cs="Times New Roman"/>
          <w:b/>
          <w:smallCaps/>
          <w:sz w:val="28"/>
          <w:szCs w:val="28"/>
          <w:lang w:val="en-US"/>
        </w:rPr>
        <w:t>(2)</w:t>
      </w:r>
      <w:r w:rsidRPr="00AA0188">
        <w:rPr>
          <w:rFonts w:ascii="Times New Roman" w:hAnsi="Times New Roman" w:cs="Times New Roman"/>
          <w:smallCaps/>
          <w:sz w:val="28"/>
          <w:szCs w:val="28"/>
          <w:lang w:val="en-US"/>
        </w:rPr>
        <w:t xml:space="preserve"> polymer on the example </w:t>
      </w:r>
    </w:p>
    <w:p w14:paraId="1EF7F456" w14:textId="7FBA671F" w:rsidR="00FD49BD" w:rsidRPr="00AA0188" w:rsidRDefault="001D063A" w:rsidP="0043098B">
      <w:pPr>
        <w:spacing w:after="0"/>
        <w:jc w:val="both"/>
        <w:rPr>
          <w:rFonts w:ascii="Times New Roman" w:hAnsi="Times New Roman" w:cs="Times New Roman"/>
          <w:b/>
          <w:smallCaps/>
          <w:sz w:val="28"/>
          <w:szCs w:val="28"/>
          <w:lang w:val="en-US"/>
        </w:rPr>
      </w:pPr>
      <w:r w:rsidRPr="00AA0188">
        <w:rPr>
          <w:rFonts w:ascii="Times New Roman" w:hAnsi="Times New Roman" w:cs="Times New Roman"/>
          <w:smallCaps/>
          <w:sz w:val="28"/>
          <w:szCs w:val="28"/>
          <w:lang w:val="en-US"/>
        </w:rPr>
        <w:t>of corresponding bonds in its dimer</w:t>
      </w:r>
      <w:r w:rsidR="00C329E6" w:rsidRPr="00AA0188">
        <w:rPr>
          <w:rFonts w:ascii="Times New Roman" w:hAnsi="Times New Roman" w:cs="Times New Roman"/>
          <w:smallCaps/>
          <w:sz w:val="28"/>
          <w:szCs w:val="28"/>
          <w:lang w:val="en-US"/>
        </w:rPr>
        <w:t>s</w:t>
      </w:r>
      <w:r w:rsidR="00E70ADC" w:rsidRPr="00AA0188">
        <w:rPr>
          <w:rFonts w:ascii="Times New Roman" w:hAnsi="Times New Roman" w:cs="Times New Roman"/>
          <w:smallCaps/>
          <w:sz w:val="28"/>
          <w:szCs w:val="28"/>
          <w:lang w:val="en-US"/>
        </w:rPr>
        <w:t xml:space="preserve"> </w:t>
      </w:r>
      <w:r w:rsidR="007C5C92" w:rsidRPr="00AA0188">
        <w:rPr>
          <w:rFonts w:ascii="Times New Roman" w:hAnsi="Times New Roman" w:cs="Times New Roman"/>
          <w:b/>
          <w:smallCaps/>
          <w:sz w:val="28"/>
          <w:szCs w:val="28"/>
          <w:lang w:val="en-US"/>
        </w:rPr>
        <w:t>(2)</w:t>
      </w:r>
      <w:r w:rsidR="007C5C92" w:rsidRPr="00AA0188">
        <w:rPr>
          <w:rFonts w:ascii="Times New Roman" w:hAnsi="Times New Roman" w:cs="Times New Roman"/>
          <w:b/>
          <w:smallCaps/>
          <w:sz w:val="28"/>
          <w:szCs w:val="28"/>
          <w:vertAlign w:val="subscript"/>
          <w:lang w:val="en-US"/>
        </w:rPr>
        <w:t>2</w:t>
      </w:r>
      <w:r w:rsidR="0010689C" w:rsidRPr="00AA0188">
        <w:rPr>
          <w:rFonts w:ascii="Times New Roman" w:hAnsi="Times New Roman" w:cs="Times New Roman"/>
          <w:b/>
          <w:smallCaps/>
          <w:sz w:val="28"/>
          <w:szCs w:val="28"/>
          <w:vertAlign w:val="subscript"/>
          <w:lang w:val="en-US"/>
        </w:rPr>
        <w:t xml:space="preserve"> </w:t>
      </w:r>
      <w:r w:rsidR="00C329E6" w:rsidRPr="00AA0188">
        <w:rPr>
          <w:rFonts w:ascii="Times New Roman" w:hAnsi="Times New Roman" w:cs="Times New Roman"/>
          <w:smallCaps/>
          <w:sz w:val="28"/>
          <w:szCs w:val="28"/>
          <w:lang w:val="en-US"/>
        </w:rPr>
        <w:t>(protonated</w:t>
      </w:r>
      <w:r w:rsidR="00E534E7" w:rsidRPr="00AA0188">
        <w:rPr>
          <w:rFonts w:ascii="Times New Roman" w:hAnsi="Times New Roman" w:cs="Times New Roman"/>
          <w:smallCaps/>
          <w:sz w:val="28"/>
          <w:szCs w:val="28"/>
          <w:lang w:val="en-US"/>
        </w:rPr>
        <w:t xml:space="preserve"> and </w:t>
      </w:r>
      <w:r w:rsidR="00C329E6" w:rsidRPr="00AA0188">
        <w:rPr>
          <w:rFonts w:ascii="Times New Roman" w:hAnsi="Times New Roman" w:cs="Times New Roman"/>
          <w:smallCaps/>
          <w:sz w:val="28"/>
          <w:szCs w:val="28"/>
          <w:lang w:val="en-US"/>
        </w:rPr>
        <w:t xml:space="preserve">neutral) </w:t>
      </w:r>
    </w:p>
    <w:p w14:paraId="29654835" w14:textId="77777777" w:rsidR="00FD49BD" w:rsidRDefault="007C5C92" w:rsidP="007218E8">
      <w:pPr>
        <w:spacing w:after="0"/>
        <w:jc w:val="both"/>
        <w:rPr>
          <w:rFonts w:ascii="Times New Roman" w:hAnsi="Times New Roman" w:cs="Times New Roman"/>
          <w:b/>
          <w:smallCaps/>
          <w:sz w:val="28"/>
          <w:szCs w:val="28"/>
          <w:vertAlign w:val="subscript"/>
          <w:lang w:val="en-US"/>
        </w:rPr>
      </w:pPr>
      <w:r w:rsidRPr="00AA0188">
        <w:rPr>
          <w:rFonts w:ascii="Times New Roman" w:hAnsi="Times New Roman" w:cs="Times New Roman"/>
          <w:smallCaps/>
          <w:sz w:val="28"/>
          <w:szCs w:val="28"/>
          <w:lang w:val="en-US"/>
        </w:rPr>
        <w:t xml:space="preserve">and oligomers </w:t>
      </w:r>
      <w:r w:rsidRPr="00AA0188">
        <w:rPr>
          <w:rFonts w:ascii="Times New Roman" w:hAnsi="Times New Roman" w:cs="Times New Roman"/>
          <w:b/>
          <w:smallCaps/>
          <w:sz w:val="28"/>
          <w:szCs w:val="28"/>
          <w:lang w:val="en-US"/>
        </w:rPr>
        <w:t>(2)</w:t>
      </w:r>
      <w:r w:rsidRPr="00AA0188">
        <w:rPr>
          <w:rFonts w:ascii="Times New Roman" w:hAnsi="Times New Roman" w:cs="Times New Roman"/>
          <w:b/>
          <w:smallCaps/>
          <w:sz w:val="28"/>
          <w:szCs w:val="28"/>
          <w:vertAlign w:val="subscript"/>
          <w:lang w:val="en-US"/>
        </w:rPr>
        <w:t>4</w:t>
      </w:r>
      <w:r w:rsidRPr="00AA0188">
        <w:rPr>
          <w:rFonts w:ascii="Times New Roman" w:hAnsi="Times New Roman" w:cs="Times New Roman"/>
          <w:smallCaps/>
          <w:sz w:val="28"/>
          <w:szCs w:val="28"/>
          <w:lang w:val="en-US"/>
        </w:rPr>
        <w:t xml:space="preserve">, </w:t>
      </w:r>
      <w:r w:rsidRPr="00AA0188">
        <w:rPr>
          <w:rFonts w:ascii="Times New Roman" w:hAnsi="Times New Roman" w:cs="Times New Roman"/>
          <w:b/>
          <w:smallCaps/>
          <w:sz w:val="28"/>
          <w:szCs w:val="28"/>
          <w:lang w:val="en-US"/>
        </w:rPr>
        <w:t>(2)</w:t>
      </w:r>
      <w:r w:rsidRPr="00AA0188">
        <w:rPr>
          <w:rFonts w:ascii="Times New Roman" w:hAnsi="Times New Roman" w:cs="Times New Roman"/>
          <w:b/>
          <w:smallCaps/>
          <w:sz w:val="28"/>
          <w:szCs w:val="28"/>
          <w:vertAlign w:val="subscript"/>
          <w:lang w:val="en-US"/>
        </w:rPr>
        <w:t>8</w:t>
      </w:r>
    </w:p>
    <w:p w14:paraId="53E49E14" w14:textId="77777777" w:rsidR="006C7B29" w:rsidRDefault="006C7B29" w:rsidP="007218E8">
      <w:pPr>
        <w:spacing w:after="0"/>
        <w:jc w:val="both"/>
        <w:rPr>
          <w:rFonts w:ascii="Times New Roman" w:hAnsi="Times New Roman" w:cs="Times New Roman"/>
          <w:b/>
          <w:smallCaps/>
          <w:sz w:val="28"/>
          <w:szCs w:val="28"/>
          <w:vertAlign w:val="subscript"/>
          <w:lang w:val="en-US"/>
        </w:rPr>
      </w:pPr>
    </w:p>
    <w:p w14:paraId="049137EA" w14:textId="77777777" w:rsidR="006C7B29" w:rsidRDefault="006C7B29" w:rsidP="007218E8">
      <w:pPr>
        <w:spacing w:after="0"/>
        <w:jc w:val="both"/>
        <w:rPr>
          <w:rFonts w:ascii="Times New Roman" w:hAnsi="Times New Roman" w:cs="Times New Roman"/>
          <w:b/>
          <w:smallCaps/>
          <w:sz w:val="28"/>
          <w:szCs w:val="28"/>
          <w:vertAlign w:val="subscript"/>
          <w:lang w:val="en-US"/>
        </w:rPr>
      </w:pPr>
    </w:p>
    <w:p w14:paraId="521ACCE5" w14:textId="77777777" w:rsidR="006C7B29" w:rsidRPr="00AA0188" w:rsidRDefault="006C7B29" w:rsidP="007218E8">
      <w:pPr>
        <w:spacing w:after="0"/>
        <w:jc w:val="both"/>
        <w:rPr>
          <w:rFonts w:ascii="Times New Roman" w:hAnsi="Times New Roman" w:cs="Times New Roman"/>
          <w:b/>
          <w:smallCaps/>
          <w:sz w:val="28"/>
          <w:szCs w:val="28"/>
          <w:lang w:val="en-US"/>
        </w:rPr>
      </w:pPr>
    </w:p>
    <w:p w14:paraId="23696D26" w14:textId="77777777" w:rsidR="008024FD" w:rsidRPr="00AA0188" w:rsidRDefault="001D063A" w:rsidP="00F806FF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AA0188">
        <w:rPr>
          <w:rFonts w:ascii="Times New Roman" w:hAnsi="Times New Roman" w:cs="Times New Roman"/>
          <w:sz w:val="24"/>
          <w:szCs w:val="24"/>
          <w:lang w:val="en-US"/>
        </w:rPr>
        <w:t>(Table 4-9)</w:t>
      </w:r>
    </w:p>
    <w:p w14:paraId="1E8D1343" w14:textId="05DB3F8D" w:rsidR="008024FD" w:rsidRPr="00AA0188" w:rsidRDefault="001D063A" w:rsidP="007218E8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b/>
          <w:bCs/>
          <w:sz w:val="24"/>
          <w:szCs w:val="24"/>
          <w:shd w:val="clear" w:color="auto" w:fill="FFFFFF"/>
          <w:lang w:val="en-US"/>
        </w:rPr>
        <w:t xml:space="preserve">Supplementary Table 4 |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Shape of frontier orbitals of </w:t>
      </w:r>
      <w:proofErr w:type="spellStart"/>
      <w:r w:rsidR="00940EF2" w:rsidRPr="00AA0188">
        <w:rPr>
          <w:rFonts w:ascii="Times New Roman" w:hAnsi="Times New Roman"/>
          <w:b/>
          <w:sz w:val="24"/>
          <w:szCs w:val="24"/>
          <w:lang w:val="en-US"/>
        </w:rPr>
        <w:t>dicationic</w:t>
      </w:r>
      <w:proofErr w:type="spellEnd"/>
      <w:r w:rsidR="00940EF2"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0C34EE" w:rsidRPr="00AA0188">
        <w:rPr>
          <w:rFonts w:ascii="Times New Roman" w:hAnsi="Times New Roman"/>
          <w:b/>
          <w:sz w:val="24"/>
          <w:szCs w:val="24"/>
          <w:lang w:val="en-US"/>
        </w:rPr>
        <w:t xml:space="preserve">(protonated) </w:t>
      </w:r>
    </w:p>
    <w:p w14:paraId="2D8FDF3D" w14:textId="710A5CCB" w:rsidR="008024FD" w:rsidRPr="00AA0188" w:rsidRDefault="001D063A" w:rsidP="0043098B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dimer </w:t>
      </w:r>
      <w:r w:rsidR="000C34EE" w:rsidRPr="00AA0188">
        <w:rPr>
          <w:rFonts w:ascii="Times New Roman" w:hAnsi="Times New Roman"/>
          <w:b/>
          <w:sz w:val="24"/>
          <w:szCs w:val="24"/>
          <w:lang w:val="en-US"/>
        </w:rPr>
        <w:t>(2)</w:t>
      </w:r>
      <w:r w:rsidR="000C34EE" w:rsidRPr="00AA0188">
        <w:rPr>
          <w:rFonts w:ascii="Times New Roman" w:hAnsi="Times New Roman"/>
          <w:b/>
          <w:sz w:val="24"/>
          <w:szCs w:val="24"/>
          <w:vertAlign w:val="subscript"/>
          <w:lang w:val="en-US"/>
        </w:rPr>
        <w:t>2</w:t>
      </w:r>
      <w:r w:rsidR="000C34EE" w:rsidRPr="00AA0188">
        <w:rPr>
          <w:rFonts w:ascii="Times New Roman" w:hAnsi="Times New Roman"/>
          <w:b/>
          <w:sz w:val="24"/>
          <w:szCs w:val="24"/>
          <w:vertAlign w:val="superscript"/>
          <w:lang w:val="en-US"/>
        </w:rPr>
        <w:t xml:space="preserve"> ++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calculated at B3LYP/3-21G/CPCM(DCM).</w:t>
      </w:r>
    </w:p>
    <w:p w14:paraId="0373F3AA" w14:textId="77777777" w:rsidR="008024FD" w:rsidRPr="00AA0188" w:rsidRDefault="001D063A" w:rsidP="0043098B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>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0.03 e</w:t>
      </w:r>
      <w:r w:rsidR="00E70ADC" w:rsidRPr="00A84457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/au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in each case.</w:t>
      </w:r>
    </w:p>
    <w:tbl>
      <w:tblPr>
        <w:tblStyle w:val="Tabela-Siatka"/>
        <w:tblW w:w="0" w:type="auto"/>
        <w:tblLook w:val="04A0" w:firstRow="1" w:lastRow="0" w:firstColumn="1" w:lastColumn="0" w:noHBand="0" w:noVBand="1"/>
      </w:tblPr>
      <w:tblGrid>
        <w:gridCol w:w="2322"/>
        <w:gridCol w:w="2322"/>
        <w:gridCol w:w="2322"/>
        <w:gridCol w:w="2322"/>
      </w:tblGrid>
      <w:tr w:rsidR="00F77D81" w:rsidRPr="007C5C92" w14:paraId="6F203A86" w14:textId="77777777" w:rsidTr="00F77D81">
        <w:tc>
          <w:tcPr>
            <w:tcW w:w="4530" w:type="dxa"/>
            <w:gridSpan w:val="2"/>
            <w:vAlign w:val="center"/>
          </w:tcPr>
          <w:p w14:paraId="44DF5FFF" w14:textId="77777777" w:rsidR="00F77D81" w:rsidRPr="008B3064" w:rsidRDefault="00F77D81" w:rsidP="00F77D81">
            <w:pPr>
              <w:jc w:val="center"/>
              <w:rPr>
                <w:rFonts w:ascii="Times New Roman" w:hAnsi="Times New Roman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4532" w:type="dxa"/>
            <w:gridSpan w:val="2"/>
            <w:vAlign w:val="center"/>
          </w:tcPr>
          <w:p w14:paraId="48729739" w14:textId="77777777" w:rsidR="00F77D81" w:rsidRPr="00FD49BD" w:rsidRDefault="00F77D81" w:rsidP="00F77D81">
            <w:pPr>
              <w:jc w:val="center"/>
              <w:rPr>
                <w:rFonts w:ascii="Times New Roman" w:hAnsi="Times New Roman"/>
                <w:i/>
              </w:rPr>
            </w:pPr>
            <w:r w:rsidRPr="008B3064">
              <w:rPr>
                <w:rFonts w:ascii="Times New Roman" w:hAnsi="Times New Roman"/>
              </w:rPr>
              <w:t>(</w:t>
            </w:r>
            <w:r w:rsidRPr="008B3064"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 w:rsidRPr="008B3064"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</w:tr>
      <w:tr w:rsidR="00F77D81" w:rsidRPr="007C5C92" w14:paraId="2E171733" w14:textId="77777777" w:rsidTr="00F77D81">
        <w:tc>
          <w:tcPr>
            <w:tcW w:w="9062" w:type="dxa"/>
            <w:gridSpan w:val="4"/>
            <w:vAlign w:val="center"/>
          </w:tcPr>
          <w:p w14:paraId="42721832" w14:textId="65B7E8E2" w:rsidR="00F77D81" w:rsidRPr="007C5C92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(2)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  <w:t xml:space="preserve"> ++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onded</w:t>
            </w:r>
            <w:r w:rsidR="00DD64C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y positions</w:t>
            </w:r>
            <w:r w:rsidR="00DD64C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0C34EE"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1,1’</w:t>
            </w:r>
          </w:p>
        </w:tc>
      </w:tr>
      <w:tr w:rsidR="00F77D81" w:rsidRPr="008024FD" w14:paraId="3A926716" w14:textId="77777777" w:rsidTr="00F77D81">
        <w:tc>
          <w:tcPr>
            <w:tcW w:w="4530" w:type="dxa"/>
            <w:gridSpan w:val="2"/>
            <w:vAlign w:val="center"/>
          </w:tcPr>
          <w:p w14:paraId="46E1BB9F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580" w:dyaOrig="3470" w14:anchorId="504B32A2">
                <v:shape id="_x0000_i1035" type="#_x0000_t75" style="width:178.65pt;height:82.05pt" o:ole="">
                  <v:imagedata r:id="rId62" o:title=""/>
                </v:shape>
                <o:OLEObject Type="Embed" ProgID="ACD.ChemSketch.20" ShapeID="_x0000_i1035" DrawAspect="Content" ObjectID="_1737974556" r:id="rId63"/>
              </w:object>
            </w:r>
          </w:p>
        </w:tc>
        <w:tc>
          <w:tcPr>
            <w:tcW w:w="4532" w:type="dxa"/>
            <w:gridSpan w:val="2"/>
            <w:vAlign w:val="center"/>
          </w:tcPr>
          <w:p w14:paraId="5CE79029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590" w:dyaOrig="3490" w14:anchorId="6FE25CD2">
                <v:shape id="_x0000_i1036" type="#_x0000_t75" style="width:173.15pt;height:79.75pt" o:ole="">
                  <v:imagedata r:id="rId64" o:title=""/>
                </v:shape>
                <o:OLEObject Type="Embed" ProgID="ACD.ChemSketch.20" ShapeID="_x0000_i1036" DrawAspect="Content" ObjectID="_1737974557" r:id="rId65"/>
              </w:object>
            </w:r>
          </w:p>
        </w:tc>
      </w:tr>
      <w:tr w:rsidR="00F77D81" w:rsidRPr="008024FD" w14:paraId="323BD9A5" w14:textId="77777777" w:rsidTr="00F77D81">
        <w:tc>
          <w:tcPr>
            <w:tcW w:w="2265" w:type="dxa"/>
            <w:vAlign w:val="center"/>
          </w:tcPr>
          <w:p w14:paraId="1D8989F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5" w:type="dxa"/>
            <w:vAlign w:val="center"/>
          </w:tcPr>
          <w:p w14:paraId="407D98F3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266" w:type="dxa"/>
            <w:vAlign w:val="center"/>
          </w:tcPr>
          <w:p w14:paraId="2D61772C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6" w:type="dxa"/>
            <w:vAlign w:val="center"/>
          </w:tcPr>
          <w:p w14:paraId="0F25A51C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2B3208F2" w14:textId="77777777" w:rsidTr="00F77D81">
        <w:tc>
          <w:tcPr>
            <w:tcW w:w="2265" w:type="dxa"/>
            <w:vAlign w:val="center"/>
          </w:tcPr>
          <w:p w14:paraId="3D196AC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B99DB3D" wp14:editId="187C8E33">
                  <wp:extent cx="1368000" cy="490844"/>
                  <wp:effectExtent l="0" t="0" r="3810" b="0"/>
                  <wp:docPr id="21" name="Obraz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995" t="27787" r="10501" b="13942"/>
                          <a:stretch/>
                        </pic:blipFill>
                        <pic:spPr bwMode="auto">
                          <a:xfrm>
                            <a:off x="0" y="0"/>
                            <a:ext cx="1368000" cy="49084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5" w:type="dxa"/>
            <w:vAlign w:val="center"/>
          </w:tcPr>
          <w:p w14:paraId="13232ED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7D680899" wp14:editId="1B1EE021">
                  <wp:extent cx="1368000" cy="373708"/>
                  <wp:effectExtent l="0" t="0" r="3810" b="7620"/>
                  <wp:docPr id="22" name="Obraz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873" t="30215" r="10379" b="25272"/>
                          <a:stretch/>
                        </pic:blipFill>
                        <pic:spPr bwMode="auto">
                          <a:xfrm>
                            <a:off x="0" y="0"/>
                            <a:ext cx="1368000" cy="37370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47C8A4F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0A88FFEC" wp14:editId="44CEC179">
                  <wp:extent cx="1146517" cy="1070614"/>
                  <wp:effectExtent l="0" t="0" r="0" b="0"/>
                  <wp:docPr id="23" name="Obraz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525" t="21042" r="34432" b="6658"/>
                          <a:stretch/>
                        </pic:blipFill>
                        <pic:spPr bwMode="auto">
                          <a:xfrm>
                            <a:off x="0" y="0"/>
                            <a:ext cx="1149402" cy="107330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776CFCF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4AE11666" wp14:editId="38251FEC">
                  <wp:extent cx="1139483" cy="1067767"/>
                  <wp:effectExtent l="0" t="0" r="3810" b="0"/>
                  <wp:docPr id="24" name="Obraz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769" t="20773" r="34310" b="6928"/>
                          <a:stretch/>
                        </pic:blipFill>
                        <pic:spPr bwMode="auto">
                          <a:xfrm>
                            <a:off x="0" y="0"/>
                            <a:ext cx="1144047" cy="107204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0083CF2C" w14:textId="77777777" w:rsidTr="00F77D81">
        <w:tc>
          <w:tcPr>
            <w:tcW w:w="2265" w:type="dxa"/>
            <w:vAlign w:val="center"/>
          </w:tcPr>
          <w:p w14:paraId="398DE4A3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95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5" w:type="dxa"/>
            <w:vAlign w:val="center"/>
          </w:tcPr>
          <w:p w14:paraId="138907F3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74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0B02BABD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95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02C2A6C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62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  <w:tr w:rsidR="00F77D81" w:rsidRPr="00B41806" w14:paraId="79BFB7C9" w14:textId="77777777" w:rsidTr="00F77D81">
        <w:tc>
          <w:tcPr>
            <w:tcW w:w="9062" w:type="dxa"/>
            <w:gridSpan w:val="4"/>
            <w:vAlign w:val="center"/>
          </w:tcPr>
          <w:p w14:paraId="1A3EE40E" w14:textId="39A40DF3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lastRenderedPageBreak/>
              <w:t>(2)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  <w:t xml:space="preserve"> ++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onded 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y </w:t>
            </w:r>
            <w:r w:rsidRPr="004B4260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positions</w:t>
            </w:r>
            <w:r w:rsidR="00DD64C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0C34EE"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1,3’</w:t>
            </w:r>
          </w:p>
        </w:tc>
      </w:tr>
      <w:tr w:rsidR="00F77D81" w:rsidRPr="008024FD" w14:paraId="0174FD46" w14:textId="77777777" w:rsidTr="00F77D81">
        <w:tc>
          <w:tcPr>
            <w:tcW w:w="4530" w:type="dxa"/>
            <w:gridSpan w:val="2"/>
            <w:vAlign w:val="center"/>
          </w:tcPr>
          <w:p w14:paraId="4AFA9DE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700" w:dyaOrig="5570" w14:anchorId="5A0FDAAD">
                <v:shape id="_x0000_i1037" type="#_x0000_t75" style="width:180.9pt;height:132.6pt" o:ole="">
                  <v:imagedata r:id="rId70" o:title=""/>
                </v:shape>
                <o:OLEObject Type="Embed" ProgID="ACD.ChemSketch.20" ShapeID="_x0000_i1037" DrawAspect="Content" ObjectID="_1737974558" r:id="rId71"/>
              </w:object>
            </w:r>
          </w:p>
        </w:tc>
        <w:tc>
          <w:tcPr>
            <w:tcW w:w="4532" w:type="dxa"/>
            <w:gridSpan w:val="2"/>
            <w:vAlign w:val="center"/>
          </w:tcPr>
          <w:p w14:paraId="0B88280C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480" w:dyaOrig="4839" w14:anchorId="2D44F863">
                <v:shape id="_x0000_i1038" type="#_x0000_t75" style="width:170.45pt;height:111.2pt" o:ole="">
                  <v:imagedata r:id="rId72" o:title=""/>
                </v:shape>
                <o:OLEObject Type="Embed" ProgID="ACD.ChemSketch.20" ShapeID="_x0000_i1038" DrawAspect="Content" ObjectID="_1737974559" r:id="rId73"/>
              </w:object>
            </w:r>
          </w:p>
        </w:tc>
      </w:tr>
      <w:tr w:rsidR="00F77D81" w:rsidRPr="008024FD" w14:paraId="0DCB3555" w14:textId="77777777" w:rsidTr="00F77D81">
        <w:tc>
          <w:tcPr>
            <w:tcW w:w="2265" w:type="dxa"/>
            <w:vAlign w:val="center"/>
          </w:tcPr>
          <w:p w14:paraId="002520A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5" w:type="dxa"/>
            <w:vAlign w:val="center"/>
          </w:tcPr>
          <w:p w14:paraId="2B625F5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266" w:type="dxa"/>
            <w:vAlign w:val="center"/>
          </w:tcPr>
          <w:p w14:paraId="77EF71B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6" w:type="dxa"/>
            <w:vAlign w:val="center"/>
          </w:tcPr>
          <w:p w14:paraId="37E95769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08E486E1" w14:textId="77777777" w:rsidTr="00F77D81">
        <w:tc>
          <w:tcPr>
            <w:tcW w:w="2265" w:type="dxa"/>
            <w:vAlign w:val="center"/>
          </w:tcPr>
          <w:p w14:paraId="47C9BDB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0346648C" wp14:editId="3E8C1119">
                  <wp:extent cx="1368000" cy="622068"/>
                  <wp:effectExtent l="0" t="0" r="3810" b="0"/>
                  <wp:docPr id="25" name="Obraz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553" t="20233" r="25763" b="18798"/>
                          <a:stretch/>
                        </pic:blipFill>
                        <pic:spPr bwMode="auto">
                          <a:xfrm>
                            <a:off x="0" y="0"/>
                            <a:ext cx="1368000" cy="62206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5" w:type="dxa"/>
            <w:vAlign w:val="center"/>
          </w:tcPr>
          <w:p w14:paraId="21800C6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E78B571" wp14:editId="17D573DD">
                  <wp:extent cx="1368000" cy="529369"/>
                  <wp:effectExtent l="0" t="0" r="3810" b="4445"/>
                  <wp:docPr id="26" name="Obraz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7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798" t="19693" r="26252" b="29050"/>
                          <a:stretch/>
                        </pic:blipFill>
                        <pic:spPr bwMode="auto">
                          <a:xfrm>
                            <a:off x="0" y="0"/>
                            <a:ext cx="1368000" cy="52936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48683C4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72CAA785" wp14:editId="63898908">
                  <wp:extent cx="1125416" cy="1080758"/>
                  <wp:effectExtent l="0" t="0" r="0" b="5715"/>
                  <wp:docPr id="27" name="Obraz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4555" t="12410" r="34676" b="22305"/>
                          <a:stretch/>
                        </pic:blipFill>
                        <pic:spPr bwMode="auto">
                          <a:xfrm>
                            <a:off x="0" y="0"/>
                            <a:ext cx="1128248" cy="108347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61DD7BD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E5AF184" wp14:editId="71F02739">
                  <wp:extent cx="1160584" cy="1127957"/>
                  <wp:effectExtent l="0" t="0" r="1905" b="0"/>
                  <wp:docPr id="28" name="Obraz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7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4676" t="12409" r="34921" b="22305"/>
                          <a:stretch/>
                        </pic:blipFill>
                        <pic:spPr bwMode="auto">
                          <a:xfrm>
                            <a:off x="0" y="0"/>
                            <a:ext cx="1163505" cy="113079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7FBBC08C" w14:textId="77777777" w:rsidTr="00F77D81">
        <w:tc>
          <w:tcPr>
            <w:tcW w:w="2265" w:type="dxa"/>
            <w:vAlign w:val="center"/>
          </w:tcPr>
          <w:p w14:paraId="421719D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87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5" w:type="dxa"/>
            <w:vAlign w:val="center"/>
          </w:tcPr>
          <w:p w14:paraId="0B46239F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2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1CD1432F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91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230B334C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69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  <w:tr w:rsidR="00F77D81" w:rsidRPr="00B41806" w14:paraId="2ACA2FDB" w14:textId="77777777" w:rsidTr="00F77D81">
        <w:tc>
          <w:tcPr>
            <w:tcW w:w="9062" w:type="dxa"/>
            <w:gridSpan w:val="4"/>
            <w:vAlign w:val="center"/>
          </w:tcPr>
          <w:p w14:paraId="60D6C82C" w14:textId="4C07D126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(2)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  <w:t xml:space="preserve"> ++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onded 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y </w:t>
            </w:r>
            <w:r w:rsidRPr="004B4260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positions</w:t>
            </w:r>
            <w:r w:rsidR="00DD64C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5113E1"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1,4’</w:t>
            </w:r>
          </w:p>
        </w:tc>
      </w:tr>
      <w:tr w:rsidR="00F77D81" w:rsidRPr="008024FD" w14:paraId="06D9B057" w14:textId="77777777" w:rsidTr="00F77D81">
        <w:tc>
          <w:tcPr>
            <w:tcW w:w="4530" w:type="dxa"/>
            <w:gridSpan w:val="2"/>
            <w:vAlign w:val="center"/>
          </w:tcPr>
          <w:p w14:paraId="299A9F4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250" w:dyaOrig="5070" w14:anchorId="49F9CA20">
                <v:shape id="_x0000_i1039" type="#_x0000_t75" style="width:170.9pt;height:120.3pt" o:ole="">
                  <v:imagedata r:id="rId78" o:title=""/>
                </v:shape>
                <o:OLEObject Type="Embed" ProgID="ACD.ChemSketch.20" ShapeID="_x0000_i1039" DrawAspect="Content" ObjectID="_1737974560" r:id="rId79"/>
              </w:object>
            </w:r>
          </w:p>
        </w:tc>
        <w:tc>
          <w:tcPr>
            <w:tcW w:w="4532" w:type="dxa"/>
            <w:gridSpan w:val="2"/>
            <w:vAlign w:val="center"/>
          </w:tcPr>
          <w:p w14:paraId="2BDE3666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6520" w:dyaOrig="4951" w14:anchorId="0ECC1781">
                <v:shape id="_x0000_i1040" type="#_x0000_t75" style="width:148.1pt;height:113pt" o:ole="">
                  <v:imagedata r:id="rId80" o:title=""/>
                </v:shape>
                <o:OLEObject Type="Embed" ProgID="ACD.ChemSketch.20" ShapeID="_x0000_i1040" DrawAspect="Content" ObjectID="_1737974561" r:id="rId81"/>
              </w:object>
            </w:r>
          </w:p>
        </w:tc>
      </w:tr>
      <w:tr w:rsidR="00F77D81" w:rsidRPr="008024FD" w14:paraId="5EF9F2AF" w14:textId="77777777" w:rsidTr="00F77D81">
        <w:tc>
          <w:tcPr>
            <w:tcW w:w="2265" w:type="dxa"/>
            <w:vAlign w:val="center"/>
          </w:tcPr>
          <w:p w14:paraId="684E9F7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5" w:type="dxa"/>
            <w:vAlign w:val="center"/>
          </w:tcPr>
          <w:p w14:paraId="2B47A7D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266" w:type="dxa"/>
            <w:vAlign w:val="center"/>
          </w:tcPr>
          <w:p w14:paraId="76FEAB42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6" w:type="dxa"/>
            <w:vAlign w:val="center"/>
          </w:tcPr>
          <w:p w14:paraId="22FD001C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41B0F168" w14:textId="77777777" w:rsidTr="00F77D81">
        <w:tc>
          <w:tcPr>
            <w:tcW w:w="2265" w:type="dxa"/>
            <w:vAlign w:val="center"/>
          </w:tcPr>
          <w:p w14:paraId="35E00C7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51DA07B" wp14:editId="7CA26260">
                  <wp:extent cx="1368000" cy="762980"/>
                  <wp:effectExtent l="0" t="0" r="3810" b="0"/>
                  <wp:docPr id="29" name="Obraz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2589" t="9711" r="21368" b="21226"/>
                          <a:stretch/>
                        </pic:blipFill>
                        <pic:spPr bwMode="auto">
                          <a:xfrm>
                            <a:off x="0" y="0"/>
                            <a:ext cx="1368000" cy="76298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5" w:type="dxa"/>
            <w:vAlign w:val="center"/>
          </w:tcPr>
          <w:p w14:paraId="6F4B632F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7CA4F8F4" wp14:editId="5FEFA10C">
                  <wp:extent cx="1368000" cy="1124370"/>
                  <wp:effectExtent l="0" t="0" r="3810" b="0"/>
                  <wp:docPr id="30" name="Obraz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565" r="21368"/>
                          <a:stretch/>
                        </pic:blipFill>
                        <pic:spPr bwMode="auto">
                          <a:xfrm>
                            <a:off x="0" y="0"/>
                            <a:ext cx="1368000" cy="112437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3A28EB2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070245AB" wp14:editId="7D3771B5">
                  <wp:extent cx="1368000" cy="1160391"/>
                  <wp:effectExtent l="0" t="0" r="3810" b="1905"/>
                  <wp:docPr id="31" name="Obraz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594" r="19048"/>
                          <a:stretch/>
                        </pic:blipFill>
                        <pic:spPr bwMode="auto">
                          <a:xfrm>
                            <a:off x="0" y="0"/>
                            <a:ext cx="1368000" cy="116039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4ED0F76D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3121C9F" wp14:editId="78E0E0F1">
                  <wp:extent cx="1368000" cy="1163053"/>
                  <wp:effectExtent l="0" t="0" r="3810" b="0"/>
                  <wp:docPr id="288" name="Obraz 28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717" r="19047"/>
                          <a:stretch/>
                        </pic:blipFill>
                        <pic:spPr bwMode="auto">
                          <a:xfrm>
                            <a:off x="0" y="0"/>
                            <a:ext cx="1368000" cy="11630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2F958CFF" w14:textId="77777777" w:rsidTr="00F77D81">
        <w:tc>
          <w:tcPr>
            <w:tcW w:w="2265" w:type="dxa"/>
            <w:vAlign w:val="center"/>
          </w:tcPr>
          <w:p w14:paraId="3C29F05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92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5" w:type="dxa"/>
            <w:vAlign w:val="center"/>
          </w:tcPr>
          <w:p w14:paraId="2FF5C6A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57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02D272A6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94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5E850173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53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  <w:tr w:rsidR="00F77D81" w:rsidRPr="00B41806" w14:paraId="45F042BD" w14:textId="77777777" w:rsidTr="00F77D81">
        <w:tc>
          <w:tcPr>
            <w:tcW w:w="9062" w:type="dxa"/>
            <w:gridSpan w:val="4"/>
            <w:vAlign w:val="center"/>
          </w:tcPr>
          <w:p w14:paraId="174ED28E" w14:textId="1E4EB1CD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(2)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  <w:t xml:space="preserve"> ++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onded 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y </w:t>
            </w:r>
            <w:r w:rsidRPr="004B4260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positions</w:t>
            </w:r>
            <w:r w:rsidR="00DD64C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5113E1"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1,6’</w:t>
            </w:r>
          </w:p>
        </w:tc>
      </w:tr>
      <w:tr w:rsidR="00F77D81" w:rsidRPr="008024FD" w14:paraId="2FC55EA1" w14:textId="77777777" w:rsidTr="00F77D81">
        <w:tc>
          <w:tcPr>
            <w:tcW w:w="4530" w:type="dxa"/>
            <w:gridSpan w:val="2"/>
            <w:vAlign w:val="center"/>
          </w:tcPr>
          <w:p w14:paraId="2D3D2C7F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660" w:dyaOrig="3850" w14:anchorId="46AE563A">
                <v:shape id="_x0000_i1041" type="#_x0000_t75" style="width:180.45pt;height:91.6pt" o:ole="">
                  <v:imagedata r:id="rId86" o:title=""/>
                </v:shape>
                <o:OLEObject Type="Embed" ProgID="ACD.ChemSketch.20" ShapeID="_x0000_i1041" DrawAspect="Content" ObjectID="_1737974562" r:id="rId87"/>
              </w:object>
            </w:r>
          </w:p>
        </w:tc>
        <w:tc>
          <w:tcPr>
            <w:tcW w:w="4532" w:type="dxa"/>
            <w:gridSpan w:val="2"/>
            <w:vAlign w:val="center"/>
          </w:tcPr>
          <w:p w14:paraId="1EE0C3D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910" w:dyaOrig="3540" w14:anchorId="292EC8E9">
                <v:shape id="_x0000_i1042" type="#_x0000_t75" style="width:180pt;height:81.55pt" o:ole="">
                  <v:imagedata r:id="rId88" o:title=""/>
                </v:shape>
                <o:OLEObject Type="Embed" ProgID="ACD.ChemSketch.20" ShapeID="_x0000_i1042" DrawAspect="Content" ObjectID="_1737974563" r:id="rId89"/>
              </w:object>
            </w:r>
          </w:p>
        </w:tc>
      </w:tr>
      <w:tr w:rsidR="00F77D81" w:rsidRPr="008024FD" w14:paraId="23BBDFD5" w14:textId="77777777" w:rsidTr="00F77D81">
        <w:tc>
          <w:tcPr>
            <w:tcW w:w="2265" w:type="dxa"/>
            <w:vAlign w:val="center"/>
          </w:tcPr>
          <w:p w14:paraId="41CC0C52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5" w:type="dxa"/>
            <w:vAlign w:val="center"/>
          </w:tcPr>
          <w:p w14:paraId="4C018AB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266" w:type="dxa"/>
            <w:vAlign w:val="center"/>
          </w:tcPr>
          <w:p w14:paraId="7233820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6" w:type="dxa"/>
            <w:vAlign w:val="center"/>
          </w:tcPr>
          <w:p w14:paraId="3D0FD71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2906678E" w14:textId="77777777" w:rsidTr="00F77D81">
        <w:tc>
          <w:tcPr>
            <w:tcW w:w="2265" w:type="dxa"/>
            <w:vAlign w:val="center"/>
          </w:tcPr>
          <w:p w14:paraId="7986AA9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lastRenderedPageBreak/>
              <w:drawing>
                <wp:inline distT="0" distB="0" distL="0" distR="0" wp14:anchorId="66226DF1" wp14:editId="51E0A212">
                  <wp:extent cx="1368000" cy="375606"/>
                  <wp:effectExtent l="0" t="0" r="3810" b="5715"/>
                  <wp:docPr id="289" name="Obraz 28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9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391" t="38038" r="37362" b="36333"/>
                          <a:stretch/>
                        </pic:blipFill>
                        <pic:spPr bwMode="auto">
                          <a:xfrm>
                            <a:off x="0" y="0"/>
                            <a:ext cx="1368000" cy="37560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5" w:type="dxa"/>
            <w:vAlign w:val="center"/>
          </w:tcPr>
          <w:p w14:paraId="3E4C711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1B67F7B" wp14:editId="41455D96">
                  <wp:extent cx="1368000" cy="408781"/>
                  <wp:effectExtent l="0" t="0" r="3810" b="0"/>
                  <wp:docPr id="290" name="Obraz 29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9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391" t="38038" r="38339" b="34715"/>
                          <a:stretch/>
                        </pic:blipFill>
                        <pic:spPr bwMode="auto">
                          <a:xfrm>
                            <a:off x="0" y="0"/>
                            <a:ext cx="1368000" cy="40878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159BB61C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D241D69" wp14:editId="0D88F76D">
                  <wp:extent cx="1368000" cy="913158"/>
                  <wp:effectExtent l="0" t="0" r="0" b="0"/>
                  <wp:docPr id="293" name="Obraz 29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9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681" t="5396" r="33211" b="23654"/>
                          <a:stretch/>
                        </pic:blipFill>
                        <pic:spPr bwMode="auto">
                          <a:xfrm>
                            <a:off x="0" y="0"/>
                            <a:ext cx="1368000" cy="91315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11A6047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A88BF80" wp14:editId="4B278676">
                  <wp:extent cx="1368000" cy="751488"/>
                  <wp:effectExtent l="0" t="0" r="3810" b="0"/>
                  <wp:docPr id="294" name="Obraz 29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9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681" t="5935" r="35531" b="38491"/>
                          <a:stretch/>
                        </pic:blipFill>
                        <pic:spPr bwMode="auto">
                          <a:xfrm>
                            <a:off x="0" y="0"/>
                            <a:ext cx="1368000" cy="75148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2D68EF0C" w14:textId="77777777" w:rsidTr="00F77D81">
        <w:tc>
          <w:tcPr>
            <w:tcW w:w="2265" w:type="dxa"/>
            <w:vAlign w:val="center"/>
          </w:tcPr>
          <w:p w14:paraId="75BF850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95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5" w:type="dxa"/>
            <w:vAlign w:val="center"/>
          </w:tcPr>
          <w:p w14:paraId="4F5E7012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73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74FE545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93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5BF6FD86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53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  <w:tr w:rsidR="00F77D81" w:rsidRPr="00B41806" w14:paraId="0BDBD6F9" w14:textId="77777777" w:rsidTr="00F77D81">
        <w:tc>
          <w:tcPr>
            <w:tcW w:w="9062" w:type="dxa"/>
            <w:gridSpan w:val="4"/>
            <w:vAlign w:val="center"/>
          </w:tcPr>
          <w:p w14:paraId="2DA77262" w14:textId="098DC1C1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(2)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  <w:t xml:space="preserve"> ++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onded 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y </w:t>
            </w:r>
            <w:r w:rsidRPr="004B4260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positions</w:t>
            </w:r>
            <w:r w:rsidR="00DD64C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5113E1"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3,3’</w:t>
            </w:r>
          </w:p>
        </w:tc>
      </w:tr>
      <w:tr w:rsidR="00F77D81" w:rsidRPr="008024FD" w14:paraId="748537C1" w14:textId="77777777" w:rsidTr="00F77D81">
        <w:tc>
          <w:tcPr>
            <w:tcW w:w="4530" w:type="dxa"/>
            <w:gridSpan w:val="2"/>
            <w:vAlign w:val="center"/>
          </w:tcPr>
          <w:p w14:paraId="0BD2B8DF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9210" w:dyaOrig="2130" w14:anchorId="02DE6452">
                <v:shape id="_x0000_i1043" type="#_x0000_t75" style="width:216.9pt;height:50.15pt" o:ole="">
                  <v:imagedata r:id="rId94" o:title=""/>
                </v:shape>
                <o:OLEObject Type="Embed" ProgID="ACD.ChemSketch.20" ShapeID="_x0000_i1043" DrawAspect="Content" ObjectID="_1737974564" r:id="rId95"/>
              </w:object>
            </w:r>
          </w:p>
        </w:tc>
        <w:tc>
          <w:tcPr>
            <w:tcW w:w="4532" w:type="dxa"/>
            <w:gridSpan w:val="2"/>
            <w:vAlign w:val="center"/>
          </w:tcPr>
          <w:p w14:paraId="2E0AEF2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9210" w:dyaOrig="2390" w14:anchorId="28BB50D1">
                <v:shape id="_x0000_i1044" type="#_x0000_t75" style="width:209.15pt;height:54.7pt" o:ole="">
                  <v:imagedata r:id="rId96" o:title=""/>
                </v:shape>
                <o:OLEObject Type="Embed" ProgID="ACD.ChemSketch.20" ShapeID="_x0000_i1044" DrawAspect="Content" ObjectID="_1737974565" r:id="rId97"/>
              </w:object>
            </w:r>
          </w:p>
        </w:tc>
      </w:tr>
      <w:tr w:rsidR="00F77D81" w:rsidRPr="008024FD" w14:paraId="23766B85" w14:textId="77777777" w:rsidTr="00F77D81">
        <w:tc>
          <w:tcPr>
            <w:tcW w:w="2265" w:type="dxa"/>
            <w:vAlign w:val="center"/>
          </w:tcPr>
          <w:p w14:paraId="35B8D4BC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5" w:type="dxa"/>
            <w:vAlign w:val="center"/>
          </w:tcPr>
          <w:p w14:paraId="0EC6004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266" w:type="dxa"/>
            <w:vAlign w:val="center"/>
          </w:tcPr>
          <w:p w14:paraId="5D04437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6" w:type="dxa"/>
            <w:vAlign w:val="center"/>
          </w:tcPr>
          <w:p w14:paraId="079CBFC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046C0EFF" w14:textId="77777777" w:rsidTr="00F77D81">
        <w:tc>
          <w:tcPr>
            <w:tcW w:w="2265" w:type="dxa"/>
            <w:vAlign w:val="center"/>
          </w:tcPr>
          <w:p w14:paraId="11079D9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465E4B76" wp14:editId="2A81CB9B">
                  <wp:extent cx="1368000" cy="263417"/>
                  <wp:effectExtent l="0" t="0" r="3810" b="3810"/>
                  <wp:docPr id="295" name="Obraz 29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9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762" t="28327" r="19781" b="39570"/>
                          <a:stretch/>
                        </pic:blipFill>
                        <pic:spPr bwMode="auto">
                          <a:xfrm>
                            <a:off x="0" y="0"/>
                            <a:ext cx="1368000" cy="26341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5" w:type="dxa"/>
            <w:vAlign w:val="center"/>
          </w:tcPr>
          <w:p w14:paraId="6C348BC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06CB5B3" wp14:editId="75837D4C">
                  <wp:extent cx="1368000" cy="268146"/>
                  <wp:effectExtent l="0" t="0" r="3810" b="0"/>
                  <wp:docPr id="296" name="Obraz 29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9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716" t="26438" r="19781" b="41728"/>
                          <a:stretch/>
                        </pic:blipFill>
                        <pic:spPr bwMode="auto">
                          <a:xfrm>
                            <a:off x="0" y="0"/>
                            <a:ext cx="1368000" cy="26814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36E2614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06AD4AE" wp14:editId="2D6DEBA8">
                  <wp:extent cx="1368000" cy="419810"/>
                  <wp:effectExtent l="0" t="0" r="3810" b="0"/>
                  <wp:docPr id="297" name="Obraz 29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0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999" t="18758" r="13543" b="34134"/>
                          <a:stretch/>
                        </pic:blipFill>
                        <pic:spPr bwMode="auto">
                          <a:xfrm>
                            <a:off x="0" y="0"/>
                            <a:ext cx="1368000" cy="41981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25BAA58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CF65AB4" wp14:editId="4202A0F4">
                  <wp:extent cx="1368000" cy="412572"/>
                  <wp:effectExtent l="0" t="0" r="3810" b="6985"/>
                  <wp:docPr id="298" name="Obraz 29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0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888" t="18278" r="13881" b="35577"/>
                          <a:stretch/>
                        </pic:blipFill>
                        <pic:spPr bwMode="auto">
                          <a:xfrm>
                            <a:off x="0" y="0"/>
                            <a:ext cx="1368000" cy="41257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0C013683" w14:textId="77777777" w:rsidTr="00F77D81">
        <w:tc>
          <w:tcPr>
            <w:tcW w:w="2265" w:type="dxa"/>
            <w:vAlign w:val="center"/>
          </w:tcPr>
          <w:p w14:paraId="40880AE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88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5" w:type="dxa"/>
            <w:vAlign w:val="center"/>
          </w:tcPr>
          <w:p w14:paraId="3E171796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52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16F09CE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-5.88 eV</w:t>
            </w:r>
          </w:p>
        </w:tc>
        <w:tc>
          <w:tcPr>
            <w:tcW w:w="2266" w:type="dxa"/>
            <w:vAlign w:val="center"/>
          </w:tcPr>
          <w:p w14:paraId="27C0015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-4.54 eV</w:t>
            </w:r>
          </w:p>
        </w:tc>
      </w:tr>
      <w:tr w:rsidR="00F77D81" w:rsidRPr="00B41806" w14:paraId="5FEFB151" w14:textId="77777777" w:rsidTr="00F77D81">
        <w:tc>
          <w:tcPr>
            <w:tcW w:w="9062" w:type="dxa"/>
            <w:gridSpan w:val="4"/>
            <w:vAlign w:val="center"/>
          </w:tcPr>
          <w:p w14:paraId="2594FE62" w14:textId="76753561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(2)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  <w:t xml:space="preserve"> ++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onded 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y </w:t>
            </w:r>
            <w:r w:rsidRPr="004B4260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positions</w:t>
            </w:r>
            <w:r w:rsidR="00DD64C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5113E1"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3,4’</w:t>
            </w:r>
          </w:p>
        </w:tc>
      </w:tr>
      <w:tr w:rsidR="00F77D81" w:rsidRPr="008024FD" w14:paraId="28399F4C" w14:textId="77777777" w:rsidTr="00F77D81">
        <w:tc>
          <w:tcPr>
            <w:tcW w:w="4530" w:type="dxa"/>
            <w:gridSpan w:val="2"/>
            <w:vAlign w:val="center"/>
          </w:tcPr>
          <w:p w14:paraId="097267B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9210" w:dyaOrig="2820" w14:anchorId="35183027">
                <v:shape id="_x0000_i1045" type="#_x0000_t75" style="width:217.35pt;height:67.45pt" o:ole="">
                  <v:imagedata r:id="rId102" o:title=""/>
                </v:shape>
                <o:OLEObject Type="Embed" ProgID="ACD.ChemSketch.20" ShapeID="_x0000_i1045" DrawAspect="Content" ObjectID="_1737974566" r:id="rId103"/>
              </w:object>
            </w:r>
          </w:p>
        </w:tc>
        <w:tc>
          <w:tcPr>
            <w:tcW w:w="4532" w:type="dxa"/>
            <w:gridSpan w:val="2"/>
            <w:vAlign w:val="center"/>
          </w:tcPr>
          <w:p w14:paraId="0501918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9210" w:dyaOrig="3080" w14:anchorId="7BFC2AEC">
                <v:shape id="_x0000_i1046" type="#_x0000_t75" style="width:209.15pt;height:70.2pt" o:ole="">
                  <v:imagedata r:id="rId104" o:title=""/>
                </v:shape>
                <o:OLEObject Type="Embed" ProgID="ACD.ChemSketch.20" ShapeID="_x0000_i1046" DrawAspect="Content" ObjectID="_1737974567" r:id="rId105"/>
              </w:object>
            </w:r>
          </w:p>
        </w:tc>
      </w:tr>
      <w:tr w:rsidR="00F77D81" w:rsidRPr="008024FD" w14:paraId="264BB7C4" w14:textId="77777777" w:rsidTr="00F77D81">
        <w:tc>
          <w:tcPr>
            <w:tcW w:w="2265" w:type="dxa"/>
            <w:vAlign w:val="center"/>
          </w:tcPr>
          <w:p w14:paraId="45A0EE9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5" w:type="dxa"/>
            <w:vAlign w:val="center"/>
          </w:tcPr>
          <w:p w14:paraId="49EEEC3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266" w:type="dxa"/>
            <w:vAlign w:val="center"/>
          </w:tcPr>
          <w:p w14:paraId="6DE95C3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6" w:type="dxa"/>
            <w:vAlign w:val="center"/>
          </w:tcPr>
          <w:p w14:paraId="2C82859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65D8BBAE" w14:textId="77777777" w:rsidTr="00F77D81">
        <w:tc>
          <w:tcPr>
            <w:tcW w:w="2265" w:type="dxa"/>
            <w:vAlign w:val="center"/>
          </w:tcPr>
          <w:p w14:paraId="41D59FBD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79E58A54" wp14:editId="75F8A29C">
                  <wp:extent cx="1368000" cy="844085"/>
                  <wp:effectExtent l="0" t="0" r="3810" b="0"/>
                  <wp:docPr id="299" name="Obraz 29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0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431" t="4316" r="29182" b="17449"/>
                          <a:stretch/>
                        </pic:blipFill>
                        <pic:spPr bwMode="auto">
                          <a:xfrm>
                            <a:off x="0" y="0"/>
                            <a:ext cx="1368000" cy="8440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5" w:type="dxa"/>
            <w:vAlign w:val="center"/>
          </w:tcPr>
          <w:p w14:paraId="3B5DDEB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E8342AA" wp14:editId="6CA167AB">
                  <wp:extent cx="1368000" cy="845885"/>
                  <wp:effectExtent l="0" t="0" r="3810" b="0"/>
                  <wp:docPr id="300" name="Obraz 30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0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431" t="4856" r="29304" b="16909"/>
                          <a:stretch/>
                        </pic:blipFill>
                        <pic:spPr bwMode="auto">
                          <a:xfrm>
                            <a:off x="0" y="0"/>
                            <a:ext cx="1368000" cy="8458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1B35F02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07130B41" wp14:editId="00A360F5">
                  <wp:extent cx="1368000" cy="785333"/>
                  <wp:effectExtent l="0" t="0" r="3810" b="0"/>
                  <wp:docPr id="301" name="Obraz 30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0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647" t="17075" r="21745" b="8373"/>
                          <a:stretch/>
                        </pic:blipFill>
                        <pic:spPr bwMode="auto">
                          <a:xfrm>
                            <a:off x="0" y="0"/>
                            <a:ext cx="1368000" cy="78533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7F4A70DD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6CB4E27" wp14:editId="1081FC06">
                  <wp:extent cx="1368000" cy="787968"/>
                  <wp:effectExtent l="0" t="0" r="3810" b="0"/>
                  <wp:docPr id="302" name="Obraz 30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0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757" t="16834" r="21483" b="8174"/>
                          <a:stretch/>
                        </pic:blipFill>
                        <pic:spPr bwMode="auto">
                          <a:xfrm>
                            <a:off x="0" y="0"/>
                            <a:ext cx="1368000" cy="78796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78695135" w14:textId="77777777" w:rsidTr="00F77D81">
        <w:tc>
          <w:tcPr>
            <w:tcW w:w="2265" w:type="dxa"/>
            <w:vAlign w:val="center"/>
          </w:tcPr>
          <w:p w14:paraId="46A4E38B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57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5" w:type="dxa"/>
            <w:vAlign w:val="center"/>
          </w:tcPr>
          <w:p w14:paraId="3EBA2376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55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05EF492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-5.87 eV</w:t>
            </w:r>
          </w:p>
        </w:tc>
        <w:tc>
          <w:tcPr>
            <w:tcW w:w="2266" w:type="dxa"/>
            <w:vAlign w:val="center"/>
          </w:tcPr>
          <w:p w14:paraId="47D6042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-4.55 eV</w:t>
            </w:r>
          </w:p>
        </w:tc>
      </w:tr>
      <w:tr w:rsidR="00F77D81" w:rsidRPr="00B41806" w14:paraId="479324F6" w14:textId="77777777" w:rsidTr="00F77D81">
        <w:tc>
          <w:tcPr>
            <w:tcW w:w="9062" w:type="dxa"/>
            <w:gridSpan w:val="4"/>
            <w:vAlign w:val="center"/>
          </w:tcPr>
          <w:p w14:paraId="7B5D5BAE" w14:textId="21EC047F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(2)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  <w:t xml:space="preserve"> ++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onded 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y </w:t>
            </w:r>
            <w:r w:rsidRPr="004B4260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positions</w:t>
            </w:r>
            <w:r w:rsidR="00DD64C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5113E1"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4,4’</w:t>
            </w:r>
          </w:p>
        </w:tc>
      </w:tr>
      <w:tr w:rsidR="00F77D81" w:rsidRPr="008024FD" w14:paraId="62B6C874" w14:textId="77777777" w:rsidTr="00F77D81">
        <w:tc>
          <w:tcPr>
            <w:tcW w:w="4530" w:type="dxa"/>
            <w:gridSpan w:val="2"/>
            <w:vAlign w:val="center"/>
          </w:tcPr>
          <w:p w14:paraId="72FDC9DB" w14:textId="77777777" w:rsidR="00F77D81" w:rsidRPr="00642882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642882">
              <w:rPr>
                <w:rFonts w:ascii="Times New Roman" w:hAnsi="Times New Roman"/>
                <w:b/>
              </w:rPr>
              <w:object w:dxaOrig="9210" w:dyaOrig="2130" w14:anchorId="14078903">
                <v:shape id="_x0000_i1047" type="#_x0000_t75" style="width:214.65pt;height:50.15pt" o:ole="">
                  <v:imagedata r:id="rId110" o:title=""/>
                </v:shape>
                <o:OLEObject Type="Embed" ProgID="ACD.ChemSketch.20" ShapeID="_x0000_i1047" DrawAspect="Content" ObjectID="_1737974568" r:id="rId111"/>
              </w:object>
            </w:r>
          </w:p>
        </w:tc>
        <w:tc>
          <w:tcPr>
            <w:tcW w:w="4532" w:type="dxa"/>
            <w:gridSpan w:val="2"/>
            <w:vAlign w:val="center"/>
          </w:tcPr>
          <w:p w14:paraId="0D35C442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9210" w:dyaOrig="2390" w14:anchorId="001FF383">
                <v:shape id="_x0000_i1048" type="#_x0000_t75" style="width:209.15pt;height:54.7pt" o:ole="">
                  <v:imagedata r:id="rId112" o:title=""/>
                </v:shape>
                <o:OLEObject Type="Embed" ProgID="ACD.ChemSketch.20" ShapeID="_x0000_i1048" DrawAspect="Content" ObjectID="_1737974569" r:id="rId113"/>
              </w:object>
            </w:r>
          </w:p>
        </w:tc>
      </w:tr>
      <w:tr w:rsidR="00F77D81" w:rsidRPr="008024FD" w14:paraId="6ADD0B23" w14:textId="77777777" w:rsidTr="00F77D81">
        <w:tc>
          <w:tcPr>
            <w:tcW w:w="2265" w:type="dxa"/>
            <w:vAlign w:val="center"/>
          </w:tcPr>
          <w:p w14:paraId="1934F7FD" w14:textId="77777777" w:rsidR="00F77D81" w:rsidRPr="00642882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642882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5" w:type="dxa"/>
            <w:vAlign w:val="center"/>
          </w:tcPr>
          <w:p w14:paraId="201A6354" w14:textId="77777777" w:rsidR="00F77D81" w:rsidRPr="00642882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642882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266" w:type="dxa"/>
            <w:vAlign w:val="center"/>
          </w:tcPr>
          <w:p w14:paraId="2F614CC2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6" w:type="dxa"/>
            <w:vAlign w:val="center"/>
          </w:tcPr>
          <w:p w14:paraId="42CA6DA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78E2415E" w14:textId="77777777" w:rsidTr="00F77D81">
        <w:tc>
          <w:tcPr>
            <w:tcW w:w="2265" w:type="dxa"/>
            <w:vAlign w:val="center"/>
          </w:tcPr>
          <w:p w14:paraId="3D012065" w14:textId="77777777" w:rsidR="00F77D81" w:rsidRPr="00642882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642882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5AE2697" wp14:editId="650B5E16">
                  <wp:extent cx="1368000" cy="900878"/>
                  <wp:effectExtent l="0" t="0" r="3810" b="0"/>
                  <wp:docPr id="303" name="Obraz 30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385" t="6744" r="29549" b="13133"/>
                          <a:stretch/>
                        </pic:blipFill>
                        <pic:spPr bwMode="auto">
                          <a:xfrm>
                            <a:off x="0" y="0"/>
                            <a:ext cx="1368000" cy="90087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5" w:type="dxa"/>
            <w:vAlign w:val="center"/>
          </w:tcPr>
          <w:p w14:paraId="6F44A512" w14:textId="77777777" w:rsidR="00F77D81" w:rsidRPr="00642882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642882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00255174" wp14:editId="32B2925A">
                  <wp:extent cx="1368000" cy="928507"/>
                  <wp:effectExtent l="0" t="0" r="3810" b="5080"/>
                  <wp:docPr id="304" name="Obraz 30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483" t="6205" r="29549" b="12863"/>
                          <a:stretch/>
                        </pic:blipFill>
                        <pic:spPr bwMode="auto">
                          <a:xfrm>
                            <a:off x="0" y="0"/>
                            <a:ext cx="1368000" cy="92850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377D9056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07A55DEB" wp14:editId="6E10AC5A">
                  <wp:extent cx="1368000" cy="761163"/>
                  <wp:effectExtent l="0" t="0" r="3810" b="1270"/>
                  <wp:docPr id="305" name="Obraz 30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984" t="14429" r="24284" b="15588"/>
                          <a:stretch/>
                        </pic:blipFill>
                        <pic:spPr bwMode="auto">
                          <a:xfrm>
                            <a:off x="0" y="0"/>
                            <a:ext cx="1368000" cy="76116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6717033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0B0EA71" wp14:editId="6E1E9A2F">
                  <wp:extent cx="1368000" cy="749307"/>
                  <wp:effectExtent l="0" t="0" r="3810" b="0"/>
                  <wp:docPr id="306" name="Obraz 30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984" t="14910" r="24208" b="16106"/>
                          <a:stretch/>
                        </pic:blipFill>
                        <pic:spPr bwMode="auto">
                          <a:xfrm>
                            <a:off x="0" y="0"/>
                            <a:ext cx="1368000" cy="74930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0C369B1D" w14:textId="77777777" w:rsidTr="00F77D81">
        <w:tc>
          <w:tcPr>
            <w:tcW w:w="2265" w:type="dxa"/>
            <w:vAlign w:val="center"/>
          </w:tcPr>
          <w:p w14:paraId="1AF2B9CC" w14:textId="77777777" w:rsidR="00F77D81" w:rsidRPr="00642882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642882">
              <w:rPr>
                <w:rFonts w:ascii="Times New Roman" w:hAnsi="Times New Roman"/>
                <w:b/>
              </w:rPr>
              <w:t>-5.97eV</w:t>
            </w:r>
          </w:p>
        </w:tc>
        <w:tc>
          <w:tcPr>
            <w:tcW w:w="2265" w:type="dxa"/>
            <w:vAlign w:val="center"/>
          </w:tcPr>
          <w:p w14:paraId="6CCE8A51" w14:textId="77777777" w:rsidR="00F77D81" w:rsidRPr="00642882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642882">
              <w:rPr>
                <w:rFonts w:ascii="Times New Roman" w:hAnsi="Times New Roman"/>
                <w:b/>
              </w:rPr>
              <w:t>-4.56eV</w:t>
            </w:r>
          </w:p>
        </w:tc>
        <w:tc>
          <w:tcPr>
            <w:tcW w:w="2266" w:type="dxa"/>
            <w:vAlign w:val="center"/>
          </w:tcPr>
          <w:p w14:paraId="4A9D430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-5.96 eV</w:t>
            </w:r>
          </w:p>
        </w:tc>
        <w:tc>
          <w:tcPr>
            <w:tcW w:w="2266" w:type="dxa"/>
            <w:vAlign w:val="center"/>
          </w:tcPr>
          <w:p w14:paraId="0E2067B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-4.57 eV</w:t>
            </w:r>
          </w:p>
        </w:tc>
      </w:tr>
      <w:tr w:rsidR="00F77D81" w:rsidRPr="00B41806" w14:paraId="0204558F" w14:textId="77777777" w:rsidTr="00F77D81">
        <w:tc>
          <w:tcPr>
            <w:tcW w:w="9062" w:type="dxa"/>
            <w:gridSpan w:val="4"/>
            <w:vAlign w:val="center"/>
          </w:tcPr>
          <w:p w14:paraId="7DB0C862" w14:textId="69A60A74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(2)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  <w:t xml:space="preserve"> ++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onded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by</w:t>
            </w:r>
            <w:r w:rsidR="00DD64C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4B4260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positions</w:t>
            </w:r>
            <w:r w:rsidR="00DD64C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3</w:t>
            </w:r>
            <w:r w:rsidRPr="005113E1"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,</w:t>
            </w:r>
            <w:r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6</w:t>
            </w:r>
            <w:r w:rsidRPr="005113E1"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’</w:t>
            </w:r>
          </w:p>
        </w:tc>
      </w:tr>
      <w:tr w:rsidR="00F77D81" w:rsidRPr="008024FD" w14:paraId="56FAFD5C" w14:textId="77777777" w:rsidTr="00F77D81">
        <w:tc>
          <w:tcPr>
            <w:tcW w:w="4530" w:type="dxa"/>
            <w:gridSpan w:val="2"/>
            <w:vAlign w:val="center"/>
          </w:tcPr>
          <w:p w14:paraId="7B530F76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6760" w:dyaOrig="5110" w14:anchorId="64CD9DA3">
                <v:shape id="_x0000_i1049" type="#_x0000_t75" style="width:158.6pt;height:121.2pt" o:ole="">
                  <v:imagedata r:id="rId118" o:title=""/>
                </v:shape>
                <o:OLEObject Type="Embed" ProgID="ACD.ChemSketch.20" ShapeID="_x0000_i1049" DrawAspect="Content" ObjectID="_1737974570" r:id="rId119"/>
              </w:object>
            </w:r>
          </w:p>
        </w:tc>
        <w:tc>
          <w:tcPr>
            <w:tcW w:w="4532" w:type="dxa"/>
            <w:gridSpan w:val="2"/>
            <w:vAlign w:val="center"/>
          </w:tcPr>
          <w:p w14:paraId="3C850AC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8300" w:dyaOrig="4320" w14:anchorId="3F256722">
                <v:shape id="_x0000_i1050" type="#_x0000_t75" style="width:188.2pt;height:99.35pt" o:ole="">
                  <v:imagedata r:id="rId120" o:title=""/>
                </v:shape>
                <o:OLEObject Type="Embed" ProgID="ACD.ChemSketch.20" ShapeID="_x0000_i1050" DrawAspect="Content" ObjectID="_1737974571" r:id="rId121"/>
              </w:object>
            </w:r>
          </w:p>
        </w:tc>
      </w:tr>
      <w:tr w:rsidR="00F77D81" w:rsidRPr="008024FD" w14:paraId="3E28EF3B" w14:textId="77777777" w:rsidTr="00F77D81">
        <w:tc>
          <w:tcPr>
            <w:tcW w:w="2265" w:type="dxa"/>
            <w:vAlign w:val="center"/>
          </w:tcPr>
          <w:p w14:paraId="75D68B6F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lastRenderedPageBreak/>
              <w:t>HOMO</w:t>
            </w:r>
          </w:p>
        </w:tc>
        <w:tc>
          <w:tcPr>
            <w:tcW w:w="2265" w:type="dxa"/>
            <w:vAlign w:val="center"/>
          </w:tcPr>
          <w:p w14:paraId="42B0196F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266" w:type="dxa"/>
            <w:vAlign w:val="center"/>
          </w:tcPr>
          <w:p w14:paraId="78CC97C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6" w:type="dxa"/>
            <w:vAlign w:val="center"/>
          </w:tcPr>
          <w:p w14:paraId="5BE6BE8C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7FE77D15" w14:textId="77777777" w:rsidTr="00F77D81">
        <w:tc>
          <w:tcPr>
            <w:tcW w:w="2265" w:type="dxa"/>
            <w:vAlign w:val="center"/>
          </w:tcPr>
          <w:p w14:paraId="436E734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70DF290" wp14:editId="5D1F50F5">
                  <wp:extent cx="1368000" cy="795821"/>
                  <wp:effectExtent l="0" t="0" r="3810" b="4445"/>
                  <wp:docPr id="307" name="Obraz 30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252" t="9442" r="16240" b="16640"/>
                          <a:stretch/>
                        </pic:blipFill>
                        <pic:spPr bwMode="auto">
                          <a:xfrm>
                            <a:off x="0" y="0"/>
                            <a:ext cx="1368000" cy="79582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5" w:type="dxa"/>
            <w:vAlign w:val="center"/>
          </w:tcPr>
          <w:p w14:paraId="7F48C07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571AE42" wp14:editId="4536D8FE">
                  <wp:extent cx="1368000" cy="756703"/>
                  <wp:effectExtent l="0" t="0" r="3810" b="5715"/>
                  <wp:docPr id="308" name="Obraz 3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931" t="12950" r="19780" b="18258"/>
                          <a:stretch/>
                        </pic:blipFill>
                        <pic:spPr bwMode="auto">
                          <a:xfrm>
                            <a:off x="0" y="0"/>
                            <a:ext cx="1368000" cy="756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250C30A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42F58E5" wp14:editId="0772341E">
                  <wp:extent cx="1368000" cy="426360"/>
                  <wp:effectExtent l="0" t="0" r="3810" b="0"/>
                  <wp:docPr id="309" name="Obraz 30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048" t="22391" r="7693" b="27161"/>
                          <a:stretch/>
                        </pic:blipFill>
                        <pic:spPr bwMode="auto">
                          <a:xfrm>
                            <a:off x="0" y="0"/>
                            <a:ext cx="1368000" cy="4263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5FB362F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43461E18" wp14:editId="73FD4539">
                  <wp:extent cx="1368000" cy="431393"/>
                  <wp:effectExtent l="0" t="0" r="3810" b="6985"/>
                  <wp:docPr id="310" name="Obraz 3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658" t="22391" r="7937" b="27161"/>
                          <a:stretch/>
                        </pic:blipFill>
                        <pic:spPr bwMode="auto">
                          <a:xfrm>
                            <a:off x="0" y="0"/>
                            <a:ext cx="1368000" cy="43139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58CCE508" w14:textId="77777777" w:rsidTr="00F77D81">
        <w:tc>
          <w:tcPr>
            <w:tcW w:w="2265" w:type="dxa"/>
            <w:vAlign w:val="center"/>
          </w:tcPr>
          <w:p w14:paraId="6EB67E0B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87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5" w:type="dxa"/>
            <w:vAlign w:val="center"/>
          </w:tcPr>
          <w:p w14:paraId="6A0E701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57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46EF2B8D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87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60668A1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58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  <w:tr w:rsidR="00F77D81" w:rsidRPr="00B41806" w14:paraId="5D3C02B9" w14:textId="77777777" w:rsidTr="00F77D81">
        <w:tc>
          <w:tcPr>
            <w:tcW w:w="9062" w:type="dxa"/>
            <w:gridSpan w:val="4"/>
            <w:vAlign w:val="center"/>
          </w:tcPr>
          <w:p w14:paraId="477B38BA" w14:textId="2BA164D5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(2)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  <w:t xml:space="preserve"> ++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onded 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by </w:t>
            </w:r>
            <w:r w:rsidRPr="004B4260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positions</w:t>
            </w:r>
            <w:r w:rsidR="00DD64C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5113E1"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4,</w:t>
            </w:r>
            <w:r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6</w:t>
            </w:r>
            <w:r w:rsidRPr="005113E1"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’</w:t>
            </w:r>
          </w:p>
        </w:tc>
      </w:tr>
      <w:tr w:rsidR="00F77D81" w:rsidRPr="008024FD" w14:paraId="551132E8" w14:textId="77777777" w:rsidTr="00F77D81">
        <w:tc>
          <w:tcPr>
            <w:tcW w:w="4530" w:type="dxa"/>
            <w:gridSpan w:val="2"/>
            <w:vAlign w:val="center"/>
          </w:tcPr>
          <w:p w14:paraId="6241542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6870" w:dyaOrig="4820" w14:anchorId="18F26150">
                <v:shape id="_x0000_i1051" type="#_x0000_t75" style="width:162.25pt;height:114.85pt" o:ole="">
                  <v:imagedata r:id="rId126" o:title=""/>
                </v:shape>
                <o:OLEObject Type="Embed" ProgID="ACD.ChemSketch.20" ShapeID="_x0000_i1051" DrawAspect="Content" ObjectID="_1737974572" r:id="rId127"/>
              </w:object>
            </w:r>
          </w:p>
        </w:tc>
        <w:tc>
          <w:tcPr>
            <w:tcW w:w="4532" w:type="dxa"/>
            <w:gridSpan w:val="2"/>
            <w:vAlign w:val="center"/>
          </w:tcPr>
          <w:p w14:paraId="7F46AAB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8070" w:dyaOrig="4470" w14:anchorId="258C0B5D">
                <v:shape id="_x0000_i1052" type="#_x0000_t75" style="width:184.1pt;height:102.1pt" o:ole="">
                  <v:imagedata r:id="rId128" o:title=""/>
                </v:shape>
                <o:OLEObject Type="Embed" ProgID="ACD.ChemSketch.20" ShapeID="_x0000_i1052" DrawAspect="Content" ObjectID="_1737974573" r:id="rId129"/>
              </w:object>
            </w:r>
          </w:p>
        </w:tc>
      </w:tr>
      <w:tr w:rsidR="00F77D81" w:rsidRPr="008024FD" w14:paraId="5CE35F15" w14:textId="77777777" w:rsidTr="00F77D81">
        <w:tc>
          <w:tcPr>
            <w:tcW w:w="2265" w:type="dxa"/>
            <w:vAlign w:val="center"/>
          </w:tcPr>
          <w:p w14:paraId="0FDAE01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5" w:type="dxa"/>
            <w:vAlign w:val="center"/>
          </w:tcPr>
          <w:p w14:paraId="5AD3F58C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266" w:type="dxa"/>
            <w:vAlign w:val="center"/>
          </w:tcPr>
          <w:p w14:paraId="107FED3B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6" w:type="dxa"/>
            <w:vAlign w:val="center"/>
          </w:tcPr>
          <w:p w14:paraId="16BC9D1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3D191772" w14:textId="77777777" w:rsidTr="00F77D81">
        <w:tc>
          <w:tcPr>
            <w:tcW w:w="2265" w:type="dxa"/>
            <w:vAlign w:val="center"/>
          </w:tcPr>
          <w:p w14:paraId="19C39FC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65598FC" wp14:editId="2CDAF05D">
                  <wp:extent cx="1368000" cy="755509"/>
                  <wp:effectExtent l="0" t="0" r="3810" b="6985"/>
                  <wp:docPr id="311" name="Obraz 3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4542" t="22443" r="21612" b="11853"/>
                          <a:stretch/>
                        </pic:blipFill>
                        <pic:spPr bwMode="auto">
                          <a:xfrm>
                            <a:off x="0" y="0"/>
                            <a:ext cx="1368000" cy="75550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5" w:type="dxa"/>
            <w:vAlign w:val="center"/>
          </w:tcPr>
          <w:p w14:paraId="00D4F4B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643DA14" wp14:editId="5412173E">
                  <wp:extent cx="1368000" cy="763462"/>
                  <wp:effectExtent l="0" t="0" r="3810" b="0"/>
                  <wp:docPr id="312" name="Obraz 3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4908" t="22122" r="21489" b="11784"/>
                          <a:stretch/>
                        </pic:blipFill>
                        <pic:spPr bwMode="auto">
                          <a:xfrm>
                            <a:off x="0" y="0"/>
                            <a:ext cx="1368000" cy="76346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04BC5059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5128787" wp14:editId="42E6365C">
                  <wp:extent cx="1368000" cy="438750"/>
                  <wp:effectExtent l="0" t="0" r="3810" b="0"/>
                  <wp:docPr id="313" name="Obraz 3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048" t="19693" r="6716" b="27701"/>
                          <a:stretch/>
                        </pic:blipFill>
                        <pic:spPr bwMode="auto">
                          <a:xfrm>
                            <a:off x="0" y="0"/>
                            <a:ext cx="1368000" cy="4387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4763073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4C04BFB" wp14:editId="302F8685">
                  <wp:extent cx="1368000" cy="441797"/>
                  <wp:effectExtent l="0" t="0" r="3810" b="0"/>
                  <wp:docPr id="314" name="Obraz 3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803" t="19424" r="6715" b="27431"/>
                          <a:stretch/>
                        </pic:blipFill>
                        <pic:spPr bwMode="auto">
                          <a:xfrm>
                            <a:off x="0" y="0"/>
                            <a:ext cx="1368000" cy="44179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368B20FB" w14:textId="77777777" w:rsidTr="00F77D81">
        <w:tc>
          <w:tcPr>
            <w:tcW w:w="2265" w:type="dxa"/>
            <w:vAlign w:val="center"/>
          </w:tcPr>
          <w:p w14:paraId="06A54AB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96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5" w:type="dxa"/>
            <w:vAlign w:val="center"/>
          </w:tcPr>
          <w:p w14:paraId="0E2FB083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56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5693524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96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6CC7581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56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  <w:tr w:rsidR="00F77D81" w:rsidRPr="00B41806" w14:paraId="60907964" w14:textId="77777777" w:rsidTr="00F77D81">
        <w:tc>
          <w:tcPr>
            <w:tcW w:w="9062" w:type="dxa"/>
            <w:gridSpan w:val="4"/>
            <w:vAlign w:val="center"/>
          </w:tcPr>
          <w:p w14:paraId="127D00B2" w14:textId="06F978F1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(2)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  <w:t xml:space="preserve"> ++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onded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y</w:t>
            </w:r>
            <w:r w:rsidRPr="004B4260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positions</w:t>
            </w:r>
            <w:proofErr w:type="spellEnd"/>
            <w:r w:rsidR="00DD64CF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6</w:t>
            </w:r>
            <w:r w:rsidRPr="005113E1"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,</w:t>
            </w:r>
            <w:r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6</w:t>
            </w:r>
            <w:r w:rsidRPr="005113E1">
              <w:rPr>
                <w:rFonts w:ascii="Times New Roman" w:hAnsi="Times New Roman"/>
                <w:b/>
                <w:color w:val="FF0000"/>
                <w:sz w:val="24"/>
                <w:szCs w:val="24"/>
                <w:lang w:val="en-US"/>
              </w:rPr>
              <w:t>’</w:t>
            </w:r>
          </w:p>
        </w:tc>
      </w:tr>
      <w:tr w:rsidR="00F77D81" w:rsidRPr="008024FD" w14:paraId="493CD0A3" w14:textId="77777777" w:rsidTr="00F77D81">
        <w:tc>
          <w:tcPr>
            <w:tcW w:w="4530" w:type="dxa"/>
            <w:gridSpan w:val="2"/>
            <w:vAlign w:val="center"/>
          </w:tcPr>
          <w:p w14:paraId="218DCB2B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420" w:dyaOrig="4370" w14:anchorId="089CA556">
                <v:shape id="_x0000_i1053" type="#_x0000_t75" style="width:174.55pt;height:103.9pt" o:ole="">
                  <v:imagedata r:id="rId134" o:title=""/>
                </v:shape>
                <o:OLEObject Type="Embed" ProgID="ACD.ChemSketch.20" ShapeID="_x0000_i1053" DrawAspect="Content" ObjectID="_1737974574" r:id="rId135"/>
              </w:object>
            </w:r>
          </w:p>
        </w:tc>
        <w:tc>
          <w:tcPr>
            <w:tcW w:w="4532" w:type="dxa"/>
            <w:gridSpan w:val="2"/>
            <w:vAlign w:val="center"/>
          </w:tcPr>
          <w:p w14:paraId="57B8024B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360" w:dyaOrig="4930" w14:anchorId="7C7F90B5">
                <v:shape id="_x0000_i1054" type="#_x0000_t75" style="width:167.25pt;height:113pt" o:ole="">
                  <v:imagedata r:id="rId136" o:title=""/>
                </v:shape>
                <o:OLEObject Type="Embed" ProgID="ACD.ChemSketch.20" ShapeID="_x0000_i1054" DrawAspect="Content" ObjectID="_1737974575" r:id="rId137"/>
              </w:object>
            </w:r>
          </w:p>
        </w:tc>
      </w:tr>
      <w:tr w:rsidR="00F77D81" w:rsidRPr="008024FD" w14:paraId="54C41CEF" w14:textId="77777777" w:rsidTr="00F77D81">
        <w:tc>
          <w:tcPr>
            <w:tcW w:w="2265" w:type="dxa"/>
            <w:vAlign w:val="center"/>
          </w:tcPr>
          <w:p w14:paraId="3D1CCB7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5" w:type="dxa"/>
            <w:vAlign w:val="center"/>
          </w:tcPr>
          <w:p w14:paraId="14B579C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266" w:type="dxa"/>
            <w:vAlign w:val="center"/>
          </w:tcPr>
          <w:p w14:paraId="110E9FD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266" w:type="dxa"/>
            <w:vAlign w:val="center"/>
          </w:tcPr>
          <w:p w14:paraId="7915CF7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185B511F" w14:textId="77777777" w:rsidTr="00F77D81">
        <w:tc>
          <w:tcPr>
            <w:tcW w:w="2265" w:type="dxa"/>
            <w:vAlign w:val="center"/>
          </w:tcPr>
          <w:p w14:paraId="0296D279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A4867D9" wp14:editId="36C4A6E8">
                  <wp:extent cx="1368000" cy="831939"/>
                  <wp:effectExtent l="0" t="0" r="3810" b="6350"/>
                  <wp:docPr id="315" name="Obraz 3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4542" t="2966" r="27472" b="32558"/>
                          <a:stretch/>
                        </pic:blipFill>
                        <pic:spPr bwMode="auto">
                          <a:xfrm>
                            <a:off x="0" y="0"/>
                            <a:ext cx="1368000" cy="83193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5" w:type="dxa"/>
            <w:vAlign w:val="center"/>
          </w:tcPr>
          <w:p w14:paraId="6F1510AB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143D92A" wp14:editId="12EEF3A8">
                  <wp:extent cx="1368000" cy="792184"/>
                  <wp:effectExtent l="0" t="0" r="3810" b="8255"/>
                  <wp:docPr id="316" name="Obraz 3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4786" t="9442" r="27351" b="29319"/>
                          <a:stretch/>
                        </pic:blipFill>
                        <pic:spPr bwMode="auto">
                          <a:xfrm>
                            <a:off x="0" y="0"/>
                            <a:ext cx="1368000" cy="79218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162D707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74062DDF" wp14:editId="2C1ACCE8">
                  <wp:extent cx="1368000" cy="787245"/>
                  <wp:effectExtent l="0" t="0" r="3810" b="0"/>
                  <wp:docPr id="317" name="Obraz 3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1123" t="16456" r="27106" b="17719"/>
                          <a:stretch/>
                        </pic:blipFill>
                        <pic:spPr bwMode="auto">
                          <a:xfrm>
                            <a:off x="0" y="0"/>
                            <a:ext cx="1368000" cy="78724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6" w:type="dxa"/>
            <w:vAlign w:val="center"/>
          </w:tcPr>
          <w:p w14:paraId="6840C89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B33B4BA" wp14:editId="29A9123F">
                  <wp:extent cx="1368000" cy="660981"/>
                  <wp:effectExtent l="0" t="0" r="3810" b="6350"/>
                  <wp:docPr id="318" name="Obraz 3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1001" t="18615" r="28205" b="27161"/>
                          <a:stretch/>
                        </pic:blipFill>
                        <pic:spPr bwMode="auto">
                          <a:xfrm>
                            <a:off x="0" y="0"/>
                            <a:ext cx="1368000" cy="66098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5948094E" w14:textId="77777777" w:rsidTr="00F77D81">
        <w:tc>
          <w:tcPr>
            <w:tcW w:w="2265" w:type="dxa"/>
            <w:vAlign w:val="center"/>
          </w:tcPr>
          <w:p w14:paraId="0243E21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6.10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5" w:type="dxa"/>
            <w:vAlign w:val="center"/>
          </w:tcPr>
          <w:p w14:paraId="01444473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67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3302B1F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6.09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266" w:type="dxa"/>
            <w:vAlign w:val="center"/>
          </w:tcPr>
          <w:p w14:paraId="097143F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4.75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</w:tbl>
    <w:p w14:paraId="26FF2CCB" w14:textId="77777777" w:rsidR="00FB0460" w:rsidRDefault="00FB0460" w:rsidP="0043098B">
      <w:pPr>
        <w:spacing w:after="0"/>
        <w:jc w:val="both"/>
        <w:rPr>
          <w:rFonts w:ascii="Times New Roman" w:hAnsi="Times New Roman"/>
          <w:b/>
          <w:lang w:val="en-US"/>
        </w:rPr>
      </w:pPr>
    </w:p>
    <w:p w14:paraId="1E29C8C7" w14:textId="77777777" w:rsidR="00F77D81" w:rsidRDefault="00F77D81" w:rsidP="0043098B">
      <w:pPr>
        <w:spacing w:after="0"/>
        <w:jc w:val="both"/>
        <w:rPr>
          <w:rFonts w:ascii="Times New Roman" w:hAnsi="Times New Roman"/>
          <w:b/>
          <w:lang w:val="en-US"/>
        </w:rPr>
      </w:pPr>
    </w:p>
    <w:p w14:paraId="69335291" w14:textId="77777777" w:rsidR="006C7B29" w:rsidRDefault="006C7B29" w:rsidP="0043098B">
      <w:pPr>
        <w:spacing w:after="0"/>
        <w:jc w:val="both"/>
        <w:rPr>
          <w:rFonts w:ascii="Times New Roman" w:hAnsi="Times New Roman"/>
          <w:b/>
          <w:lang w:val="en-US"/>
        </w:rPr>
      </w:pPr>
    </w:p>
    <w:p w14:paraId="70F37BA9" w14:textId="77777777" w:rsidR="006C7B29" w:rsidRDefault="006C7B29" w:rsidP="0043098B">
      <w:pPr>
        <w:spacing w:after="0"/>
        <w:jc w:val="both"/>
        <w:rPr>
          <w:rFonts w:ascii="Times New Roman" w:hAnsi="Times New Roman"/>
          <w:b/>
          <w:lang w:val="en-US"/>
        </w:rPr>
      </w:pPr>
    </w:p>
    <w:p w14:paraId="47DBED51" w14:textId="77777777" w:rsidR="006C7B29" w:rsidRDefault="006C7B29" w:rsidP="0043098B">
      <w:pPr>
        <w:spacing w:after="0"/>
        <w:jc w:val="both"/>
        <w:rPr>
          <w:rFonts w:ascii="Times New Roman" w:hAnsi="Times New Roman"/>
          <w:b/>
          <w:lang w:val="en-US"/>
        </w:rPr>
      </w:pPr>
    </w:p>
    <w:p w14:paraId="5B2C1E0E" w14:textId="77777777" w:rsidR="006C7B29" w:rsidRDefault="006C7B29" w:rsidP="0043098B">
      <w:pPr>
        <w:spacing w:after="0"/>
        <w:jc w:val="both"/>
        <w:rPr>
          <w:rFonts w:ascii="Times New Roman" w:hAnsi="Times New Roman"/>
          <w:b/>
          <w:lang w:val="en-US"/>
        </w:rPr>
      </w:pPr>
    </w:p>
    <w:p w14:paraId="4689F2ED" w14:textId="77777777" w:rsidR="006C7B29" w:rsidRDefault="006C7B29" w:rsidP="0043098B">
      <w:pPr>
        <w:spacing w:after="0"/>
        <w:jc w:val="both"/>
        <w:rPr>
          <w:rFonts w:ascii="Times New Roman" w:hAnsi="Times New Roman"/>
          <w:b/>
          <w:lang w:val="en-US"/>
        </w:rPr>
      </w:pPr>
    </w:p>
    <w:p w14:paraId="353940E5" w14:textId="77777777" w:rsidR="006C7B29" w:rsidRDefault="006C7B29" w:rsidP="0043098B">
      <w:pPr>
        <w:spacing w:after="0"/>
        <w:jc w:val="both"/>
        <w:rPr>
          <w:rFonts w:ascii="Times New Roman" w:hAnsi="Times New Roman"/>
          <w:b/>
          <w:lang w:val="en-US"/>
        </w:rPr>
      </w:pPr>
    </w:p>
    <w:p w14:paraId="707B6003" w14:textId="77777777" w:rsidR="006C7B29" w:rsidRDefault="006C7B29" w:rsidP="0043098B">
      <w:pPr>
        <w:spacing w:after="0"/>
        <w:jc w:val="both"/>
        <w:rPr>
          <w:rFonts w:ascii="Times New Roman" w:hAnsi="Times New Roman"/>
          <w:b/>
          <w:lang w:val="en-US"/>
        </w:rPr>
      </w:pPr>
    </w:p>
    <w:p w14:paraId="481F5697" w14:textId="77777777" w:rsidR="006C7B29" w:rsidRPr="00EB7FAB" w:rsidRDefault="006C7B29" w:rsidP="0043098B">
      <w:pPr>
        <w:spacing w:after="0"/>
        <w:jc w:val="both"/>
        <w:rPr>
          <w:rFonts w:ascii="Times New Roman" w:hAnsi="Times New Roman"/>
          <w:b/>
          <w:lang w:val="en-US"/>
        </w:rPr>
      </w:pPr>
    </w:p>
    <w:p w14:paraId="26662BC8" w14:textId="2743ABC6" w:rsidR="00FB0460" w:rsidRDefault="001D063A" w:rsidP="007218E8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lastRenderedPageBreak/>
        <w:t xml:space="preserve">Supplementary Table 5 | </w:t>
      </w:r>
      <w:r w:rsidR="00E70ADC" w:rsidRPr="00AA0188">
        <w:rPr>
          <w:rFonts w:ascii="Times New Roman" w:hAnsi="Times New Roman"/>
          <w:b/>
          <w:sz w:val="24"/>
          <w:szCs w:val="24"/>
          <w:lang w:val="en-US"/>
        </w:rPr>
        <w:t>The s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hape of frontier orbitals of de</w:t>
      </w:r>
      <w:r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 xml:space="preserve">protonated neutral </w:t>
      </w:r>
      <w:r w:rsidR="005113E1"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>dimer (2)</w:t>
      </w:r>
      <w:r w:rsidR="005113E1" w:rsidRPr="00AA0188">
        <w:rPr>
          <w:rFonts w:ascii="Times New Roman" w:hAnsi="Times New Roman"/>
          <w:b/>
          <w:color w:val="2E2E2E"/>
          <w:sz w:val="24"/>
          <w:szCs w:val="24"/>
          <w:vertAlign w:val="subscript"/>
          <w:lang w:val="en-US"/>
        </w:rPr>
        <w:t>2</w:t>
      </w:r>
      <w:r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 xml:space="preserve">,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calculated at B3LYP/3-21G/CPCM(DCM)</w:t>
      </w:r>
      <w:r w:rsidR="005113E1" w:rsidRPr="00AA0188">
        <w:rPr>
          <w:rFonts w:ascii="Times New Roman" w:hAnsi="Times New Roman"/>
          <w:b/>
          <w:sz w:val="24"/>
          <w:szCs w:val="24"/>
          <w:lang w:val="en-US"/>
        </w:rPr>
        <w:t xml:space="preserve">.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>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0.03 e</w:t>
      </w:r>
      <w:r w:rsidR="00E70ADC" w:rsidRPr="00A84457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/au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in each case.</w:t>
      </w:r>
    </w:p>
    <w:tbl>
      <w:tblPr>
        <w:tblStyle w:val="Tabela-Siatka"/>
        <w:tblW w:w="9288" w:type="dxa"/>
        <w:tblLayout w:type="fixed"/>
        <w:tblLook w:val="04A0" w:firstRow="1" w:lastRow="0" w:firstColumn="1" w:lastColumn="0" w:noHBand="0" w:noVBand="1"/>
      </w:tblPr>
      <w:tblGrid>
        <w:gridCol w:w="2322"/>
        <w:gridCol w:w="2322"/>
        <w:gridCol w:w="2322"/>
        <w:gridCol w:w="2322"/>
      </w:tblGrid>
      <w:tr w:rsidR="00F77D81" w:rsidRPr="008024FD" w14:paraId="163661BB" w14:textId="77777777" w:rsidTr="00F77D81">
        <w:tc>
          <w:tcPr>
            <w:tcW w:w="4644" w:type="dxa"/>
            <w:gridSpan w:val="2"/>
            <w:vAlign w:val="center"/>
          </w:tcPr>
          <w:p w14:paraId="4DFD0115" w14:textId="77777777" w:rsidR="00F77D81" w:rsidRPr="008B3064" w:rsidRDefault="00F77D81" w:rsidP="00F77D81">
            <w:pPr>
              <w:jc w:val="center"/>
              <w:rPr>
                <w:rFonts w:ascii="Times New Roman" w:hAnsi="Times New Roman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4644" w:type="dxa"/>
            <w:gridSpan w:val="2"/>
            <w:vAlign w:val="center"/>
          </w:tcPr>
          <w:p w14:paraId="7E1F6A1A" w14:textId="77777777" w:rsidR="00F77D81" w:rsidRPr="00FD49BD" w:rsidRDefault="00F77D81" w:rsidP="00F77D81">
            <w:pPr>
              <w:jc w:val="center"/>
              <w:rPr>
                <w:rFonts w:ascii="Times New Roman" w:hAnsi="Times New Roman"/>
                <w:i/>
              </w:rPr>
            </w:pPr>
            <w:r w:rsidRPr="008B3064">
              <w:rPr>
                <w:rFonts w:ascii="Times New Roman" w:hAnsi="Times New Roman"/>
              </w:rPr>
              <w:t>(</w:t>
            </w:r>
            <w:r w:rsidRPr="008B3064"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 w:rsidRPr="008B3064"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</w:tr>
      <w:tr w:rsidR="00F77D81" w:rsidRPr="008B3064" w14:paraId="7C30CED8" w14:textId="77777777" w:rsidTr="00F77D81">
        <w:tc>
          <w:tcPr>
            <w:tcW w:w="9288" w:type="dxa"/>
            <w:gridSpan w:val="4"/>
            <w:vAlign w:val="center"/>
          </w:tcPr>
          <w:p w14:paraId="3F500732" w14:textId="77777777" w:rsidR="00F77D81" w:rsidRPr="008B3064" w:rsidRDefault="00F77D81" w:rsidP="00F77D81">
            <w:pPr>
              <w:jc w:val="center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(2)</w:t>
            </w:r>
            <w:r w:rsidRPr="005113E1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onded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by 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1,1’ 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F77D81" w:rsidRPr="008024FD" w14:paraId="23200C06" w14:textId="77777777" w:rsidTr="00F77D81">
        <w:tc>
          <w:tcPr>
            <w:tcW w:w="4644" w:type="dxa"/>
            <w:gridSpan w:val="2"/>
            <w:vAlign w:val="center"/>
          </w:tcPr>
          <w:p w14:paraId="777C31D2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580" w:dyaOrig="3470" w14:anchorId="2444F56D">
                <v:shape id="_x0000_i1055" type="#_x0000_t75" style="width:178.65pt;height:82.05pt" o:ole="">
                  <v:imagedata r:id="rId142" o:title=""/>
                </v:shape>
                <o:OLEObject Type="Embed" ProgID="ACD.ChemSketch.20" ShapeID="_x0000_i1055" DrawAspect="Content" ObjectID="_1737974576" r:id="rId143"/>
              </w:object>
            </w:r>
          </w:p>
        </w:tc>
        <w:tc>
          <w:tcPr>
            <w:tcW w:w="4644" w:type="dxa"/>
            <w:gridSpan w:val="2"/>
            <w:vAlign w:val="center"/>
          </w:tcPr>
          <w:p w14:paraId="7290412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590" w:dyaOrig="3480" w14:anchorId="04881F48">
                <v:shape id="_x0000_i1056" type="#_x0000_t75" style="width:173.15pt;height:79.75pt" o:ole="">
                  <v:imagedata r:id="rId144" o:title=""/>
                </v:shape>
                <o:OLEObject Type="Embed" ProgID="ACD.ChemSketch.20" ShapeID="_x0000_i1056" DrawAspect="Content" ObjectID="_1737974577" r:id="rId145"/>
              </w:object>
            </w:r>
          </w:p>
        </w:tc>
      </w:tr>
      <w:tr w:rsidR="00F77D81" w:rsidRPr="008024FD" w14:paraId="0329C2DF" w14:textId="77777777" w:rsidTr="00F77D81">
        <w:tc>
          <w:tcPr>
            <w:tcW w:w="2322" w:type="dxa"/>
            <w:vAlign w:val="center"/>
          </w:tcPr>
          <w:p w14:paraId="1F7A051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2722251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322" w:type="dxa"/>
            <w:vAlign w:val="center"/>
          </w:tcPr>
          <w:p w14:paraId="63F4AB4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3C5AD1A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440E8E13" w14:textId="77777777" w:rsidTr="00F77D81">
        <w:tc>
          <w:tcPr>
            <w:tcW w:w="2322" w:type="dxa"/>
            <w:vAlign w:val="center"/>
          </w:tcPr>
          <w:p w14:paraId="74259843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E6C6CFD" wp14:editId="509E291C">
                  <wp:extent cx="998806" cy="1057849"/>
                  <wp:effectExtent l="0" t="0" r="0" b="0"/>
                  <wp:docPr id="319" name="Obraz 3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9387" t="22405" r="37220" b="22854"/>
                          <a:stretch/>
                        </pic:blipFill>
                        <pic:spPr bwMode="auto">
                          <a:xfrm>
                            <a:off x="0" y="0"/>
                            <a:ext cx="1000334" cy="105946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614F257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E9BF31B" wp14:editId="1FCA4E25">
                  <wp:extent cx="921026" cy="985499"/>
                  <wp:effectExtent l="0" t="0" r="0" b="5715"/>
                  <wp:docPr id="64" name="Obraz 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9502" t="22392" r="37465" b="23155"/>
                          <a:stretch/>
                        </pic:blipFill>
                        <pic:spPr bwMode="auto">
                          <a:xfrm>
                            <a:off x="0" y="0"/>
                            <a:ext cx="925723" cy="99052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345D695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F24942B" wp14:editId="29550E57">
                  <wp:extent cx="1368000" cy="556070"/>
                  <wp:effectExtent l="0" t="0" r="3810" b="0"/>
                  <wp:docPr id="65" name="Obraz 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179" t="24172" r="26639" b="34351"/>
                          <a:stretch/>
                        </pic:blipFill>
                        <pic:spPr bwMode="auto">
                          <a:xfrm>
                            <a:off x="0" y="0"/>
                            <a:ext cx="1368000" cy="55607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7E9F65B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F13D57B" wp14:editId="76F19A29">
                  <wp:extent cx="1368000" cy="558857"/>
                  <wp:effectExtent l="0" t="0" r="3810" b="0"/>
                  <wp:docPr id="66" name="Obraz 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49" t="24439" r="27078" b="34064"/>
                          <a:stretch/>
                        </pic:blipFill>
                        <pic:spPr bwMode="auto">
                          <a:xfrm>
                            <a:off x="0" y="0"/>
                            <a:ext cx="1368000" cy="55885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15FCD30D" w14:textId="77777777" w:rsidTr="00F77D81">
        <w:tc>
          <w:tcPr>
            <w:tcW w:w="2322" w:type="dxa"/>
            <w:vAlign w:val="center"/>
          </w:tcPr>
          <w:p w14:paraId="7D6D525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6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65FC622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17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1E4DE21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3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2CE6314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18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  <w:tr w:rsidR="00F77D81" w:rsidRPr="00B41806" w14:paraId="73AF9691" w14:textId="77777777" w:rsidTr="00F77D81">
        <w:tc>
          <w:tcPr>
            <w:tcW w:w="9288" w:type="dxa"/>
            <w:gridSpan w:val="4"/>
            <w:vAlign w:val="center"/>
          </w:tcPr>
          <w:p w14:paraId="1F3948EE" w14:textId="77777777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(2)</w:t>
            </w:r>
            <w:r w:rsidRPr="005113E1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onded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by 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1,3’ 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F77D81" w:rsidRPr="008024FD" w14:paraId="3A3BE64D" w14:textId="77777777" w:rsidTr="00F77D81">
        <w:tc>
          <w:tcPr>
            <w:tcW w:w="4644" w:type="dxa"/>
            <w:gridSpan w:val="2"/>
            <w:vAlign w:val="center"/>
          </w:tcPr>
          <w:p w14:paraId="32303D26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700" w:dyaOrig="5570" w14:anchorId="7524C7F9">
                <v:shape id="_x0000_i1057" type="#_x0000_t75" style="width:180.9pt;height:132.6pt" o:ole="">
                  <v:imagedata r:id="rId150" o:title=""/>
                </v:shape>
                <o:OLEObject Type="Embed" ProgID="ACD.ChemSketch.20" ShapeID="_x0000_i1057" DrawAspect="Content" ObjectID="_1737974578" r:id="rId151"/>
              </w:object>
            </w:r>
          </w:p>
        </w:tc>
        <w:tc>
          <w:tcPr>
            <w:tcW w:w="4644" w:type="dxa"/>
            <w:gridSpan w:val="2"/>
            <w:vAlign w:val="center"/>
          </w:tcPr>
          <w:p w14:paraId="7FA6BA09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480" w:dyaOrig="4839" w14:anchorId="1F188BDA">
                <v:shape id="_x0000_i1058" type="#_x0000_t75" style="width:170.45pt;height:111.2pt" o:ole="">
                  <v:imagedata r:id="rId152" o:title=""/>
                </v:shape>
                <o:OLEObject Type="Embed" ProgID="ACD.ChemSketch.20" ShapeID="_x0000_i1058" DrawAspect="Content" ObjectID="_1737974579" r:id="rId153"/>
              </w:object>
            </w:r>
          </w:p>
        </w:tc>
      </w:tr>
      <w:tr w:rsidR="00F77D81" w:rsidRPr="008024FD" w14:paraId="096FC77C" w14:textId="77777777" w:rsidTr="00F77D81">
        <w:tc>
          <w:tcPr>
            <w:tcW w:w="2322" w:type="dxa"/>
            <w:vAlign w:val="center"/>
          </w:tcPr>
          <w:p w14:paraId="26FEFB8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1F05396D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322" w:type="dxa"/>
            <w:vAlign w:val="center"/>
          </w:tcPr>
          <w:p w14:paraId="2678BEF9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01432F0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17FDDFAC" w14:textId="77777777" w:rsidTr="00F77D81">
        <w:tc>
          <w:tcPr>
            <w:tcW w:w="2322" w:type="dxa"/>
            <w:vAlign w:val="center"/>
          </w:tcPr>
          <w:p w14:paraId="20448C6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DB405DD" wp14:editId="6E51C992">
                  <wp:extent cx="1368000" cy="1075806"/>
                  <wp:effectExtent l="0" t="0" r="3810" b="0"/>
                  <wp:docPr id="67" name="Obraz 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6752" t="19154" r="25519" b="15291"/>
                          <a:stretch/>
                        </pic:blipFill>
                        <pic:spPr bwMode="auto">
                          <a:xfrm>
                            <a:off x="0" y="0"/>
                            <a:ext cx="1368000" cy="107580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00CB452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2AEE185" wp14:editId="1A0E9258">
                  <wp:extent cx="1368000" cy="1061077"/>
                  <wp:effectExtent l="0" t="0" r="3810" b="6350"/>
                  <wp:docPr id="68" name="Obraz 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6630" t="19424" r="25274" b="15291"/>
                          <a:stretch/>
                        </pic:blipFill>
                        <pic:spPr bwMode="auto">
                          <a:xfrm>
                            <a:off x="0" y="0"/>
                            <a:ext cx="1368000" cy="106107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11283FA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C110A71" wp14:editId="74CA6E09">
                  <wp:extent cx="1264297" cy="1160585"/>
                  <wp:effectExtent l="0" t="0" r="0" b="1905"/>
                  <wp:docPr id="69" name="Obraz 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9316" t="19693" r="29426" b="16910"/>
                          <a:stretch/>
                        </pic:blipFill>
                        <pic:spPr bwMode="auto">
                          <a:xfrm>
                            <a:off x="0" y="0"/>
                            <a:ext cx="1267479" cy="116350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501D882C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4EC3912" wp14:editId="45562D4C">
                  <wp:extent cx="1287193" cy="1190527"/>
                  <wp:effectExtent l="0" t="0" r="8255" b="0"/>
                  <wp:docPr id="70" name="Obraz 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9560" t="20233" r="29548" b="16640"/>
                          <a:stretch/>
                        </pic:blipFill>
                        <pic:spPr bwMode="auto">
                          <a:xfrm>
                            <a:off x="0" y="0"/>
                            <a:ext cx="1290432" cy="119352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309FC043" w14:textId="77777777" w:rsidTr="00F77D81">
        <w:tc>
          <w:tcPr>
            <w:tcW w:w="2322" w:type="dxa"/>
            <w:vAlign w:val="center"/>
          </w:tcPr>
          <w:p w14:paraId="017A7B3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23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52D69E03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1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0E78C48B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22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4A18B33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0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  <w:tr w:rsidR="00F77D81" w:rsidRPr="00B41806" w14:paraId="33DDC7BE" w14:textId="77777777" w:rsidTr="00F77D81">
        <w:tc>
          <w:tcPr>
            <w:tcW w:w="9288" w:type="dxa"/>
            <w:gridSpan w:val="4"/>
            <w:vAlign w:val="center"/>
          </w:tcPr>
          <w:p w14:paraId="7B9F932B" w14:textId="77777777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(2)</w:t>
            </w:r>
            <w:r w:rsidRPr="005113E1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onded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by 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1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’ 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F77D81" w:rsidRPr="008024FD" w14:paraId="431F4B62" w14:textId="77777777" w:rsidTr="00F77D81">
        <w:tc>
          <w:tcPr>
            <w:tcW w:w="4644" w:type="dxa"/>
            <w:gridSpan w:val="2"/>
            <w:vAlign w:val="center"/>
          </w:tcPr>
          <w:p w14:paraId="5E4485E2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250" w:dyaOrig="5070" w14:anchorId="0BB9EF5C">
                <v:shape id="_x0000_i1059" type="#_x0000_t75" style="width:157.65pt;height:111.2pt" o:ole="">
                  <v:imagedata r:id="rId158" o:title=""/>
                </v:shape>
                <o:OLEObject Type="Embed" ProgID="ACD.ChemSketch.20" ShapeID="_x0000_i1059" DrawAspect="Content" ObjectID="_1737974580" r:id="rId159"/>
              </w:object>
            </w:r>
          </w:p>
        </w:tc>
        <w:tc>
          <w:tcPr>
            <w:tcW w:w="4644" w:type="dxa"/>
            <w:gridSpan w:val="2"/>
            <w:vAlign w:val="center"/>
          </w:tcPr>
          <w:p w14:paraId="05D1225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6520" w:dyaOrig="4951" w14:anchorId="772042A2">
                <v:shape id="_x0000_i1060" type="#_x0000_t75" style="width:135.35pt;height:104.35pt" o:ole="">
                  <v:imagedata r:id="rId160" o:title=""/>
                </v:shape>
                <o:OLEObject Type="Embed" ProgID="ACD.ChemSketch.20" ShapeID="_x0000_i1060" DrawAspect="Content" ObjectID="_1737974581" r:id="rId161"/>
              </w:object>
            </w:r>
          </w:p>
        </w:tc>
      </w:tr>
      <w:tr w:rsidR="00F77D81" w:rsidRPr="008024FD" w14:paraId="42302C37" w14:textId="77777777" w:rsidTr="00F77D81">
        <w:tc>
          <w:tcPr>
            <w:tcW w:w="2322" w:type="dxa"/>
            <w:vAlign w:val="center"/>
          </w:tcPr>
          <w:p w14:paraId="229BB809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4AEFE50B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322" w:type="dxa"/>
            <w:vAlign w:val="center"/>
          </w:tcPr>
          <w:p w14:paraId="7032C48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66AAD166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492BA2A5" w14:textId="77777777" w:rsidTr="00F77D81">
        <w:tc>
          <w:tcPr>
            <w:tcW w:w="2322" w:type="dxa"/>
            <w:vAlign w:val="center"/>
          </w:tcPr>
          <w:p w14:paraId="4D1D24F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lastRenderedPageBreak/>
              <w:drawing>
                <wp:inline distT="0" distB="0" distL="0" distR="0" wp14:anchorId="16149A93" wp14:editId="2F7AA456">
                  <wp:extent cx="1368000" cy="1335539"/>
                  <wp:effectExtent l="0" t="0" r="3810" b="0"/>
                  <wp:docPr id="71" name="Obraz 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7485" t="10251" r="26496" b="12054"/>
                          <a:stretch/>
                        </pic:blipFill>
                        <pic:spPr bwMode="auto">
                          <a:xfrm>
                            <a:off x="0" y="0"/>
                            <a:ext cx="1368000" cy="133553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7220735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0EFF5428" wp14:editId="744C3EFF">
                  <wp:extent cx="1368000" cy="1340177"/>
                  <wp:effectExtent l="0" t="0" r="3810" b="0"/>
                  <wp:docPr id="72" name="Obraz 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7485" t="9712" r="26496" b="12324"/>
                          <a:stretch/>
                        </pic:blipFill>
                        <pic:spPr bwMode="auto">
                          <a:xfrm>
                            <a:off x="0" y="0"/>
                            <a:ext cx="1368000" cy="134017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61F5DFB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C19ACE1" wp14:editId="700A1152">
                  <wp:extent cx="1368000" cy="1076294"/>
                  <wp:effectExtent l="0" t="0" r="3810" b="0"/>
                  <wp:docPr id="73" name="Obraz 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3944" t="12950" r="32845" b="29319"/>
                          <a:stretch/>
                        </pic:blipFill>
                        <pic:spPr bwMode="auto">
                          <a:xfrm>
                            <a:off x="0" y="0"/>
                            <a:ext cx="1368000" cy="107629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30946D23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4D4771F8" wp14:editId="48EC289C">
                  <wp:extent cx="1368000" cy="1091383"/>
                  <wp:effectExtent l="0" t="0" r="3810" b="0"/>
                  <wp:docPr id="74" name="Obraz 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3944" t="12679" r="32845" b="28780"/>
                          <a:stretch/>
                        </pic:blipFill>
                        <pic:spPr bwMode="auto">
                          <a:xfrm>
                            <a:off x="0" y="0"/>
                            <a:ext cx="1368000" cy="109138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26399B16" w14:textId="77777777" w:rsidTr="00F77D81">
        <w:tc>
          <w:tcPr>
            <w:tcW w:w="2322" w:type="dxa"/>
            <w:vAlign w:val="center"/>
          </w:tcPr>
          <w:p w14:paraId="2A0B5FFF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2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116E7B2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3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56764B06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20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1328FB33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1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  <w:tr w:rsidR="00F77D81" w:rsidRPr="00B41806" w14:paraId="0221245C" w14:textId="77777777" w:rsidTr="00F77D81">
        <w:tc>
          <w:tcPr>
            <w:tcW w:w="9288" w:type="dxa"/>
            <w:gridSpan w:val="4"/>
            <w:vAlign w:val="center"/>
          </w:tcPr>
          <w:p w14:paraId="0AFF6061" w14:textId="77777777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(2)</w:t>
            </w:r>
            <w:r w:rsidRPr="005113E1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onded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by 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1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6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’ 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F77D81" w:rsidRPr="008024FD" w14:paraId="4E7ECEDC" w14:textId="77777777" w:rsidTr="00F77D81">
        <w:tc>
          <w:tcPr>
            <w:tcW w:w="4644" w:type="dxa"/>
            <w:gridSpan w:val="2"/>
            <w:vAlign w:val="center"/>
          </w:tcPr>
          <w:p w14:paraId="4C7C9CF6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660" w:dyaOrig="3850" w14:anchorId="2BA9331E">
                <v:shape id="_x0000_i1061" type="#_x0000_t75" style="width:167.25pt;height:84.3pt" o:ole="">
                  <v:imagedata r:id="rId166" o:title=""/>
                </v:shape>
                <o:OLEObject Type="Embed" ProgID="ACD.ChemSketch.20" ShapeID="_x0000_i1061" DrawAspect="Content" ObjectID="_1737974582" r:id="rId167"/>
              </w:object>
            </w:r>
          </w:p>
        </w:tc>
        <w:tc>
          <w:tcPr>
            <w:tcW w:w="4644" w:type="dxa"/>
            <w:gridSpan w:val="2"/>
            <w:vAlign w:val="center"/>
          </w:tcPr>
          <w:p w14:paraId="639E646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910" w:dyaOrig="3540" w14:anchorId="151ADFE4">
                <v:shape id="_x0000_i1062" type="#_x0000_t75" style="width:180pt;height:81.55pt" o:ole="">
                  <v:imagedata r:id="rId168" o:title=""/>
                </v:shape>
                <o:OLEObject Type="Embed" ProgID="ACD.ChemSketch.20" ShapeID="_x0000_i1062" DrawAspect="Content" ObjectID="_1737974583" r:id="rId169"/>
              </w:object>
            </w:r>
          </w:p>
        </w:tc>
      </w:tr>
      <w:tr w:rsidR="00F77D81" w:rsidRPr="008024FD" w14:paraId="4FA3710F" w14:textId="77777777" w:rsidTr="00F77D81">
        <w:tc>
          <w:tcPr>
            <w:tcW w:w="2322" w:type="dxa"/>
            <w:vAlign w:val="center"/>
          </w:tcPr>
          <w:p w14:paraId="71D2A90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39AB935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322" w:type="dxa"/>
            <w:vAlign w:val="center"/>
          </w:tcPr>
          <w:p w14:paraId="063F4433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44280DB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74DF47E5" w14:textId="77777777" w:rsidTr="00F77D81">
        <w:tc>
          <w:tcPr>
            <w:tcW w:w="2322" w:type="dxa"/>
            <w:vAlign w:val="center"/>
          </w:tcPr>
          <w:p w14:paraId="4C353A2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6DEC9A2" wp14:editId="4BEA00FA">
                  <wp:extent cx="1368000" cy="1150980"/>
                  <wp:effectExtent l="0" t="0" r="3810" b="0"/>
                  <wp:docPr id="75" name="Obraz 7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3398" t="6365" r="25927" b="18022"/>
                          <a:stretch/>
                        </pic:blipFill>
                        <pic:spPr bwMode="auto">
                          <a:xfrm>
                            <a:off x="0" y="0"/>
                            <a:ext cx="1368000" cy="115098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31047449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B344857" wp14:editId="4FC8236C">
                  <wp:extent cx="1368000" cy="1178220"/>
                  <wp:effectExtent l="0" t="0" r="3810" b="3175"/>
                  <wp:docPr id="76" name="Obraz 7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3513" t="5855" r="26618" b="18277"/>
                          <a:stretch/>
                        </pic:blipFill>
                        <pic:spPr bwMode="auto">
                          <a:xfrm>
                            <a:off x="0" y="0"/>
                            <a:ext cx="1368000" cy="117822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12EDDC0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4C03BCC7" wp14:editId="466DF044">
                  <wp:extent cx="1368000" cy="645136"/>
                  <wp:effectExtent l="0" t="0" r="3810" b="3175"/>
                  <wp:docPr id="77" name="Obraz 7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870" t="19094" r="31571" b="38646"/>
                          <a:stretch/>
                        </pic:blipFill>
                        <pic:spPr bwMode="auto">
                          <a:xfrm>
                            <a:off x="0" y="0"/>
                            <a:ext cx="1368000" cy="64513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4A1DD0C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02A72F9B" wp14:editId="62DA0B0C">
                  <wp:extent cx="1368000" cy="656949"/>
                  <wp:effectExtent l="0" t="0" r="3810" b="0"/>
                  <wp:docPr id="78" name="Obraz 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755" t="19094" r="31456" b="37628"/>
                          <a:stretch/>
                        </pic:blipFill>
                        <pic:spPr bwMode="auto">
                          <a:xfrm>
                            <a:off x="0" y="0"/>
                            <a:ext cx="1368000" cy="6569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6B4EF0FE" w14:textId="77777777" w:rsidTr="00F77D81">
        <w:tc>
          <w:tcPr>
            <w:tcW w:w="2322" w:type="dxa"/>
            <w:vAlign w:val="center"/>
          </w:tcPr>
          <w:p w14:paraId="34D601B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27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110CCE7B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17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335A07F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22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1FF0934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3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  <w:tr w:rsidR="00F77D81" w:rsidRPr="00B41806" w14:paraId="27D1EA1B" w14:textId="77777777" w:rsidTr="00F77D81">
        <w:tc>
          <w:tcPr>
            <w:tcW w:w="9288" w:type="dxa"/>
            <w:gridSpan w:val="4"/>
            <w:vAlign w:val="center"/>
          </w:tcPr>
          <w:p w14:paraId="4E80372F" w14:textId="77777777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(2)</w:t>
            </w:r>
            <w:r w:rsidRPr="005113E1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onded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by 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,3’ 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F77D81" w:rsidRPr="00FB0460" w14:paraId="5A9E06BF" w14:textId="77777777" w:rsidTr="00F77D81">
        <w:tc>
          <w:tcPr>
            <w:tcW w:w="4644" w:type="dxa"/>
            <w:gridSpan w:val="2"/>
            <w:vAlign w:val="center"/>
          </w:tcPr>
          <w:p w14:paraId="3B0ED418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  <w:sz w:val="2"/>
                <w:szCs w:val="2"/>
              </w:rPr>
            </w:pPr>
            <w:r w:rsidRPr="00FB0460">
              <w:rPr>
                <w:rFonts w:ascii="Times New Roman" w:hAnsi="Times New Roman"/>
                <w:b/>
              </w:rPr>
              <w:object w:dxaOrig="9210" w:dyaOrig="2130" w14:anchorId="430BE713">
                <v:shape id="_x0000_i1063" type="#_x0000_t75" style="width:209.6pt;height:48.3pt" o:ole="">
                  <v:imagedata r:id="rId174" o:title=""/>
                </v:shape>
                <o:OLEObject Type="Embed" ProgID="ACD.ChemSketch.20" ShapeID="_x0000_i1063" DrawAspect="Content" ObjectID="_1737974584" r:id="rId175"/>
              </w:object>
            </w:r>
          </w:p>
        </w:tc>
        <w:tc>
          <w:tcPr>
            <w:tcW w:w="4644" w:type="dxa"/>
            <w:gridSpan w:val="2"/>
            <w:vAlign w:val="center"/>
          </w:tcPr>
          <w:p w14:paraId="42EB5EBB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object w:dxaOrig="9210" w:dyaOrig="2390" w14:anchorId="3AAC950D">
                <v:shape id="_x0000_i1064" type="#_x0000_t75" style="width:190.95pt;height:50.15pt" o:ole="">
                  <v:imagedata r:id="rId176" o:title=""/>
                </v:shape>
                <o:OLEObject Type="Embed" ProgID="ACD.ChemSketch.20" ShapeID="_x0000_i1064" DrawAspect="Content" ObjectID="_1737974585" r:id="rId177"/>
              </w:object>
            </w:r>
          </w:p>
        </w:tc>
      </w:tr>
      <w:tr w:rsidR="00F77D81" w:rsidRPr="00FB0460" w14:paraId="2DACFAF7" w14:textId="77777777" w:rsidTr="00F77D81">
        <w:tc>
          <w:tcPr>
            <w:tcW w:w="2322" w:type="dxa"/>
            <w:vAlign w:val="center"/>
          </w:tcPr>
          <w:p w14:paraId="7B75ACEB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6C77A3E9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322" w:type="dxa"/>
            <w:vAlign w:val="center"/>
          </w:tcPr>
          <w:p w14:paraId="44D81B1A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31949F38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FB0460" w14:paraId="7731C039" w14:textId="77777777" w:rsidTr="00F77D81">
        <w:tc>
          <w:tcPr>
            <w:tcW w:w="2322" w:type="dxa"/>
            <w:vAlign w:val="center"/>
          </w:tcPr>
          <w:p w14:paraId="6024A47A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1E6BEF9" wp14:editId="6C3951B6">
                  <wp:extent cx="1368000" cy="369408"/>
                  <wp:effectExtent l="0" t="0" r="3810" b="0"/>
                  <wp:docPr id="79" name="Obraz 7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7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326" t="13489" r="22588" b="44696"/>
                          <a:stretch/>
                        </pic:blipFill>
                        <pic:spPr bwMode="auto">
                          <a:xfrm>
                            <a:off x="0" y="0"/>
                            <a:ext cx="1368000" cy="36940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78C6D8D9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E00AB99" wp14:editId="2AC40FC8">
                  <wp:extent cx="1368000" cy="321183"/>
                  <wp:effectExtent l="0" t="0" r="3810" b="3175"/>
                  <wp:docPr id="80" name="Obraz 8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7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448" t="16726" r="22344" b="46854"/>
                          <a:stretch/>
                        </pic:blipFill>
                        <pic:spPr bwMode="auto">
                          <a:xfrm>
                            <a:off x="0" y="0"/>
                            <a:ext cx="1368000" cy="32118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7F79F8AF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E9E4798" wp14:editId="592D6730">
                  <wp:extent cx="1368000" cy="363360"/>
                  <wp:effectExtent l="0" t="0" r="3810" b="0"/>
                  <wp:docPr id="81" name="Obraz 8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351" t="23568" r="11479" b="32933"/>
                          <a:stretch/>
                        </pic:blipFill>
                        <pic:spPr bwMode="auto">
                          <a:xfrm>
                            <a:off x="0" y="0"/>
                            <a:ext cx="1368000" cy="3633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05465B85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DDC7587" wp14:editId="4D9594C2">
                  <wp:extent cx="1368000" cy="360295"/>
                  <wp:effectExtent l="0" t="0" r="3810" b="1905"/>
                  <wp:docPr id="82" name="Obraz 8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908" t="23567" r="11701" b="33173"/>
                          <a:stretch/>
                        </pic:blipFill>
                        <pic:spPr bwMode="auto">
                          <a:xfrm>
                            <a:off x="0" y="0"/>
                            <a:ext cx="1368000" cy="3602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FB0460" w14:paraId="2B758BAB" w14:textId="77777777" w:rsidTr="00F77D81">
        <w:tc>
          <w:tcPr>
            <w:tcW w:w="2322" w:type="dxa"/>
            <w:vAlign w:val="center"/>
          </w:tcPr>
          <w:p w14:paraId="4AA852C7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21 </w:t>
            </w:r>
            <w:r w:rsidRPr="00FB0460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367C70BD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1 </w:t>
            </w:r>
            <w:r w:rsidRPr="00FB0460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5EFDD155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5.22 eV</w:t>
            </w:r>
          </w:p>
        </w:tc>
        <w:tc>
          <w:tcPr>
            <w:tcW w:w="2322" w:type="dxa"/>
            <w:vAlign w:val="center"/>
          </w:tcPr>
          <w:p w14:paraId="4A549F71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21 eV</w:t>
            </w:r>
          </w:p>
        </w:tc>
      </w:tr>
      <w:tr w:rsidR="00F77D81" w:rsidRPr="00B41806" w14:paraId="45AF7938" w14:textId="77777777" w:rsidTr="00F77D81">
        <w:tc>
          <w:tcPr>
            <w:tcW w:w="9288" w:type="dxa"/>
            <w:gridSpan w:val="4"/>
            <w:vAlign w:val="center"/>
          </w:tcPr>
          <w:p w14:paraId="577BDBE3" w14:textId="77777777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(2)</w:t>
            </w:r>
            <w:r w:rsidRPr="005113E1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onded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by 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’ 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F77D81" w:rsidRPr="00FB0460" w14:paraId="0BAF1E5E" w14:textId="77777777" w:rsidTr="00F77D81">
        <w:tc>
          <w:tcPr>
            <w:tcW w:w="4644" w:type="dxa"/>
            <w:gridSpan w:val="2"/>
            <w:vAlign w:val="center"/>
          </w:tcPr>
          <w:p w14:paraId="77CA2671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  <w:sz w:val="2"/>
                <w:szCs w:val="2"/>
              </w:rPr>
            </w:pPr>
            <w:r w:rsidRPr="00FB0460">
              <w:rPr>
                <w:rFonts w:ascii="Times New Roman" w:hAnsi="Times New Roman"/>
                <w:b/>
              </w:rPr>
              <w:object w:dxaOrig="9210" w:dyaOrig="2820" w14:anchorId="09DEE2B3">
                <v:shape id="_x0000_i1065" type="#_x0000_t75" style="width:216.9pt;height:65.15pt" o:ole="">
                  <v:imagedata r:id="rId182" o:title=""/>
                </v:shape>
                <o:OLEObject Type="Embed" ProgID="ACD.ChemSketch.20" ShapeID="_x0000_i1065" DrawAspect="Content" ObjectID="_1737974586" r:id="rId183"/>
              </w:object>
            </w:r>
          </w:p>
        </w:tc>
        <w:tc>
          <w:tcPr>
            <w:tcW w:w="4644" w:type="dxa"/>
            <w:gridSpan w:val="2"/>
            <w:vAlign w:val="center"/>
          </w:tcPr>
          <w:p w14:paraId="2131B9BC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object w:dxaOrig="9210" w:dyaOrig="3080" w14:anchorId="46ABB1BD">
                <v:shape id="_x0000_i1066" type="#_x0000_t75" style="width:202.8pt;height:67.9pt" o:ole="">
                  <v:imagedata r:id="rId184" o:title=""/>
                </v:shape>
                <o:OLEObject Type="Embed" ProgID="ACD.ChemSketch.20" ShapeID="_x0000_i1066" DrawAspect="Content" ObjectID="_1737974587" r:id="rId185"/>
              </w:object>
            </w:r>
          </w:p>
        </w:tc>
      </w:tr>
      <w:tr w:rsidR="00F77D81" w:rsidRPr="00FB0460" w14:paraId="59690C55" w14:textId="77777777" w:rsidTr="00F77D81">
        <w:tc>
          <w:tcPr>
            <w:tcW w:w="2322" w:type="dxa"/>
            <w:vAlign w:val="center"/>
          </w:tcPr>
          <w:p w14:paraId="582CB10C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4590FC57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322" w:type="dxa"/>
            <w:vAlign w:val="center"/>
          </w:tcPr>
          <w:p w14:paraId="662D6D6B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77CB9D93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FB0460" w14:paraId="516A22B4" w14:textId="77777777" w:rsidTr="00F77D81">
        <w:tc>
          <w:tcPr>
            <w:tcW w:w="2322" w:type="dxa"/>
            <w:vAlign w:val="center"/>
          </w:tcPr>
          <w:p w14:paraId="2E0B035A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7E78B2B6" wp14:editId="776CE0F5">
                  <wp:extent cx="1368000" cy="291541"/>
                  <wp:effectExtent l="0" t="0" r="3810" b="0"/>
                  <wp:docPr id="84" name="Obraz 8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600" t="18884" r="21368" b="49552"/>
                          <a:stretch/>
                        </pic:blipFill>
                        <pic:spPr bwMode="auto">
                          <a:xfrm>
                            <a:off x="0" y="0"/>
                            <a:ext cx="1368000" cy="29154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778C71CD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6FF05F9" wp14:editId="2094FBBF">
                  <wp:extent cx="1368000" cy="292966"/>
                  <wp:effectExtent l="0" t="0" r="3810" b="0"/>
                  <wp:docPr id="85" name="Obraz 8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356" t="17535" r="21368" b="50631"/>
                          <a:stretch/>
                        </pic:blipFill>
                        <pic:spPr bwMode="auto">
                          <a:xfrm>
                            <a:off x="0" y="0"/>
                            <a:ext cx="1368000" cy="29296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61F6CB11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0E8AA382" wp14:editId="77AF72E3">
                  <wp:extent cx="1368000" cy="316408"/>
                  <wp:effectExtent l="0" t="0" r="3810" b="7620"/>
                  <wp:docPr id="86" name="Obraz 8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027" t="25251" r="11668" b="36298"/>
                          <a:stretch/>
                        </pic:blipFill>
                        <pic:spPr bwMode="auto">
                          <a:xfrm>
                            <a:off x="0" y="0"/>
                            <a:ext cx="1368000" cy="31640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53D94648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0D7654E" wp14:editId="025617F6">
                  <wp:extent cx="1368000" cy="323260"/>
                  <wp:effectExtent l="0" t="0" r="3810" b="635"/>
                  <wp:docPr id="87" name="Obraz 8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916" t="24288" r="11994" b="36539"/>
                          <a:stretch/>
                        </pic:blipFill>
                        <pic:spPr bwMode="auto">
                          <a:xfrm>
                            <a:off x="0" y="0"/>
                            <a:ext cx="1368000" cy="3232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FB0460" w14:paraId="2D2C2A37" w14:textId="77777777" w:rsidTr="00F77D81">
        <w:tc>
          <w:tcPr>
            <w:tcW w:w="2322" w:type="dxa"/>
            <w:vAlign w:val="center"/>
          </w:tcPr>
          <w:p w14:paraId="6FC23877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7 eV</w:t>
            </w:r>
          </w:p>
        </w:tc>
        <w:tc>
          <w:tcPr>
            <w:tcW w:w="2322" w:type="dxa"/>
            <w:vAlign w:val="center"/>
          </w:tcPr>
          <w:p w14:paraId="08FD2EB6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2 </w:t>
            </w:r>
            <w:r w:rsidRPr="00FB0460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73F5AACB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5.28 eV</w:t>
            </w:r>
          </w:p>
        </w:tc>
        <w:tc>
          <w:tcPr>
            <w:tcW w:w="2322" w:type="dxa"/>
            <w:vAlign w:val="center"/>
          </w:tcPr>
          <w:p w14:paraId="32A6342B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23 eV</w:t>
            </w:r>
          </w:p>
        </w:tc>
      </w:tr>
      <w:tr w:rsidR="00F77D81" w:rsidRPr="00B41806" w14:paraId="7C58FA2C" w14:textId="77777777" w:rsidTr="00F77D81">
        <w:tc>
          <w:tcPr>
            <w:tcW w:w="9288" w:type="dxa"/>
            <w:gridSpan w:val="4"/>
            <w:vAlign w:val="center"/>
          </w:tcPr>
          <w:p w14:paraId="125C5C98" w14:textId="77777777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(2)</w:t>
            </w:r>
            <w:r w:rsidRPr="005113E1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onded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by 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’ 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F77D81" w:rsidRPr="00FB0460" w14:paraId="0E5C41E0" w14:textId="77777777" w:rsidTr="00F77D81">
        <w:tc>
          <w:tcPr>
            <w:tcW w:w="4644" w:type="dxa"/>
            <w:gridSpan w:val="2"/>
            <w:vAlign w:val="center"/>
          </w:tcPr>
          <w:p w14:paraId="7C826AB5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  <w:sz w:val="2"/>
                <w:szCs w:val="2"/>
              </w:rPr>
            </w:pPr>
            <w:r w:rsidRPr="00FB0460">
              <w:rPr>
                <w:rFonts w:ascii="Times New Roman" w:hAnsi="Times New Roman"/>
                <w:b/>
              </w:rPr>
              <w:object w:dxaOrig="9210" w:dyaOrig="2130" w14:anchorId="43CE68CA">
                <v:shape id="_x0000_i1067" type="#_x0000_t75" style="width:211.45pt;height:48.3pt" o:ole="">
                  <v:imagedata r:id="rId190" o:title=""/>
                </v:shape>
                <o:OLEObject Type="Embed" ProgID="ACD.ChemSketch.20" ShapeID="_x0000_i1067" DrawAspect="Content" ObjectID="_1737974588" r:id="rId191"/>
              </w:object>
            </w:r>
          </w:p>
        </w:tc>
        <w:tc>
          <w:tcPr>
            <w:tcW w:w="4644" w:type="dxa"/>
            <w:gridSpan w:val="2"/>
            <w:vAlign w:val="center"/>
          </w:tcPr>
          <w:p w14:paraId="3244A435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object w:dxaOrig="9210" w:dyaOrig="2390" w14:anchorId="6096F203">
                <v:shape id="_x0000_i1068" type="#_x0000_t75" style="width:193.2pt;height:50.6pt" o:ole="">
                  <v:imagedata r:id="rId192" o:title=""/>
                </v:shape>
                <o:OLEObject Type="Embed" ProgID="ACD.ChemSketch.20" ShapeID="_x0000_i1068" DrawAspect="Content" ObjectID="_1737974589" r:id="rId193"/>
              </w:object>
            </w:r>
          </w:p>
        </w:tc>
      </w:tr>
      <w:tr w:rsidR="00F77D81" w:rsidRPr="00FB0460" w14:paraId="6D3BB0B6" w14:textId="77777777" w:rsidTr="00F77D81">
        <w:tc>
          <w:tcPr>
            <w:tcW w:w="2322" w:type="dxa"/>
            <w:vAlign w:val="center"/>
          </w:tcPr>
          <w:p w14:paraId="0457DFD5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3A329D5C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322" w:type="dxa"/>
            <w:vAlign w:val="center"/>
          </w:tcPr>
          <w:p w14:paraId="42CBA7FD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19F87F63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FB0460" w14:paraId="581CCB7D" w14:textId="77777777" w:rsidTr="00F77D81">
        <w:tc>
          <w:tcPr>
            <w:tcW w:w="2322" w:type="dxa"/>
            <w:vAlign w:val="center"/>
          </w:tcPr>
          <w:p w14:paraId="25F7155A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BE1FBCE" wp14:editId="6785D398">
                  <wp:extent cx="1368000" cy="309547"/>
                  <wp:effectExtent l="0" t="0" r="3810" b="0"/>
                  <wp:docPr id="88" name="Obraz 8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9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379" t="18075" r="22711" b="48473"/>
                          <a:stretch/>
                        </pic:blipFill>
                        <pic:spPr bwMode="auto">
                          <a:xfrm>
                            <a:off x="0" y="0"/>
                            <a:ext cx="1368000" cy="30954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12FAF271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413632F" wp14:editId="46D0CA4E">
                  <wp:extent cx="1368000" cy="293143"/>
                  <wp:effectExtent l="0" t="0" r="3810" b="0"/>
                  <wp:docPr id="89" name="Obraz 8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9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623" t="18884" r="22711" b="49552"/>
                          <a:stretch/>
                        </pic:blipFill>
                        <pic:spPr bwMode="auto">
                          <a:xfrm>
                            <a:off x="0" y="0"/>
                            <a:ext cx="1368000" cy="2931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40339D3C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2EDF012" wp14:editId="0D1FC54C">
                  <wp:extent cx="1368000" cy="279184"/>
                  <wp:effectExtent l="0" t="0" r="3810" b="6985"/>
                  <wp:docPr id="90" name="Obraz 9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19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593" t="26155" r="11555" b="39230"/>
                          <a:stretch/>
                        </pic:blipFill>
                        <pic:spPr bwMode="auto">
                          <a:xfrm>
                            <a:off x="0" y="0"/>
                            <a:ext cx="1368000" cy="27918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1723EBE1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6E0B786" wp14:editId="45ED4B06">
                  <wp:extent cx="1368000" cy="298473"/>
                  <wp:effectExtent l="0" t="0" r="3810" b="6350"/>
                  <wp:docPr id="91" name="Obraz 9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19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628" t="24321" r="11628" b="39199"/>
                          <a:stretch/>
                        </pic:blipFill>
                        <pic:spPr bwMode="auto">
                          <a:xfrm>
                            <a:off x="0" y="0"/>
                            <a:ext cx="1368000" cy="29847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FB0460" w14:paraId="4BAFFF55" w14:textId="77777777" w:rsidTr="00F77D81">
        <w:tc>
          <w:tcPr>
            <w:tcW w:w="2322" w:type="dxa"/>
            <w:vAlign w:val="center"/>
          </w:tcPr>
          <w:p w14:paraId="63B74F74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lastRenderedPageBreak/>
              <w:t>-5.27 eV</w:t>
            </w:r>
          </w:p>
        </w:tc>
        <w:tc>
          <w:tcPr>
            <w:tcW w:w="2322" w:type="dxa"/>
            <w:vAlign w:val="center"/>
          </w:tcPr>
          <w:p w14:paraId="0A6FF534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3 </w:t>
            </w:r>
            <w:r w:rsidRPr="00FB0460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041E7A20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5.29 eV</w:t>
            </w:r>
          </w:p>
        </w:tc>
        <w:tc>
          <w:tcPr>
            <w:tcW w:w="2322" w:type="dxa"/>
            <w:vAlign w:val="center"/>
          </w:tcPr>
          <w:p w14:paraId="203FD3E0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23 eV</w:t>
            </w:r>
          </w:p>
        </w:tc>
      </w:tr>
      <w:tr w:rsidR="00F77D81" w:rsidRPr="00B41806" w14:paraId="5D3E389C" w14:textId="77777777" w:rsidTr="00F77D81">
        <w:tc>
          <w:tcPr>
            <w:tcW w:w="9288" w:type="dxa"/>
            <w:gridSpan w:val="4"/>
            <w:vAlign w:val="center"/>
          </w:tcPr>
          <w:p w14:paraId="39E33A3E" w14:textId="77777777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(2)</w:t>
            </w:r>
            <w:r w:rsidRPr="005113E1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onded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by 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6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’ 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F77D81" w:rsidRPr="008024FD" w14:paraId="50755980" w14:textId="77777777" w:rsidTr="00F77D81">
        <w:tc>
          <w:tcPr>
            <w:tcW w:w="4644" w:type="dxa"/>
            <w:gridSpan w:val="2"/>
            <w:vAlign w:val="center"/>
          </w:tcPr>
          <w:p w14:paraId="370E9B9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6760" w:dyaOrig="5110" w14:anchorId="19CF34C2">
                <v:shape id="_x0000_i1069" type="#_x0000_t75" style="width:124.85pt;height:95.7pt" o:ole="">
                  <v:imagedata r:id="rId198" o:title=""/>
                </v:shape>
                <o:OLEObject Type="Embed" ProgID="ACD.ChemSketch.20" ShapeID="_x0000_i1069" DrawAspect="Content" ObjectID="_1737974590" r:id="rId199"/>
              </w:object>
            </w:r>
          </w:p>
        </w:tc>
        <w:tc>
          <w:tcPr>
            <w:tcW w:w="4644" w:type="dxa"/>
            <w:gridSpan w:val="2"/>
            <w:vAlign w:val="center"/>
          </w:tcPr>
          <w:p w14:paraId="46734D9D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8300" w:dyaOrig="4320" w14:anchorId="3D27BDE2">
                <v:shape id="_x0000_i1070" type="#_x0000_t75" style="width:160.85pt;height:84.3pt" o:ole="">
                  <v:imagedata r:id="rId200" o:title=""/>
                </v:shape>
                <o:OLEObject Type="Embed" ProgID="ACD.ChemSketch.20" ShapeID="_x0000_i1070" DrawAspect="Content" ObjectID="_1737974591" r:id="rId201"/>
              </w:object>
            </w:r>
          </w:p>
        </w:tc>
      </w:tr>
      <w:tr w:rsidR="00F77D81" w:rsidRPr="008024FD" w14:paraId="14443AB9" w14:textId="77777777" w:rsidTr="00F77D81">
        <w:tc>
          <w:tcPr>
            <w:tcW w:w="2322" w:type="dxa"/>
            <w:vAlign w:val="center"/>
          </w:tcPr>
          <w:p w14:paraId="40F758B2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6C126C4B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322" w:type="dxa"/>
            <w:vAlign w:val="center"/>
          </w:tcPr>
          <w:p w14:paraId="19D16BF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122799C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7528CAD5" w14:textId="77777777" w:rsidTr="00F77D81">
        <w:tc>
          <w:tcPr>
            <w:tcW w:w="2322" w:type="dxa"/>
            <w:vAlign w:val="center"/>
          </w:tcPr>
          <w:p w14:paraId="188D783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B63F9A0" wp14:editId="056C3DCE">
                  <wp:extent cx="1368000" cy="1101060"/>
                  <wp:effectExtent l="0" t="0" r="0" b="4445"/>
                  <wp:docPr id="92" name="Obraz 9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0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389" t="8266" r="36843" b="10330"/>
                          <a:stretch/>
                        </pic:blipFill>
                        <pic:spPr bwMode="auto">
                          <a:xfrm>
                            <a:off x="0" y="0"/>
                            <a:ext cx="1368000" cy="11010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064A9C5F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48BB0AD" wp14:editId="1E05901A">
                  <wp:extent cx="1368000" cy="1139047"/>
                  <wp:effectExtent l="0" t="0" r="3810" b="4445"/>
                  <wp:docPr id="93" name="Obraz 9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0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390" t="7025" r="37919" b="10744"/>
                          <a:stretch/>
                        </pic:blipFill>
                        <pic:spPr bwMode="auto">
                          <a:xfrm>
                            <a:off x="0" y="0"/>
                            <a:ext cx="1368000" cy="113904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775DA4AD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675F236" wp14:editId="05D9E760">
                  <wp:extent cx="1368000" cy="996517"/>
                  <wp:effectExtent l="0" t="0" r="3810" b="0"/>
                  <wp:docPr id="95" name="Obraz 9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0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4219" t="8715" r="22212" b="21149"/>
                          <a:stretch/>
                        </pic:blipFill>
                        <pic:spPr bwMode="auto">
                          <a:xfrm>
                            <a:off x="0" y="0"/>
                            <a:ext cx="1368000" cy="99651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5E837B9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38DF49E" wp14:editId="47EE015A">
                  <wp:extent cx="1368000" cy="964613"/>
                  <wp:effectExtent l="0" t="0" r="3810" b="6985"/>
                  <wp:docPr id="128" name="Obraz 1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0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3845" t="9129" r="22025" b="22106"/>
                          <a:stretch/>
                        </pic:blipFill>
                        <pic:spPr bwMode="auto">
                          <a:xfrm>
                            <a:off x="0" y="0"/>
                            <a:ext cx="1368000" cy="96461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0E5B673E" w14:textId="77777777" w:rsidTr="00F77D81">
        <w:tc>
          <w:tcPr>
            <w:tcW w:w="2322" w:type="dxa"/>
            <w:vAlign w:val="center"/>
          </w:tcPr>
          <w:p w14:paraId="38FA471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22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74850A0D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1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2EDF7B60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22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4E8CE5D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1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  <w:tr w:rsidR="00F77D81" w:rsidRPr="00B41806" w14:paraId="51A95E5C" w14:textId="77777777" w:rsidTr="00F77D81">
        <w:tc>
          <w:tcPr>
            <w:tcW w:w="9288" w:type="dxa"/>
            <w:gridSpan w:val="4"/>
            <w:vAlign w:val="center"/>
          </w:tcPr>
          <w:p w14:paraId="63947715" w14:textId="77777777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(2)</w:t>
            </w:r>
            <w:r w:rsidRPr="005113E1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onded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by 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6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’ 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F77D81" w:rsidRPr="008024FD" w14:paraId="20DB3112" w14:textId="77777777" w:rsidTr="00F77D81">
        <w:tc>
          <w:tcPr>
            <w:tcW w:w="4644" w:type="dxa"/>
            <w:gridSpan w:val="2"/>
            <w:vAlign w:val="center"/>
          </w:tcPr>
          <w:p w14:paraId="6995C15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6870" w:dyaOrig="4820" w14:anchorId="38AC64EA">
                <v:shape id="_x0000_i1071" type="#_x0000_t75" style="width:129.85pt;height:92.5pt" o:ole="">
                  <v:imagedata r:id="rId206" o:title=""/>
                </v:shape>
                <o:OLEObject Type="Embed" ProgID="ACD.ChemSketch.20" ShapeID="_x0000_i1071" DrawAspect="Content" ObjectID="_1737974592" r:id="rId207"/>
              </w:object>
            </w:r>
          </w:p>
        </w:tc>
        <w:tc>
          <w:tcPr>
            <w:tcW w:w="4644" w:type="dxa"/>
            <w:gridSpan w:val="2"/>
            <w:vAlign w:val="center"/>
          </w:tcPr>
          <w:p w14:paraId="31262EB9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8070" w:dyaOrig="4470" w14:anchorId="48A8285E">
                <v:shape id="_x0000_i1072" type="#_x0000_t75" style="width:149.9pt;height:83.85pt" o:ole="">
                  <v:imagedata r:id="rId208" o:title=""/>
                </v:shape>
                <o:OLEObject Type="Embed" ProgID="ACD.ChemSketch.20" ShapeID="_x0000_i1072" DrawAspect="Content" ObjectID="_1737974593" r:id="rId209"/>
              </w:object>
            </w:r>
          </w:p>
        </w:tc>
      </w:tr>
      <w:tr w:rsidR="00F77D81" w:rsidRPr="008024FD" w14:paraId="0457C322" w14:textId="77777777" w:rsidTr="00F77D81">
        <w:tc>
          <w:tcPr>
            <w:tcW w:w="2322" w:type="dxa"/>
            <w:vAlign w:val="center"/>
          </w:tcPr>
          <w:p w14:paraId="13F64C6B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6ADE6648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322" w:type="dxa"/>
            <w:vAlign w:val="center"/>
          </w:tcPr>
          <w:p w14:paraId="7106C7F2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2C318F6B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3841A5B3" w14:textId="77777777" w:rsidTr="00F77D81">
        <w:tc>
          <w:tcPr>
            <w:tcW w:w="2322" w:type="dxa"/>
            <w:vAlign w:val="center"/>
          </w:tcPr>
          <w:p w14:paraId="35E598DD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0B6BD21" wp14:editId="4D824FE3">
                  <wp:extent cx="1368000" cy="1029027"/>
                  <wp:effectExtent l="0" t="0" r="3810" b="0"/>
                  <wp:docPr id="129" name="Obraz 1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4032" t="14463" r="23708" b="15289"/>
                          <a:stretch/>
                        </pic:blipFill>
                        <pic:spPr bwMode="auto">
                          <a:xfrm>
                            <a:off x="0" y="0"/>
                            <a:ext cx="1368000" cy="102902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442621E3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B3F9A73" wp14:editId="7214DF3A">
                  <wp:extent cx="1368000" cy="1022976"/>
                  <wp:effectExtent l="0" t="0" r="3810" b="6350"/>
                  <wp:docPr id="130" name="Obraz 1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4032" t="14876" r="23709" b="15289"/>
                          <a:stretch/>
                        </pic:blipFill>
                        <pic:spPr bwMode="auto">
                          <a:xfrm>
                            <a:off x="0" y="0"/>
                            <a:ext cx="1368000" cy="102297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05EEE5DF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5C4AFC7" wp14:editId="05983AF1">
                  <wp:extent cx="1368000" cy="902988"/>
                  <wp:effectExtent l="0" t="0" r="3810" b="0"/>
                  <wp:docPr id="131" name="Obraz 1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187" t="8678" r="29505" b="22314"/>
                          <a:stretch/>
                        </pic:blipFill>
                        <pic:spPr bwMode="auto">
                          <a:xfrm>
                            <a:off x="0" y="0"/>
                            <a:ext cx="1368000" cy="90298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38F55EC6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C19D444" wp14:editId="45F10EB1">
                  <wp:extent cx="1368000" cy="899433"/>
                  <wp:effectExtent l="0" t="0" r="3810" b="0"/>
                  <wp:docPr id="132" name="Obraz 1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000" t="8266" r="29505" b="22727"/>
                          <a:stretch/>
                        </pic:blipFill>
                        <pic:spPr bwMode="auto">
                          <a:xfrm>
                            <a:off x="0" y="0"/>
                            <a:ext cx="1368000" cy="89943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08D77AF8" w14:textId="77777777" w:rsidTr="00F77D81">
        <w:tc>
          <w:tcPr>
            <w:tcW w:w="2322" w:type="dxa"/>
            <w:vAlign w:val="center"/>
          </w:tcPr>
          <w:p w14:paraId="497EA0B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16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19E85A69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6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01E11E07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16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3449A8A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6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  <w:tr w:rsidR="00F77D81" w:rsidRPr="00B41806" w14:paraId="6E51D117" w14:textId="77777777" w:rsidTr="00F77D81">
        <w:tc>
          <w:tcPr>
            <w:tcW w:w="9288" w:type="dxa"/>
            <w:gridSpan w:val="4"/>
            <w:vAlign w:val="center"/>
          </w:tcPr>
          <w:p w14:paraId="4D9528FA" w14:textId="77777777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(2)</w:t>
            </w:r>
            <w:r w:rsidRPr="005113E1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 w:rsidRPr="007C5C9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bonded</w:t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by 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6,6</w:t>
            </w:r>
            <w:r w:rsidRPr="008B3064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’ 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F77D81" w:rsidRPr="008024FD" w14:paraId="213CBA4B" w14:textId="77777777" w:rsidTr="00F77D81">
        <w:tc>
          <w:tcPr>
            <w:tcW w:w="4644" w:type="dxa"/>
            <w:gridSpan w:val="2"/>
            <w:vAlign w:val="center"/>
          </w:tcPr>
          <w:p w14:paraId="53CF4A2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420" w:dyaOrig="4370" w14:anchorId="7621834C">
                <v:shape id="_x0000_i1073" type="#_x0000_t75" style="width:136.7pt;height:82.05pt" o:ole="">
                  <v:imagedata r:id="rId214" o:title=""/>
                </v:shape>
                <o:OLEObject Type="Embed" ProgID="ACD.ChemSketch.20" ShapeID="_x0000_i1073" DrawAspect="Content" ObjectID="_1737974594" r:id="rId215"/>
              </w:object>
            </w:r>
          </w:p>
        </w:tc>
        <w:tc>
          <w:tcPr>
            <w:tcW w:w="4644" w:type="dxa"/>
            <w:gridSpan w:val="2"/>
            <w:vAlign w:val="center"/>
          </w:tcPr>
          <w:p w14:paraId="525BA7AF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object w:dxaOrig="7360" w:dyaOrig="4930" w14:anchorId="7EB7030D">
                <v:shape id="_x0000_i1074" type="#_x0000_t75" style="width:125.75pt;height:84.75pt" o:ole="">
                  <v:imagedata r:id="rId216" o:title=""/>
                </v:shape>
                <o:OLEObject Type="Embed" ProgID="ACD.ChemSketch.20" ShapeID="_x0000_i1074" DrawAspect="Content" ObjectID="_1737974595" r:id="rId217"/>
              </w:object>
            </w:r>
          </w:p>
        </w:tc>
      </w:tr>
      <w:tr w:rsidR="00F77D81" w:rsidRPr="008024FD" w14:paraId="0681B549" w14:textId="77777777" w:rsidTr="00F77D81">
        <w:tc>
          <w:tcPr>
            <w:tcW w:w="2322" w:type="dxa"/>
            <w:vAlign w:val="center"/>
          </w:tcPr>
          <w:p w14:paraId="31C3A14B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390F901D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322" w:type="dxa"/>
            <w:vAlign w:val="center"/>
          </w:tcPr>
          <w:p w14:paraId="2518888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22" w:type="dxa"/>
            <w:vAlign w:val="center"/>
          </w:tcPr>
          <w:p w14:paraId="393A23F1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8024FD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8024FD" w14:paraId="1033E2FB" w14:textId="77777777" w:rsidTr="00F77D81">
        <w:tc>
          <w:tcPr>
            <w:tcW w:w="2322" w:type="dxa"/>
            <w:vAlign w:val="center"/>
          </w:tcPr>
          <w:p w14:paraId="3914781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4BCD7BE9" wp14:editId="25176ACB">
                  <wp:extent cx="1368000" cy="824635"/>
                  <wp:effectExtent l="0" t="0" r="3810" b="0"/>
                  <wp:docPr id="133" name="Obraz 1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1671" t="14257" r="19012" b="20059"/>
                          <a:stretch/>
                        </pic:blipFill>
                        <pic:spPr bwMode="auto">
                          <a:xfrm>
                            <a:off x="0" y="0"/>
                            <a:ext cx="1368000" cy="82463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61505B54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0E68BCB9" wp14:editId="631CC9EA">
                  <wp:extent cx="1368000" cy="830456"/>
                  <wp:effectExtent l="0" t="0" r="3810" b="8255"/>
                  <wp:docPr id="138" name="Obraz 1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1671" t="14511" r="19358" b="19805"/>
                          <a:stretch/>
                        </pic:blipFill>
                        <pic:spPr bwMode="auto">
                          <a:xfrm>
                            <a:off x="0" y="0"/>
                            <a:ext cx="1368000" cy="83045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62CC9635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27B0580" wp14:editId="248EE421">
                  <wp:extent cx="1368000" cy="1024979"/>
                  <wp:effectExtent l="0" t="0" r="3810" b="3810"/>
                  <wp:docPr id="139" name="Obraz 1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870" t="15522" r="33550" b="20611"/>
                          <a:stretch/>
                        </pic:blipFill>
                        <pic:spPr bwMode="auto">
                          <a:xfrm>
                            <a:off x="0" y="0"/>
                            <a:ext cx="1368000" cy="102497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22" w:type="dxa"/>
            <w:vAlign w:val="center"/>
          </w:tcPr>
          <w:p w14:paraId="5DAB5049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8D29DA8" wp14:editId="62F6FD70">
                  <wp:extent cx="1368000" cy="1045631"/>
                  <wp:effectExtent l="0" t="0" r="3810" b="2540"/>
                  <wp:docPr id="140" name="Obraz 1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8215" t="15275" r="33646" b="20316"/>
                          <a:stretch/>
                        </pic:blipFill>
                        <pic:spPr bwMode="auto">
                          <a:xfrm>
                            <a:off x="0" y="0"/>
                            <a:ext cx="1368000" cy="104563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8024FD" w14:paraId="3E30BA6B" w14:textId="77777777" w:rsidTr="00F77D81">
        <w:tc>
          <w:tcPr>
            <w:tcW w:w="2322" w:type="dxa"/>
            <w:vAlign w:val="center"/>
          </w:tcPr>
          <w:p w14:paraId="31975E39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15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17067C8A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6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6EE466B6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5.18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  <w:tc>
          <w:tcPr>
            <w:tcW w:w="2322" w:type="dxa"/>
            <w:vAlign w:val="center"/>
          </w:tcPr>
          <w:p w14:paraId="4B45573E" w14:textId="77777777" w:rsidR="00F77D81" w:rsidRPr="008024F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-3.21 </w:t>
            </w:r>
            <w:r w:rsidRPr="008024FD">
              <w:rPr>
                <w:rFonts w:ascii="Times New Roman" w:hAnsi="Times New Roman"/>
                <w:b/>
              </w:rPr>
              <w:t>eV</w:t>
            </w:r>
          </w:p>
        </w:tc>
      </w:tr>
    </w:tbl>
    <w:p w14:paraId="27AFF489" w14:textId="77777777" w:rsidR="00F77D81" w:rsidRPr="00AA0188" w:rsidRDefault="00F77D81" w:rsidP="007218E8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38AA6ECC" w14:textId="7069981C" w:rsidR="00B802EB" w:rsidRPr="00AA0188" w:rsidRDefault="001D063A" w:rsidP="007218E8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lastRenderedPageBreak/>
        <w:t>Supplementary Table 6 |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E70ADC" w:rsidRPr="00AA0188">
        <w:rPr>
          <w:rFonts w:ascii="Times New Roman" w:hAnsi="Times New Roman"/>
          <w:b/>
          <w:sz w:val="24"/>
          <w:szCs w:val="24"/>
          <w:lang w:val="en-US"/>
        </w:rPr>
        <w:t>The s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 xml:space="preserve">hape of frontier orbitals of ladder </w:t>
      </w:r>
      <w:r w:rsidR="005113E1"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>dimers L(2)</w:t>
      </w:r>
      <w:r w:rsidR="005113E1" w:rsidRPr="00AA0188">
        <w:rPr>
          <w:rFonts w:ascii="Times New Roman" w:hAnsi="Times New Roman"/>
          <w:b/>
          <w:color w:val="2E2E2E"/>
          <w:sz w:val="24"/>
          <w:szCs w:val="24"/>
          <w:vertAlign w:val="subscript"/>
          <w:lang w:val="en-US"/>
        </w:rPr>
        <w:t>2</w:t>
      </w:r>
      <w:r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>,</w:t>
      </w:r>
      <w:r w:rsidR="00E70ADC"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calculated at B3LYP/3-21G/CPCM(DCM)</w:t>
      </w:r>
      <w:r w:rsidR="00B41806" w:rsidRPr="00AA0188">
        <w:rPr>
          <w:rFonts w:ascii="Times New Roman" w:hAnsi="Times New Roman"/>
          <w:b/>
          <w:sz w:val="24"/>
          <w:szCs w:val="24"/>
          <w:lang w:val="en-US"/>
        </w:rPr>
        <w:t>.</w:t>
      </w:r>
      <w:r w:rsidR="00E70ADC"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>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0.03 e</w:t>
      </w:r>
      <w:r w:rsidR="00E70ADC" w:rsidRPr="00A84457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/au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in each case.</w:t>
      </w:r>
    </w:p>
    <w:tbl>
      <w:tblPr>
        <w:tblStyle w:val="Tabela-Siatka"/>
        <w:tblW w:w="0" w:type="auto"/>
        <w:tblLook w:val="04A0" w:firstRow="1" w:lastRow="0" w:firstColumn="1" w:lastColumn="0" w:noHBand="0" w:noVBand="1"/>
      </w:tblPr>
      <w:tblGrid>
        <w:gridCol w:w="2322"/>
        <w:gridCol w:w="2322"/>
        <w:gridCol w:w="2322"/>
        <w:gridCol w:w="2322"/>
      </w:tblGrid>
      <w:tr w:rsidR="00F77D81" w:rsidRPr="00B41806" w14:paraId="3B53C885" w14:textId="77777777" w:rsidTr="00F77D81">
        <w:tc>
          <w:tcPr>
            <w:tcW w:w="9212" w:type="dxa"/>
            <w:gridSpan w:val="4"/>
            <w:vAlign w:val="center"/>
          </w:tcPr>
          <w:p w14:paraId="79B8A30B" w14:textId="77777777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 w:rsidRPr="0029799A">
              <w:rPr>
                <w:rFonts w:ascii="Times New Roman" w:hAnsi="Times New Roman"/>
                <w:lang w:val="en-US"/>
              </w:rPr>
              <w:t>(</w:t>
            </w:r>
            <w:r w:rsidRPr="0029799A">
              <w:rPr>
                <w:rFonts w:ascii="Times New Roman" w:hAnsi="Times New Roman"/>
                <w:i/>
                <w:lang w:val="en-US"/>
              </w:rPr>
              <w:t>syn</w:t>
            </w:r>
            <w:r w:rsidRPr="0029799A">
              <w:rPr>
                <w:rFonts w:ascii="Times New Roman" w:hAnsi="Times New Roman"/>
                <w:lang w:val="en-US"/>
              </w:rPr>
              <w:t>-</w:t>
            </w:r>
            <w:r w:rsidRPr="0029799A">
              <w:rPr>
                <w:rFonts w:ascii="Times New Roman" w:hAnsi="Times New Roman"/>
                <w:b/>
                <w:lang w:val="en-US"/>
              </w:rPr>
              <w:t>2</w:t>
            </w:r>
            <w:r w:rsidRPr="0029799A">
              <w:rPr>
                <w:rFonts w:ascii="Times New Roman" w:hAnsi="Times New Roman"/>
                <w:lang w:val="en-US"/>
              </w:rPr>
              <w:t>)+(</w:t>
            </w:r>
            <w:r w:rsidRPr="0029799A">
              <w:rPr>
                <w:rFonts w:ascii="Times New Roman" w:hAnsi="Times New Roman"/>
                <w:i/>
                <w:lang w:val="en-US"/>
              </w:rPr>
              <w:t>syn-</w:t>
            </w:r>
            <w:r w:rsidRPr="0029799A">
              <w:rPr>
                <w:rFonts w:ascii="Times New Roman" w:hAnsi="Times New Roman"/>
                <w:b/>
                <w:lang w:val="en-US"/>
              </w:rPr>
              <w:t>2</w:t>
            </w:r>
            <w:r w:rsidRPr="0029799A">
              <w:rPr>
                <w:rFonts w:ascii="Times New Roman" w:hAnsi="Times New Roman"/>
                <w:lang w:val="en-US"/>
              </w:rPr>
              <w:t>)</w:t>
            </w:r>
          </w:p>
        </w:tc>
      </w:tr>
      <w:tr w:rsidR="00F77D81" w:rsidRPr="003061A3" w14:paraId="18A95787" w14:textId="77777777" w:rsidTr="00F77D81">
        <w:tc>
          <w:tcPr>
            <w:tcW w:w="4606" w:type="dxa"/>
            <w:gridSpan w:val="2"/>
            <w:vAlign w:val="center"/>
          </w:tcPr>
          <w:p w14:paraId="184062F9" w14:textId="10DA4438" w:rsidR="00F77D81" w:rsidRPr="00B41806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 w:rsidRPr="008B3064"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L(2)</w:t>
            </w:r>
            <w:r w:rsidRPr="008B3064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bonded by</w:t>
            </w:r>
            <w:r w:rsidR="00DD64CF"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b/>
                <w:color w:val="FF0000"/>
                <w:lang w:val="en-US"/>
              </w:rPr>
              <w:t>3,4’;</w:t>
            </w:r>
            <w:r w:rsidRPr="008B3064">
              <w:rPr>
                <w:rFonts w:ascii="Times New Roman" w:hAnsi="Times New Roman"/>
                <w:b/>
                <w:color w:val="FF0000"/>
                <w:lang w:val="en-US"/>
              </w:rPr>
              <w:t xml:space="preserve">4,3’ </w:t>
            </w:r>
            <w:r w:rsidRPr="00B41806">
              <w:rPr>
                <w:rFonts w:ascii="Times New Roman" w:hAnsi="Times New Roman"/>
                <w:b/>
                <w:lang w:val="en-US"/>
              </w:rPr>
              <w:t>positions</w:t>
            </w:r>
          </w:p>
        </w:tc>
        <w:tc>
          <w:tcPr>
            <w:tcW w:w="4606" w:type="dxa"/>
            <w:gridSpan w:val="2"/>
            <w:vAlign w:val="center"/>
          </w:tcPr>
          <w:p w14:paraId="792196F6" w14:textId="2077D8B6" w:rsidR="00F77D81" w:rsidRPr="00B41806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 w:rsidRPr="008B3064"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L(2)</w:t>
            </w:r>
            <w:r w:rsidRPr="008B3064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bonded by</w:t>
            </w:r>
            <w:r w:rsidR="00DD64CF"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 xml:space="preserve"> </w:t>
            </w:r>
            <w:r w:rsidRPr="008B3064">
              <w:rPr>
                <w:rFonts w:ascii="Times New Roman" w:hAnsi="Times New Roman"/>
                <w:b/>
                <w:color w:val="FF0000"/>
                <w:lang w:val="en-US"/>
              </w:rPr>
              <w:t xml:space="preserve">3,3’;4,4’ </w:t>
            </w:r>
            <w:r w:rsidRPr="00B41806">
              <w:rPr>
                <w:rFonts w:ascii="Times New Roman" w:hAnsi="Times New Roman"/>
                <w:b/>
                <w:lang w:val="en-US"/>
              </w:rPr>
              <w:t>positions</w:t>
            </w:r>
          </w:p>
        </w:tc>
      </w:tr>
      <w:tr w:rsidR="00F77D81" w:rsidRPr="005B3D3B" w14:paraId="2E899465" w14:textId="77777777" w:rsidTr="00F77D81">
        <w:tc>
          <w:tcPr>
            <w:tcW w:w="4606" w:type="dxa"/>
            <w:gridSpan w:val="2"/>
            <w:vAlign w:val="center"/>
          </w:tcPr>
          <w:p w14:paraId="338F88C5" w14:textId="77777777" w:rsidR="00F77D81" w:rsidRPr="00B41806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 w:rsidRPr="005B3D3B">
              <w:rPr>
                <w:rFonts w:ascii="Times New Roman" w:hAnsi="Times New Roman"/>
                <w:b/>
              </w:rPr>
              <w:object w:dxaOrig="9210" w:dyaOrig="2540" w14:anchorId="389024B7">
                <v:shape id="_x0000_i1075" type="#_x0000_t75" style="width:218.3pt;height:60.15pt" o:ole="">
                  <v:imagedata r:id="rId222" o:title=""/>
                </v:shape>
                <o:OLEObject Type="Embed" ProgID="ACD.ChemSketch.20" ShapeID="_x0000_i1075" DrawAspect="Content" ObjectID="_1737974596" r:id="rId223"/>
              </w:object>
            </w:r>
          </w:p>
        </w:tc>
        <w:tc>
          <w:tcPr>
            <w:tcW w:w="4606" w:type="dxa"/>
            <w:gridSpan w:val="2"/>
            <w:vAlign w:val="bottom"/>
          </w:tcPr>
          <w:p w14:paraId="247EC649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object w:dxaOrig="9210" w:dyaOrig="2130" w14:anchorId="0CDD4232">
                <v:shape id="_x0000_i1076" type="#_x0000_t75" style="width:219.2pt;height:50.6pt" o:ole="">
                  <v:imagedata r:id="rId224" o:title=""/>
                </v:shape>
                <o:OLEObject Type="Embed" ProgID="ACD.ChemSketch.20" ShapeID="_x0000_i1076" DrawAspect="Content" ObjectID="_1737974597" r:id="rId225"/>
              </w:object>
            </w:r>
          </w:p>
        </w:tc>
      </w:tr>
      <w:tr w:rsidR="00F77D81" w:rsidRPr="005B3D3B" w14:paraId="6F5028F9" w14:textId="77777777" w:rsidTr="00F77D81">
        <w:tc>
          <w:tcPr>
            <w:tcW w:w="2303" w:type="dxa"/>
            <w:vAlign w:val="center"/>
          </w:tcPr>
          <w:p w14:paraId="6F0EB12B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03" w:type="dxa"/>
            <w:vAlign w:val="center"/>
          </w:tcPr>
          <w:p w14:paraId="21AFAD98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303" w:type="dxa"/>
            <w:vAlign w:val="center"/>
          </w:tcPr>
          <w:p w14:paraId="6BA35424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03" w:type="dxa"/>
            <w:vAlign w:val="center"/>
          </w:tcPr>
          <w:p w14:paraId="73DFE48F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5B3D3B" w14:paraId="2ABB9803" w14:textId="77777777" w:rsidTr="00F77D81">
        <w:tc>
          <w:tcPr>
            <w:tcW w:w="2303" w:type="dxa"/>
            <w:vAlign w:val="center"/>
          </w:tcPr>
          <w:p w14:paraId="7140CF5E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C8D9227" wp14:editId="4E2CB989">
                  <wp:extent cx="1368000" cy="363013"/>
                  <wp:effectExtent l="0" t="0" r="3810" b="0"/>
                  <wp:docPr id="141" name="Obraz 1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810" t="25490" r="11700" b="30288"/>
                          <a:stretch/>
                        </pic:blipFill>
                        <pic:spPr bwMode="auto">
                          <a:xfrm>
                            <a:off x="0" y="0"/>
                            <a:ext cx="1368000" cy="36301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03" w:type="dxa"/>
            <w:vAlign w:val="center"/>
          </w:tcPr>
          <w:p w14:paraId="5E602D2D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4D68EAB" wp14:editId="562BFE0D">
                  <wp:extent cx="1368000" cy="359373"/>
                  <wp:effectExtent l="0" t="0" r="3810" b="3175"/>
                  <wp:docPr id="146" name="Obraz 1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247" t="25491" r="11701" b="30981"/>
                          <a:stretch/>
                        </pic:blipFill>
                        <pic:spPr bwMode="auto">
                          <a:xfrm>
                            <a:off x="0" y="0"/>
                            <a:ext cx="1368000" cy="35937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03" w:type="dxa"/>
            <w:vAlign w:val="center"/>
          </w:tcPr>
          <w:p w14:paraId="2AB20412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70BE20F2" wp14:editId="4902D727">
                  <wp:extent cx="1368000" cy="363072"/>
                  <wp:effectExtent l="0" t="0" r="3810" b="0"/>
                  <wp:docPr id="147" name="Obraz 1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640" t="23569" r="18435" b="40625"/>
                          <a:stretch/>
                        </pic:blipFill>
                        <pic:spPr bwMode="auto">
                          <a:xfrm>
                            <a:off x="0" y="0"/>
                            <a:ext cx="1368000" cy="36307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03" w:type="dxa"/>
            <w:vAlign w:val="center"/>
          </w:tcPr>
          <w:p w14:paraId="0A52EF86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0D04DAF2" wp14:editId="0E503F59">
                  <wp:extent cx="1368000" cy="367232"/>
                  <wp:effectExtent l="0" t="0" r="3810" b="0"/>
                  <wp:docPr id="148" name="Obraz 1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640" t="23328" r="18315" b="40385"/>
                          <a:stretch/>
                        </pic:blipFill>
                        <pic:spPr bwMode="auto">
                          <a:xfrm>
                            <a:off x="0" y="0"/>
                            <a:ext cx="1368000" cy="36723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5B3D3B" w14:paraId="5DAB68DB" w14:textId="77777777" w:rsidTr="00F77D81">
        <w:tc>
          <w:tcPr>
            <w:tcW w:w="2303" w:type="dxa"/>
            <w:vAlign w:val="center"/>
          </w:tcPr>
          <w:p w14:paraId="79C364A2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-4.74 eV</w:t>
            </w:r>
          </w:p>
        </w:tc>
        <w:tc>
          <w:tcPr>
            <w:tcW w:w="2303" w:type="dxa"/>
            <w:vAlign w:val="center"/>
          </w:tcPr>
          <w:p w14:paraId="57F887DF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-3.35 eV</w:t>
            </w:r>
          </w:p>
        </w:tc>
        <w:tc>
          <w:tcPr>
            <w:tcW w:w="2303" w:type="dxa"/>
            <w:vAlign w:val="center"/>
          </w:tcPr>
          <w:p w14:paraId="74815AF0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-4.74 eV</w:t>
            </w:r>
          </w:p>
        </w:tc>
        <w:tc>
          <w:tcPr>
            <w:tcW w:w="2303" w:type="dxa"/>
            <w:vAlign w:val="center"/>
          </w:tcPr>
          <w:p w14:paraId="218A9CBB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-3.38 eV</w:t>
            </w:r>
          </w:p>
        </w:tc>
      </w:tr>
      <w:tr w:rsidR="00F77D81" w:rsidRPr="00B41806" w14:paraId="7243B848" w14:textId="77777777" w:rsidTr="00F77D81">
        <w:tc>
          <w:tcPr>
            <w:tcW w:w="9212" w:type="dxa"/>
            <w:gridSpan w:val="4"/>
            <w:vAlign w:val="center"/>
          </w:tcPr>
          <w:p w14:paraId="13E278DF" w14:textId="77777777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</w:tr>
      <w:tr w:rsidR="00F77D81" w:rsidRPr="003061A3" w14:paraId="0C3FF8E9" w14:textId="77777777" w:rsidTr="00F77D81">
        <w:tc>
          <w:tcPr>
            <w:tcW w:w="4606" w:type="dxa"/>
            <w:gridSpan w:val="2"/>
            <w:vAlign w:val="center"/>
          </w:tcPr>
          <w:p w14:paraId="2B01A7FB" w14:textId="30C172B8" w:rsidR="00F77D81" w:rsidRPr="008B3064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 w:rsidRPr="008B3064"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L(2)</w:t>
            </w:r>
            <w:r w:rsidRPr="008B3064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bonded by</w:t>
            </w:r>
            <w:r w:rsidR="00DD64CF"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b/>
                <w:color w:val="FF0000"/>
                <w:lang w:val="en-US"/>
              </w:rPr>
              <w:t>3,4’;</w:t>
            </w:r>
            <w:r w:rsidRPr="008B3064">
              <w:rPr>
                <w:rFonts w:ascii="Times New Roman" w:hAnsi="Times New Roman"/>
                <w:b/>
                <w:color w:val="FF0000"/>
                <w:lang w:val="en-US"/>
              </w:rPr>
              <w:t xml:space="preserve">4,3’ </w:t>
            </w:r>
            <w:r w:rsidRPr="00B41806">
              <w:rPr>
                <w:rFonts w:ascii="Times New Roman" w:hAnsi="Times New Roman"/>
                <w:b/>
                <w:lang w:val="en-US"/>
              </w:rPr>
              <w:t>positions</w:t>
            </w:r>
          </w:p>
        </w:tc>
        <w:tc>
          <w:tcPr>
            <w:tcW w:w="4606" w:type="dxa"/>
            <w:gridSpan w:val="2"/>
            <w:vAlign w:val="center"/>
          </w:tcPr>
          <w:p w14:paraId="79960B64" w14:textId="085AC3F4" w:rsidR="00F77D81" w:rsidRPr="008B3064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 w:rsidRPr="008B3064"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L(2)</w:t>
            </w:r>
            <w:r w:rsidRPr="008B3064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bonded by</w:t>
            </w:r>
            <w:r w:rsidR="00DD64CF"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 xml:space="preserve"> </w:t>
            </w:r>
            <w:r w:rsidRPr="008B3064">
              <w:rPr>
                <w:rFonts w:ascii="Times New Roman" w:hAnsi="Times New Roman"/>
                <w:b/>
                <w:color w:val="FF0000"/>
                <w:lang w:val="en-US"/>
              </w:rPr>
              <w:t xml:space="preserve">3,3’;4,4’ </w:t>
            </w:r>
            <w:r w:rsidRPr="00B41806">
              <w:rPr>
                <w:rFonts w:ascii="Times New Roman" w:hAnsi="Times New Roman"/>
                <w:b/>
                <w:lang w:val="en-US"/>
              </w:rPr>
              <w:t>positions</w:t>
            </w:r>
          </w:p>
        </w:tc>
      </w:tr>
      <w:tr w:rsidR="00F77D81" w:rsidRPr="005B3D3B" w14:paraId="4D986E29" w14:textId="77777777" w:rsidTr="00F77D81">
        <w:tc>
          <w:tcPr>
            <w:tcW w:w="4606" w:type="dxa"/>
            <w:gridSpan w:val="2"/>
            <w:vAlign w:val="center"/>
          </w:tcPr>
          <w:p w14:paraId="0D3CC69C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object w:dxaOrig="9210" w:dyaOrig="3169" w14:anchorId="1F41371B">
                <v:shape id="_x0000_i1077" type="#_x0000_t75" style="width:209.15pt;height:72.45pt" o:ole="">
                  <v:imagedata r:id="rId230" o:title=""/>
                </v:shape>
                <o:OLEObject Type="Embed" ProgID="ACD.ChemSketch.20" ShapeID="_x0000_i1077" DrawAspect="Content" ObjectID="_1737974598" r:id="rId231"/>
              </w:object>
            </w:r>
          </w:p>
        </w:tc>
        <w:tc>
          <w:tcPr>
            <w:tcW w:w="4606" w:type="dxa"/>
            <w:gridSpan w:val="2"/>
            <w:vAlign w:val="bottom"/>
          </w:tcPr>
          <w:p w14:paraId="6F9BF87B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object w:dxaOrig="9210" w:dyaOrig="2390" w14:anchorId="23EBD077">
                <v:shape id="_x0000_i1078" type="#_x0000_t75" style="width:209.15pt;height:54.7pt" o:ole="">
                  <v:imagedata r:id="rId232" o:title=""/>
                </v:shape>
                <o:OLEObject Type="Embed" ProgID="ACD.ChemSketch.20" ShapeID="_x0000_i1078" DrawAspect="Content" ObjectID="_1737974599" r:id="rId233"/>
              </w:object>
            </w:r>
          </w:p>
        </w:tc>
      </w:tr>
      <w:tr w:rsidR="00F77D81" w:rsidRPr="005B3D3B" w14:paraId="3AB82167" w14:textId="77777777" w:rsidTr="00F77D81">
        <w:tc>
          <w:tcPr>
            <w:tcW w:w="2303" w:type="dxa"/>
            <w:vAlign w:val="center"/>
          </w:tcPr>
          <w:p w14:paraId="6BC6EEE3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03" w:type="dxa"/>
            <w:vAlign w:val="center"/>
          </w:tcPr>
          <w:p w14:paraId="49C76C0E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303" w:type="dxa"/>
            <w:vAlign w:val="center"/>
          </w:tcPr>
          <w:p w14:paraId="02893D04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03" w:type="dxa"/>
            <w:vAlign w:val="center"/>
          </w:tcPr>
          <w:p w14:paraId="65F67374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5B3D3B" w14:paraId="62916DAC" w14:textId="77777777" w:rsidTr="00F77D81">
        <w:tc>
          <w:tcPr>
            <w:tcW w:w="2303" w:type="dxa"/>
            <w:vAlign w:val="center"/>
          </w:tcPr>
          <w:p w14:paraId="44E64B5A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79AED1C" wp14:editId="4D87125A">
                  <wp:extent cx="1368000" cy="289881"/>
                  <wp:effectExtent l="0" t="0" r="3810" b="0"/>
                  <wp:docPr id="149" name="Obraz 1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792" t="22596" r="10155" b="42293"/>
                          <a:stretch/>
                        </pic:blipFill>
                        <pic:spPr bwMode="auto">
                          <a:xfrm>
                            <a:off x="0" y="0"/>
                            <a:ext cx="1368000" cy="28988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03" w:type="dxa"/>
            <w:vAlign w:val="center"/>
          </w:tcPr>
          <w:p w14:paraId="51E59ADA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1D7F5F7" wp14:editId="6503D474">
                  <wp:extent cx="1368000" cy="290425"/>
                  <wp:effectExtent l="0" t="0" r="3810" b="0"/>
                  <wp:docPr id="154" name="Obraz 1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903" t="22837" r="10707" b="42293"/>
                          <a:stretch/>
                        </pic:blipFill>
                        <pic:spPr bwMode="auto">
                          <a:xfrm>
                            <a:off x="0" y="0"/>
                            <a:ext cx="1368000" cy="29042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03" w:type="dxa"/>
            <w:vAlign w:val="center"/>
          </w:tcPr>
          <w:p w14:paraId="70729142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EFA4A2B" wp14:editId="42FC4044">
                  <wp:extent cx="1368000" cy="349623"/>
                  <wp:effectExtent l="0" t="0" r="3810" b="0"/>
                  <wp:docPr id="155" name="Obraz 1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641" t="25492" r="18213" b="39904"/>
                          <a:stretch/>
                        </pic:blipFill>
                        <pic:spPr bwMode="auto">
                          <a:xfrm>
                            <a:off x="0" y="0"/>
                            <a:ext cx="1368000" cy="34962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03" w:type="dxa"/>
            <w:vAlign w:val="center"/>
          </w:tcPr>
          <w:p w14:paraId="763B78AD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23A5914" wp14:editId="73782F13">
                  <wp:extent cx="1368000" cy="346442"/>
                  <wp:effectExtent l="0" t="0" r="3810" b="0"/>
                  <wp:docPr id="156" name="Obraz 1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971" t="25492" r="17748" b="40145"/>
                          <a:stretch/>
                        </pic:blipFill>
                        <pic:spPr bwMode="auto">
                          <a:xfrm>
                            <a:off x="0" y="0"/>
                            <a:ext cx="1368000" cy="34644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5B3D3B" w14:paraId="03C6E1C6" w14:textId="77777777" w:rsidTr="00F77D81">
        <w:tc>
          <w:tcPr>
            <w:tcW w:w="2303" w:type="dxa"/>
            <w:vAlign w:val="center"/>
          </w:tcPr>
          <w:p w14:paraId="00293DD3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-4.74 eV</w:t>
            </w:r>
          </w:p>
        </w:tc>
        <w:tc>
          <w:tcPr>
            <w:tcW w:w="2303" w:type="dxa"/>
            <w:vAlign w:val="center"/>
          </w:tcPr>
          <w:p w14:paraId="49356F10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-3.35 eV</w:t>
            </w:r>
          </w:p>
        </w:tc>
        <w:tc>
          <w:tcPr>
            <w:tcW w:w="2303" w:type="dxa"/>
            <w:vAlign w:val="center"/>
          </w:tcPr>
          <w:p w14:paraId="21F2A77C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-4.74 eV</w:t>
            </w:r>
          </w:p>
        </w:tc>
        <w:tc>
          <w:tcPr>
            <w:tcW w:w="2303" w:type="dxa"/>
            <w:vAlign w:val="center"/>
          </w:tcPr>
          <w:p w14:paraId="75100CC5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-3.38 eV</w:t>
            </w:r>
          </w:p>
        </w:tc>
      </w:tr>
      <w:tr w:rsidR="00F77D81" w:rsidRPr="00B41806" w14:paraId="6CA8216B" w14:textId="77777777" w:rsidTr="00F77D81">
        <w:tc>
          <w:tcPr>
            <w:tcW w:w="9212" w:type="dxa"/>
            <w:gridSpan w:val="4"/>
            <w:vAlign w:val="center"/>
          </w:tcPr>
          <w:p w14:paraId="7FD0144F" w14:textId="77777777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</w:tr>
      <w:tr w:rsidR="00F77D81" w:rsidRPr="003061A3" w14:paraId="69D15B9F" w14:textId="77777777" w:rsidTr="00F77D81">
        <w:tc>
          <w:tcPr>
            <w:tcW w:w="4606" w:type="dxa"/>
            <w:gridSpan w:val="2"/>
            <w:vAlign w:val="center"/>
          </w:tcPr>
          <w:p w14:paraId="0916F658" w14:textId="1D1C2994" w:rsidR="00F77D81" w:rsidRPr="00EF459B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 w:rsidRPr="008B3064"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L(2)</w:t>
            </w:r>
            <w:r w:rsidRPr="008B3064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bonded by</w:t>
            </w:r>
            <w:r w:rsidR="00DD64CF"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b/>
                <w:color w:val="FF0000"/>
                <w:lang w:val="en-US"/>
              </w:rPr>
              <w:t>3,4’;</w:t>
            </w:r>
            <w:r w:rsidRPr="008B3064">
              <w:rPr>
                <w:rFonts w:ascii="Times New Roman" w:hAnsi="Times New Roman"/>
                <w:b/>
                <w:color w:val="FF0000"/>
                <w:lang w:val="en-US"/>
              </w:rPr>
              <w:t xml:space="preserve">4,3’ </w:t>
            </w:r>
            <w:r w:rsidRPr="00B41806">
              <w:rPr>
                <w:rFonts w:ascii="Times New Roman" w:hAnsi="Times New Roman"/>
                <w:b/>
                <w:lang w:val="en-US"/>
              </w:rPr>
              <w:t>positions</w:t>
            </w:r>
          </w:p>
        </w:tc>
        <w:tc>
          <w:tcPr>
            <w:tcW w:w="4606" w:type="dxa"/>
            <w:gridSpan w:val="2"/>
            <w:vAlign w:val="center"/>
          </w:tcPr>
          <w:p w14:paraId="50F533CF" w14:textId="5C73E69C" w:rsidR="00F77D81" w:rsidRPr="00EF459B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 w:rsidRPr="008B3064"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L(2)</w:t>
            </w:r>
            <w:r w:rsidRPr="008B3064">
              <w:rPr>
                <w:rFonts w:ascii="Times New Roman" w:hAnsi="Times New Roman"/>
                <w:b/>
                <w:color w:val="2E2E2E"/>
                <w:sz w:val="24"/>
                <w:szCs w:val="24"/>
                <w:vertAlign w:val="subscript"/>
                <w:lang w:val="en-US"/>
              </w:rPr>
              <w:t>2</w:t>
            </w:r>
            <w:r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>bonded by</w:t>
            </w:r>
            <w:r w:rsidR="00DD64CF">
              <w:rPr>
                <w:rFonts w:ascii="Times New Roman" w:hAnsi="Times New Roman"/>
                <w:b/>
                <w:color w:val="2E2E2E"/>
                <w:sz w:val="24"/>
                <w:szCs w:val="24"/>
                <w:lang w:val="en-US"/>
              </w:rPr>
              <w:t xml:space="preserve"> </w:t>
            </w:r>
            <w:r w:rsidRPr="008B3064">
              <w:rPr>
                <w:rFonts w:ascii="Times New Roman" w:hAnsi="Times New Roman"/>
                <w:b/>
                <w:color w:val="FF0000"/>
                <w:lang w:val="en-US"/>
              </w:rPr>
              <w:t xml:space="preserve">3,3’;4,4’ </w:t>
            </w:r>
            <w:r w:rsidRPr="00B41806">
              <w:rPr>
                <w:rFonts w:ascii="Times New Roman" w:hAnsi="Times New Roman"/>
                <w:b/>
                <w:lang w:val="en-US"/>
              </w:rPr>
              <w:t>positions</w:t>
            </w:r>
          </w:p>
        </w:tc>
      </w:tr>
      <w:tr w:rsidR="00F77D81" w:rsidRPr="005B3D3B" w14:paraId="46CA7D9C" w14:textId="77777777" w:rsidTr="00F77D81">
        <w:tc>
          <w:tcPr>
            <w:tcW w:w="4606" w:type="dxa"/>
            <w:gridSpan w:val="2"/>
            <w:vAlign w:val="center"/>
          </w:tcPr>
          <w:p w14:paraId="1FB4D149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object w:dxaOrig="9210" w:dyaOrig="2860" w14:anchorId="28A92DEA">
                <v:shape id="_x0000_i1079" type="#_x0000_t75" style="width:209.15pt;height:64.7pt" o:ole="">
                  <v:imagedata r:id="rId238" o:title=""/>
                </v:shape>
                <o:OLEObject Type="Embed" ProgID="ACD.ChemSketch.20" ShapeID="_x0000_i1079" DrawAspect="Content" ObjectID="_1737974600" r:id="rId239"/>
              </w:object>
            </w:r>
          </w:p>
        </w:tc>
        <w:tc>
          <w:tcPr>
            <w:tcW w:w="4606" w:type="dxa"/>
            <w:gridSpan w:val="2"/>
            <w:vAlign w:val="bottom"/>
          </w:tcPr>
          <w:p w14:paraId="76CD8DEC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object w:dxaOrig="9220" w:dyaOrig="2410" w14:anchorId="7D5324D3">
                <v:shape id="_x0000_i1080" type="#_x0000_t75" style="width:210.55pt;height:55.15pt" o:ole="">
                  <v:imagedata r:id="rId240" o:title=""/>
                </v:shape>
                <o:OLEObject Type="Embed" ProgID="ACD.ChemSketch.20" ShapeID="_x0000_i1080" DrawAspect="Content" ObjectID="_1737974601" r:id="rId241"/>
              </w:object>
            </w:r>
          </w:p>
        </w:tc>
      </w:tr>
      <w:tr w:rsidR="00F77D81" w:rsidRPr="005B3D3B" w14:paraId="247E7230" w14:textId="77777777" w:rsidTr="00F77D81">
        <w:tc>
          <w:tcPr>
            <w:tcW w:w="2303" w:type="dxa"/>
            <w:vAlign w:val="center"/>
          </w:tcPr>
          <w:p w14:paraId="6141B2A5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03" w:type="dxa"/>
            <w:vAlign w:val="center"/>
          </w:tcPr>
          <w:p w14:paraId="306F5024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LUMO</w:t>
            </w:r>
          </w:p>
        </w:tc>
        <w:tc>
          <w:tcPr>
            <w:tcW w:w="2303" w:type="dxa"/>
            <w:vAlign w:val="center"/>
          </w:tcPr>
          <w:p w14:paraId="396233A5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HOMO</w:t>
            </w:r>
          </w:p>
        </w:tc>
        <w:tc>
          <w:tcPr>
            <w:tcW w:w="2303" w:type="dxa"/>
            <w:vAlign w:val="center"/>
          </w:tcPr>
          <w:p w14:paraId="07640E1F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LUMO</w:t>
            </w:r>
          </w:p>
        </w:tc>
      </w:tr>
      <w:tr w:rsidR="00F77D81" w:rsidRPr="005B3D3B" w14:paraId="43914BAC" w14:textId="77777777" w:rsidTr="00F77D81">
        <w:tc>
          <w:tcPr>
            <w:tcW w:w="2303" w:type="dxa"/>
            <w:vAlign w:val="center"/>
          </w:tcPr>
          <w:p w14:paraId="21EF5463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4B2F1CC" wp14:editId="3FF30FBA">
                  <wp:extent cx="1368000" cy="366027"/>
                  <wp:effectExtent l="0" t="0" r="3810" b="0"/>
                  <wp:docPr id="157" name="Obraz 1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455" t="18029" r="11700" b="38924"/>
                          <a:stretch/>
                        </pic:blipFill>
                        <pic:spPr bwMode="auto">
                          <a:xfrm>
                            <a:off x="0" y="0"/>
                            <a:ext cx="1368000" cy="36602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03" w:type="dxa"/>
            <w:vAlign w:val="center"/>
          </w:tcPr>
          <w:p w14:paraId="75850F3C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AAF2CA2" wp14:editId="5D50296D">
                  <wp:extent cx="1368000" cy="365261"/>
                  <wp:effectExtent l="0" t="0" r="3810" b="0"/>
                  <wp:docPr id="162" name="Obraz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454" t="18036" r="11590" b="38942"/>
                          <a:stretch/>
                        </pic:blipFill>
                        <pic:spPr bwMode="auto">
                          <a:xfrm>
                            <a:off x="0" y="0"/>
                            <a:ext cx="1368000" cy="36526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03" w:type="dxa"/>
            <w:vAlign w:val="center"/>
          </w:tcPr>
          <w:p w14:paraId="0CA6769F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7522DFC" wp14:editId="56BB1242">
                  <wp:extent cx="1368000" cy="335546"/>
                  <wp:effectExtent l="0" t="0" r="3810" b="7620"/>
                  <wp:docPr id="163" name="Obraz 1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632" t="27176" r="18213" b="40144"/>
                          <a:stretch/>
                        </pic:blipFill>
                        <pic:spPr bwMode="auto">
                          <a:xfrm>
                            <a:off x="0" y="0"/>
                            <a:ext cx="1368000" cy="33554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03" w:type="dxa"/>
            <w:vAlign w:val="center"/>
          </w:tcPr>
          <w:p w14:paraId="692174F8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1B85587" wp14:editId="77B5F6EE">
                  <wp:extent cx="1368000" cy="346786"/>
                  <wp:effectExtent l="0" t="0" r="3810" b="0"/>
                  <wp:docPr id="164" name="Obraz 1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412" t="26353" r="18056" b="39664"/>
                          <a:stretch/>
                        </pic:blipFill>
                        <pic:spPr bwMode="auto">
                          <a:xfrm>
                            <a:off x="0" y="0"/>
                            <a:ext cx="1368000" cy="34678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5B3D3B" w14:paraId="3E10FB82" w14:textId="77777777" w:rsidTr="00F77D81">
        <w:tc>
          <w:tcPr>
            <w:tcW w:w="2303" w:type="dxa"/>
            <w:vAlign w:val="center"/>
          </w:tcPr>
          <w:p w14:paraId="3810EFCF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-4.74 eV</w:t>
            </w:r>
          </w:p>
        </w:tc>
        <w:tc>
          <w:tcPr>
            <w:tcW w:w="2303" w:type="dxa"/>
            <w:vAlign w:val="center"/>
          </w:tcPr>
          <w:p w14:paraId="7CCCA85E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-3.35 eV</w:t>
            </w:r>
          </w:p>
        </w:tc>
        <w:tc>
          <w:tcPr>
            <w:tcW w:w="2303" w:type="dxa"/>
            <w:vAlign w:val="center"/>
          </w:tcPr>
          <w:p w14:paraId="52642BFD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-4.74 eV</w:t>
            </w:r>
          </w:p>
        </w:tc>
        <w:tc>
          <w:tcPr>
            <w:tcW w:w="2303" w:type="dxa"/>
            <w:vAlign w:val="center"/>
          </w:tcPr>
          <w:p w14:paraId="67F85CE7" w14:textId="77777777" w:rsidR="00F77D81" w:rsidRPr="005B3D3B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5B3D3B">
              <w:rPr>
                <w:rFonts w:ascii="Times New Roman" w:hAnsi="Times New Roman"/>
                <w:b/>
              </w:rPr>
              <w:t>-3.38 eV</w:t>
            </w:r>
          </w:p>
        </w:tc>
      </w:tr>
    </w:tbl>
    <w:p w14:paraId="562DCA16" w14:textId="77777777" w:rsidR="00F77D81" w:rsidRDefault="00F77D81" w:rsidP="007218E8">
      <w:pPr>
        <w:spacing w:after="0"/>
        <w:jc w:val="both"/>
        <w:rPr>
          <w:rFonts w:ascii="Times New Roman" w:hAnsi="Times New Roman"/>
          <w:b/>
          <w:color w:val="222222"/>
          <w:sz w:val="24"/>
          <w:shd w:val="clear" w:color="auto" w:fill="FFFFFF"/>
          <w:lang w:val="en-US"/>
        </w:rPr>
      </w:pPr>
    </w:p>
    <w:p w14:paraId="1411A982" w14:textId="0D834547" w:rsidR="00F77D81" w:rsidRPr="004B4260" w:rsidRDefault="00957549" w:rsidP="00957549">
      <w:pPr>
        <w:spacing w:after="0"/>
        <w:jc w:val="both"/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Table 7 | Calculated 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energies ​​of HOMO and LUMO orbitals for </w:t>
      </w:r>
      <w:r w:rsidRPr="007218E8">
        <w:rPr>
          <w:rFonts w:ascii="Times New Roman" w:hAnsi="Times New Roman"/>
          <w:b/>
          <w:color w:val="222222"/>
          <w:sz w:val="24"/>
          <w:shd w:val="clear" w:color="auto" w:fill="FFFFFF"/>
          <w:lang w:val="en-US"/>
        </w:rPr>
        <w:t>monomer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 2 and its </w:t>
      </w:r>
      <w:proofErr w:type="spellStart"/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>electrocoupling</w:t>
      </w:r>
      <w:proofErr w:type="spellEnd"/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 products.</w:t>
      </w:r>
    </w:p>
    <w:tbl>
      <w:tblPr>
        <w:tblStyle w:val="Tabela-Siatka"/>
        <w:tblW w:w="9782" w:type="dxa"/>
        <w:tblInd w:w="-289" w:type="dxa"/>
        <w:tblLook w:val="04A0" w:firstRow="1" w:lastRow="0" w:firstColumn="1" w:lastColumn="0" w:noHBand="0" w:noVBand="1"/>
      </w:tblPr>
      <w:tblGrid>
        <w:gridCol w:w="1702"/>
        <w:gridCol w:w="1701"/>
        <w:gridCol w:w="3260"/>
        <w:gridCol w:w="1559"/>
        <w:gridCol w:w="1560"/>
      </w:tblGrid>
      <w:tr w:rsidR="00F77D81" w:rsidRPr="00FB0460" w14:paraId="391504D3" w14:textId="77777777" w:rsidTr="00F77D81">
        <w:tc>
          <w:tcPr>
            <w:tcW w:w="1702" w:type="dxa"/>
          </w:tcPr>
          <w:p w14:paraId="04A0A863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n</w:t>
            </w:r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ew</w:t>
            </w:r>
            <w:proofErr w:type="spellEnd"/>
            <w:r w:rsidRPr="00FB0460">
              <w:rPr>
                <w:rFonts w:ascii="Times New Roman" w:hAnsi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bounding</w:t>
            </w:r>
            <w:proofErr w:type="spellEnd"/>
            <w:r w:rsidRPr="00FB0460">
              <w:rPr>
                <w:rFonts w:ascii="Times New Roman" w:hAnsi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positions</w:t>
            </w:r>
            <w:proofErr w:type="spellEnd"/>
          </w:p>
        </w:tc>
        <w:tc>
          <w:tcPr>
            <w:tcW w:w="1701" w:type="dxa"/>
          </w:tcPr>
          <w:p w14:paraId="22688E5F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i</w:t>
            </w:r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somers</w:t>
            </w:r>
            <w:proofErr w:type="spellEnd"/>
          </w:p>
        </w:tc>
        <w:tc>
          <w:tcPr>
            <w:tcW w:w="3260" w:type="dxa"/>
          </w:tcPr>
          <w:p w14:paraId="202A9307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t</w:t>
            </w:r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ype</w:t>
            </w:r>
            <w:proofErr w:type="spellEnd"/>
            <w:r w:rsidRPr="00FB0460">
              <w:rPr>
                <w:rFonts w:ascii="Times New Roman" w:hAnsi="Times New Roman"/>
                <w:b/>
                <w:sz w:val="24"/>
                <w:szCs w:val="24"/>
              </w:rPr>
              <w:t xml:space="preserve"> of </w:t>
            </w:r>
            <w:proofErr w:type="spellStart"/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compound</w:t>
            </w:r>
            <w:proofErr w:type="spellEnd"/>
          </w:p>
        </w:tc>
        <w:tc>
          <w:tcPr>
            <w:tcW w:w="1559" w:type="dxa"/>
            <w:shd w:val="clear" w:color="auto" w:fill="FF0000"/>
          </w:tcPr>
          <w:p w14:paraId="1C573615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HOMO / eV</w:t>
            </w:r>
          </w:p>
        </w:tc>
        <w:tc>
          <w:tcPr>
            <w:tcW w:w="1560" w:type="dxa"/>
            <w:shd w:val="clear" w:color="auto" w:fill="548DD4" w:themeFill="text2" w:themeFillTint="99"/>
          </w:tcPr>
          <w:p w14:paraId="58C2827E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LUMO / eV</w:t>
            </w:r>
          </w:p>
        </w:tc>
      </w:tr>
      <w:tr w:rsidR="00F77D81" w:rsidRPr="00FB0460" w14:paraId="1673F3EF" w14:textId="77777777" w:rsidTr="00F77D81">
        <w:tc>
          <w:tcPr>
            <w:tcW w:w="1702" w:type="dxa"/>
          </w:tcPr>
          <w:p w14:paraId="7666DF73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</w:t>
            </w:r>
          </w:p>
        </w:tc>
        <w:tc>
          <w:tcPr>
            <w:tcW w:w="1701" w:type="dxa"/>
          </w:tcPr>
          <w:p w14:paraId="639745F2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3D6348D4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r>
              <w:rPr>
                <w:rFonts w:ascii="Times New Roman" w:hAnsi="Times New Roman"/>
                <w:b/>
                <w:sz w:val="21"/>
                <w:szCs w:val="21"/>
              </w:rPr>
              <w:t>m</w:t>
            </w:r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ono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24EDC6C8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5.11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50EFB15C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06</w:t>
            </w:r>
          </w:p>
        </w:tc>
      </w:tr>
      <w:tr w:rsidR="00F77D81" w:rsidRPr="00FB0460" w14:paraId="5623B65B" w14:textId="77777777" w:rsidTr="00F77D81">
        <w:tc>
          <w:tcPr>
            <w:tcW w:w="1702" w:type="dxa"/>
          </w:tcPr>
          <w:p w14:paraId="7961E5AC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</w:t>
            </w:r>
          </w:p>
        </w:tc>
        <w:tc>
          <w:tcPr>
            <w:tcW w:w="1701" w:type="dxa"/>
          </w:tcPr>
          <w:p w14:paraId="3BB4ED1F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26F99ED9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r>
              <w:rPr>
                <w:rFonts w:ascii="Times New Roman" w:hAnsi="Times New Roman"/>
                <w:b/>
                <w:sz w:val="21"/>
                <w:szCs w:val="21"/>
              </w:rPr>
              <w:t>m</w:t>
            </w:r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ono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514FA37A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5.11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773F6572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05</w:t>
            </w:r>
          </w:p>
        </w:tc>
      </w:tr>
      <w:tr w:rsidR="00F77D81" w:rsidRPr="00FB0460" w14:paraId="6A30EC28" w14:textId="77777777" w:rsidTr="00F77D81">
        <w:tc>
          <w:tcPr>
            <w:tcW w:w="1702" w:type="dxa"/>
          </w:tcPr>
          <w:p w14:paraId="3317A923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1’</w:t>
            </w:r>
          </w:p>
        </w:tc>
        <w:tc>
          <w:tcPr>
            <w:tcW w:w="1701" w:type="dxa"/>
          </w:tcPr>
          <w:p w14:paraId="2DC062A8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489590B0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2CDC789F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95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210C2695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74</w:t>
            </w:r>
          </w:p>
        </w:tc>
      </w:tr>
      <w:tr w:rsidR="00F77D81" w:rsidRPr="00FB0460" w14:paraId="6D12C2DF" w14:textId="77777777" w:rsidTr="00F77D81">
        <w:tc>
          <w:tcPr>
            <w:tcW w:w="1702" w:type="dxa"/>
          </w:tcPr>
          <w:p w14:paraId="71E0A60D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1’</w:t>
            </w:r>
          </w:p>
        </w:tc>
        <w:tc>
          <w:tcPr>
            <w:tcW w:w="1701" w:type="dxa"/>
          </w:tcPr>
          <w:p w14:paraId="524F33A9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437DCCA9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4C21494F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6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34063457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17</w:t>
            </w:r>
          </w:p>
        </w:tc>
      </w:tr>
      <w:tr w:rsidR="00F77D81" w:rsidRPr="00FB0460" w14:paraId="3D9E3053" w14:textId="77777777" w:rsidTr="00F77D81">
        <w:tc>
          <w:tcPr>
            <w:tcW w:w="1702" w:type="dxa"/>
          </w:tcPr>
          <w:p w14:paraId="03CAD9FB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1’</w:t>
            </w:r>
          </w:p>
        </w:tc>
        <w:tc>
          <w:tcPr>
            <w:tcW w:w="1701" w:type="dxa"/>
          </w:tcPr>
          <w:p w14:paraId="18191421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1525F455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6C1B1926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95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66A0B074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62</w:t>
            </w:r>
          </w:p>
        </w:tc>
      </w:tr>
      <w:tr w:rsidR="00F77D81" w:rsidRPr="00FB0460" w14:paraId="77681CEA" w14:textId="77777777" w:rsidTr="00F77D81">
        <w:tc>
          <w:tcPr>
            <w:tcW w:w="1702" w:type="dxa"/>
          </w:tcPr>
          <w:p w14:paraId="78B0C65A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1’</w:t>
            </w:r>
          </w:p>
        </w:tc>
        <w:tc>
          <w:tcPr>
            <w:tcW w:w="1701" w:type="dxa"/>
          </w:tcPr>
          <w:p w14:paraId="30B6619C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5FCB5B56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77BDEE4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3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062292D8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18</w:t>
            </w:r>
          </w:p>
        </w:tc>
      </w:tr>
      <w:tr w:rsidR="00F77D81" w:rsidRPr="00FB0460" w14:paraId="12674C89" w14:textId="77777777" w:rsidTr="00F77D81">
        <w:tc>
          <w:tcPr>
            <w:tcW w:w="1702" w:type="dxa"/>
          </w:tcPr>
          <w:p w14:paraId="702A42E7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3’</w:t>
            </w:r>
          </w:p>
        </w:tc>
        <w:tc>
          <w:tcPr>
            <w:tcW w:w="1701" w:type="dxa"/>
          </w:tcPr>
          <w:p w14:paraId="2055888A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0C63C9E9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6B45B6D3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87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6C83ABEB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2</w:t>
            </w:r>
          </w:p>
        </w:tc>
      </w:tr>
      <w:tr w:rsidR="00F77D81" w:rsidRPr="00FB0460" w14:paraId="682A9ACF" w14:textId="77777777" w:rsidTr="00F77D81">
        <w:tc>
          <w:tcPr>
            <w:tcW w:w="1702" w:type="dxa"/>
          </w:tcPr>
          <w:p w14:paraId="1FEFE87B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3’</w:t>
            </w:r>
          </w:p>
        </w:tc>
        <w:tc>
          <w:tcPr>
            <w:tcW w:w="1701" w:type="dxa"/>
          </w:tcPr>
          <w:p w14:paraId="51B67FD0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61523331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2982B678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3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169EE101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1</w:t>
            </w:r>
          </w:p>
        </w:tc>
      </w:tr>
      <w:tr w:rsidR="00F77D81" w:rsidRPr="00FB0460" w14:paraId="1F893B6E" w14:textId="77777777" w:rsidTr="00F77D81">
        <w:tc>
          <w:tcPr>
            <w:tcW w:w="1702" w:type="dxa"/>
          </w:tcPr>
          <w:p w14:paraId="4581E0EC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3’</w:t>
            </w:r>
          </w:p>
        </w:tc>
        <w:tc>
          <w:tcPr>
            <w:tcW w:w="1701" w:type="dxa"/>
          </w:tcPr>
          <w:p w14:paraId="229EA2E4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3ADBC08C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B768BC9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91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2DDD5817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69</w:t>
            </w:r>
          </w:p>
        </w:tc>
      </w:tr>
      <w:tr w:rsidR="00F77D81" w:rsidRPr="00FB0460" w14:paraId="4D217F0E" w14:textId="77777777" w:rsidTr="00F77D81">
        <w:tc>
          <w:tcPr>
            <w:tcW w:w="1702" w:type="dxa"/>
          </w:tcPr>
          <w:p w14:paraId="6EB9B2F7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3’</w:t>
            </w:r>
          </w:p>
        </w:tc>
        <w:tc>
          <w:tcPr>
            <w:tcW w:w="1701" w:type="dxa"/>
          </w:tcPr>
          <w:p w14:paraId="65139CEC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3C77F8DB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6192AB58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2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52C43B3D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0</w:t>
            </w:r>
          </w:p>
        </w:tc>
      </w:tr>
      <w:tr w:rsidR="00F77D81" w:rsidRPr="00FB0460" w14:paraId="5C2F9278" w14:textId="77777777" w:rsidTr="00F77D81">
        <w:tc>
          <w:tcPr>
            <w:tcW w:w="1702" w:type="dxa"/>
          </w:tcPr>
          <w:p w14:paraId="19142B82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4’</w:t>
            </w:r>
          </w:p>
        </w:tc>
        <w:tc>
          <w:tcPr>
            <w:tcW w:w="1701" w:type="dxa"/>
          </w:tcPr>
          <w:p w14:paraId="35D5D186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66D3DD77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68E40BA0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92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0F9EDA76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7</w:t>
            </w:r>
          </w:p>
        </w:tc>
      </w:tr>
      <w:tr w:rsidR="00F77D81" w:rsidRPr="00FB0460" w14:paraId="6FF7AADE" w14:textId="77777777" w:rsidTr="00F77D81">
        <w:tc>
          <w:tcPr>
            <w:tcW w:w="1702" w:type="dxa"/>
          </w:tcPr>
          <w:p w14:paraId="2812E8E0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lastRenderedPageBreak/>
              <w:t>1,4’</w:t>
            </w:r>
          </w:p>
        </w:tc>
        <w:tc>
          <w:tcPr>
            <w:tcW w:w="1701" w:type="dxa"/>
          </w:tcPr>
          <w:p w14:paraId="787CA6B3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61140C3F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5926CA64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2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402F41AF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3</w:t>
            </w:r>
          </w:p>
        </w:tc>
      </w:tr>
      <w:tr w:rsidR="00F77D81" w:rsidRPr="00FB0460" w14:paraId="656EB71C" w14:textId="77777777" w:rsidTr="00F77D81">
        <w:tc>
          <w:tcPr>
            <w:tcW w:w="1702" w:type="dxa"/>
          </w:tcPr>
          <w:p w14:paraId="0B62EDC1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4’</w:t>
            </w:r>
          </w:p>
        </w:tc>
        <w:tc>
          <w:tcPr>
            <w:tcW w:w="1701" w:type="dxa"/>
          </w:tcPr>
          <w:p w14:paraId="6D47B630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73254EAA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7947B9EE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94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4FB4C823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7</w:t>
            </w:r>
          </w:p>
        </w:tc>
      </w:tr>
      <w:tr w:rsidR="00F77D81" w:rsidRPr="00FB0460" w14:paraId="2DA6A2A7" w14:textId="77777777" w:rsidTr="00F77D81">
        <w:tc>
          <w:tcPr>
            <w:tcW w:w="1702" w:type="dxa"/>
          </w:tcPr>
          <w:p w14:paraId="6373A98D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4’</w:t>
            </w:r>
          </w:p>
        </w:tc>
        <w:tc>
          <w:tcPr>
            <w:tcW w:w="1701" w:type="dxa"/>
          </w:tcPr>
          <w:p w14:paraId="673C7424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154074D4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64CEA422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0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667B9241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1</w:t>
            </w:r>
          </w:p>
        </w:tc>
      </w:tr>
      <w:tr w:rsidR="00F77D81" w:rsidRPr="00FB0460" w14:paraId="0A235F40" w14:textId="77777777" w:rsidTr="00F77D81">
        <w:tc>
          <w:tcPr>
            <w:tcW w:w="1702" w:type="dxa"/>
          </w:tcPr>
          <w:p w14:paraId="6CBAAEBE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6’</w:t>
            </w:r>
          </w:p>
        </w:tc>
        <w:tc>
          <w:tcPr>
            <w:tcW w:w="1701" w:type="dxa"/>
          </w:tcPr>
          <w:p w14:paraId="50CE9334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1FF20630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22E4202D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95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24B335CA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73</w:t>
            </w:r>
          </w:p>
        </w:tc>
      </w:tr>
      <w:tr w:rsidR="00F77D81" w:rsidRPr="00FB0460" w14:paraId="1104FBCF" w14:textId="77777777" w:rsidTr="00F77D81">
        <w:tc>
          <w:tcPr>
            <w:tcW w:w="1702" w:type="dxa"/>
          </w:tcPr>
          <w:p w14:paraId="0A09DE10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6’</w:t>
            </w:r>
          </w:p>
        </w:tc>
        <w:tc>
          <w:tcPr>
            <w:tcW w:w="1701" w:type="dxa"/>
          </w:tcPr>
          <w:p w14:paraId="3798CE0D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7C259213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4861DC70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7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6D527FFD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17</w:t>
            </w:r>
          </w:p>
        </w:tc>
      </w:tr>
      <w:tr w:rsidR="00F77D81" w:rsidRPr="00FB0460" w14:paraId="4C507C79" w14:textId="77777777" w:rsidTr="00F77D81">
        <w:tc>
          <w:tcPr>
            <w:tcW w:w="1702" w:type="dxa"/>
          </w:tcPr>
          <w:p w14:paraId="073CE116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6’</w:t>
            </w:r>
          </w:p>
        </w:tc>
        <w:tc>
          <w:tcPr>
            <w:tcW w:w="1701" w:type="dxa"/>
          </w:tcPr>
          <w:p w14:paraId="4593B4E6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4E8FC654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7CB85822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93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471A0577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3</w:t>
            </w:r>
          </w:p>
        </w:tc>
      </w:tr>
      <w:tr w:rsidR="00F77D81" w:rsidRPr="00FB0460" w14:paraId="553430FA" w14:textId="77777777" w:rsidTr="00F77D81">
        <w:tc>
          <w:tcPr>
            <w:tcW w:w="1702" w:type="dxa"/>
          </w:tcPr>
          <w:p w14:paraId="46C40A6B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1,6’</w:t>
            </w:r>
          </w:p>
        </w:tc>
        <w:tc>
          <w:tcPr>
            <w:tcW w:w="1701" w:type="dxa"/>
          </w:tcPr>
          <w:p w14:paraId="69D08A41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0054C239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4EABB9AE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2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2CFF322A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3</w:t>
            </w:r>
          </w:p>
        </w:tc>
      </w:tr>
      <w:tr w:rsidR="00F77D81" w:rsidRPr="00FB0460" w14:paraId="3B9A5399" w14:textId="77777777" w:rsidTr="00F77D81">
        <w:tc>
          <w:tcPr>
            <w:tcW w:w="1702" w:type="dxa"/>
          </w:tcPr>
          <w:p w14:paraId="4E47B7BE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3’</w:t>
            </w:r>
          </w:p>
        </w:tc>
        <w:tc>
          <w:tcPr>
            <w:tcW w:w="1701" w:type="dxa"/>
          </w:tcPr>
          <w:p w14:paraId="3060D475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0DC35D94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AE9BEC6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88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14487AC3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2</w:t>
            </w:r>
          </w:p>
        </w:tc>
      </w:tr>
      <w:tr w:rsidR="00F77D81" w:rsidRPr="00FB0460" w14:paraId="479F1A05" w14:textId="77777777" w:rsidTr="00F77D81">
        <w:tc>
          <w:tcPr>
            <w:tcW w:w="1702" w:type="dxa"/>
          </w:tcPr>
          <w:p w14:paraId="2A85D65F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3’</w:t>
            </w:r>
          </w:p>
        </w:tc>
        <w:tc>
          <w:tcPr>
            <w:tcW w:w="1701" w:type="dxa"/>
          </w:tcPr>
          <w:p w14:paraId="6B7DC06B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524BB4C4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3D62B29F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1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0E6B5B6D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1</w:t>
            </w:r>
          </w:p>
        </w:tc>
      </w:tr>
      <w:tr w:rsidR="00F77D81" w:rsidRPr="00FB0460" w14:paraId="13E6561F" w14:textId="77777777" w:rsidTr="00F77D81">
        <w:tc>
          <w:tcPr>
            <w:tcW w:w="1702" w:type="dxa"/>
          </w:tcPr>
          <w:p w14:paraId="3DB61F36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3’</w:t>
            </w:r>
          </w:p>
        </w:tc>
        <w:tc>
          <w:tcPr>
            <w:tcW w:w="1701" w:type="dxa"/>
          </w:tcPr>
          <w:p w14:paraId="0ED83BF4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1880B13F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C1C7ACE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5.88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0B9FFE2A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54</w:t>
            </w:r>
          </w:p>
        </w:tc>
      </w:tr>
      <w:tr w:rsidR="00F77D81" w:rsidRPr="00FB0460" w14:paraId="45A2A270" w14:textId="77777777" w:rsidTr="00F77D81">
        <w:tc>
          <w:tcPr>
            <w:tcW w:w="1702" w:type="dxa"/>
          </w:tcPr>
          <w:p w14:paraId="068293F8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3’</w:t>
            </w:r>
          </w:p>
        </w:tc>
        <w:tc>
          <w:tcPr>
            <w:tcW w:w="1701" w:type="dxa"/>
          </w:tcPr>
          <w:p w14:paraId="5A73471E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137C2251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C3D3DCB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5.22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74784958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21</w:t>
            </w:r>
          </w:p>
        </w:tc>
      </w:tr>
      <w:tr w:rsidR="00F77D81" w:rsidRPr="00FB0460" w14:paraId="602F7FB9" w14:textId="77777777" w:rsidTr="00F77D81">
        <w:tc>
          <w:tcPr>
            <w:tcW w:w="1702" w:type="dxa"/>
          </w:tcPr>
          <w:p w14:paraId="0B3E8B11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4’</w:t>
            </w:r>
          </w:p>
        </w:tc>
        <w:tc>
          <w:tcPr>
            <w:tcW w:w="1701" w:type="dxa"/>
          </w:tcPr>
          <w:p w14:paraId="7969BF9F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68E93CA8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56C8E9A6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57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74B85F5E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5</w:t>
            </w:r>
          </w:p>
        </w:tc>
      </w:tr>
      <w:tr w:rsidR="00F77D81" w:rsidRPr="00FB0460" w14:paraId="7B81B01D" w14:textId="77777777" w:rsidTr="00F77D81">
        <w:tc>
          <w:tcPr>
            <w:tcW w:w="1702" w:type="dxa"/>
          </w:tcPr>
          <w:p w14:paraId="1943CFAD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4’</w:t>
            </w:r>
          </w:p>
        </w:tc>
        <w:tc>
          <w:tcPr>
            <w:tcW w:w="1701" w:type="dxa"/>
          </w:tcPr>
          <w:p w14:paraId="5982CFCD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0A6ACEE8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3E904F2E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7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413A7AB1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2</w:t>
            </w:r>
          </w:p>
        </w:tc>
      </w:tr>
      <w:tr w:rsidR="00F77D81" w:rsidRPr="00FB0460" w14:paraId="645F40F5" w14:textId="77777777" w:rsidTr="00F77D81">
        <w:tc>
          <w:tcPr>
            <w:tcW w:w="1702" w:type="dxa"/>
          </w:tcPr>
          <w:p w14:paraId="394E443E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4’</w:t>
            </w:r>
          </w:p>
        </w:tc>
        <w:tc>
          <w:tcPr>
            <w:tcW w:w="1701" w:type="dxa"/>
          </w:tcPr>
          <w:p w14:paraId="0A9CD42C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3D8440B3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5B2ED05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5.87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0C3B9211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55</w:t>
            </w:r>
          </w:p>
        </w:tc>
      </w:tr>
      <w:tr w:rsidR="00F77D81" w:rsidRPr="00FB0460" w14:paraId="7754D7A2" w14:textId="77777777" w:rsidTr="00F77D81">
        <w:tc>
          <w:tcPr>
            <w:tcW w:w="1702" w:type="dxa"/>
          </w:tcPr>
          <w:p w14:paraId="354BEC58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4’</w:t>
            </w:r>
          </w:p>
        </w:tc>
        <w:tc>
          <w:tcPr>
            <w:tcW w:w="1701" w:type="dxa"/>
          </w:tcPr>
          <w:p w14:paraId="3CB6B0AE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47A4CC57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8400A3D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5.18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6BD57776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26</w:t>
            </w:r>
          </w:p>
        </w:tc>
      </w:tr>
      <w:tr w:rsidR="00F77D81" w:rsidRPr="00FB0460" w14:paraId="4DBCF848" w14:textId="77777777" w:rsidTr="00F77D81">
        <w:tc>
          <w:tcPr>
            <w:tcW w:w="1702" w:type="dxa"/>
          </w:tcPr>
          <w:p w14:paraId="0CE1661A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4,4’</w:t>
            </w:r>
          </w:p>
        </w:tc>
        <w:tc>
          <w:tcPr>
            <w:tcW w:w="1701" w:type="dxa"/>
          </w:tcPr>
          <w:p w14:paraId="3E16BDD9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097E15D6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45186AB7" w14:textId="77777777" w:rsidR="00F77D81" w:rsidRPr="00642882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642882">
              <w:rPr>
                <w:rFonts w:ascii="Times New Roman" w:hAnsi="Times New Roman"/>
                <w:b/>
              </w:rPr>
              <w:t>-5.97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54C2BC41" w14:textId="77777777" w:rsidR="00F77D81" w:rsidRPr="00642882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642882">
              <w:rPr>
                <w:rFonts w:ascii="Times New Roman" w:hAnsi="Times New Roman"/>
                <w:b/>
              </w:rPr>
              <w:t>-4.56</w:t>
            </w:r>
          </w:p>
        </w:tc>
      </w:tr>
      <w:tr w:rsidR="00F77D81" w:rsidRPr="00FB0460" w14:paraId="7FE02982" w14:textId="77777777" w:rsidTr="00F77D81">
        <w:tc>
          <w:tcPr>
            <w:tcW w:w="1702" w:type="dxa"/>
          </w:tcPr>
          <w:p w14:paraId="658DC6DC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4,4’</w:t>
            </w:r>
          </w:p>
        </w:tc>
        <w:tc>
          <w:tcPr>
            <w:tcW w:w="1701" w:type="dxa"/>
          </w:tcPr>
          <w:p w14:paraId="0B12C48F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6A0B653C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52378CFB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7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38285F63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3</w:t>
            </w:r>
          </w:p>
        </w:tc>
      </w:tr>
      <w:tr w:rsidR="00F77D81" w:rsidRPr="00FB0460" w14:paraId="40FB2B15" w14:textId="77777777" w:rsidTr="00F77D81">
        <w:tc>
          <w:tcPr>
            <w:tcW w:w="1702" w:type="dxa"/>
          </w:tcPr>
          <w:p w14:paraId="55A56A8B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4,4’</w:t>
            </w:r>
          </w:p>
        </w:tc>
        <w:tc>
          <w:tcPr>
            <w:tcW w:w="1701" w:type="dxa"/>
          </w:tcPr>
          <w:p w14:paraId="45F53C2C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6C12507A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5A65920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5.96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29B5DD65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57</w:t>
            </w:r>
          </w:p>
        </w:tc>
      </w:tr>
      <w:tr w:rsidR="00F77D81" w:rsidRPr="00FB0460" w14:paraId="74E65C00" w14:textId="77777777" w:rsidTr="00F77D81">
        <w:tc>
          <w:tcPr>
            <w:tcW w:w="1702" w:type="dxa"/>
          </w:tcPr>
          <w:p w14:paraId="7EB091BA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4,4’</w:t>
            </w:r>
          </w:p>
        </w:tc>
        <w:tc>
          <w:tcPr>
            <w:tcW w:w="1701" w:type="dxa"/>
          </w:tcPr>
          <w:p w14:paraId="56D38940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0C453FAF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57A8D179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5.29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0278F1F1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23</w:t>
            </w:r>
          </w:p>
        </w:tc>
      </w:tr>
      <w:tr w:rsidR="00F77D81" w:rsidRPr="00FB0460" w14:paraId="280CE90B" w14:textId="77777777" w:rsidTr="00F77D81">
        <w:tc>
          <w:tcPr>
            <w:tcW w:w="1702" w:type="dxa"/>
          </w:tcPr>
          <w:p w14:paraId="446467B6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6’</w:t>
            </w:r>
          </w:p>
        </w:tc>
        <w:tc>
          <w:tcPr>
            <w:tcW w:w="1701" w:type="dxa"/>
          </w:tcPr>
          <w:p w14:paraId="5AEB7753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164D8C90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381628E2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89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452B4543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7</w:t>
            </w:r>
          </w:p>
        </w:tc>
      </w:tr>
      <w:tr w:rsidR="00F77D81" w:rsidRPr="00FB0460" w14:paraId="4210C0B7" w14:textId="77777777" w:rsidTr="00F77D81">
        <w:tc>
          <w:tcPr>
            <w:tcW w:w="1702" w:type="dxa"/>
          </w:tcPr>
          <w:p w14:paraId="12550C56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6’</w:t>
            </w:r>
          </w:p>
        </w:tc>
        <w:tc>
          <w:tcPr>
            <w:tcW w:w="1701" w:type="dxa"/>
          </w:tcPr>
          <w:p w14:paraId="63C701B4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649934A6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6485B179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22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77F661BE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1</w:t>
            </w:r>
          </w:p>
        </w:tc>
      </w:tr>
      <w:tr w:rsidR="00F77D81" w:rsidRPr="00FB0460" w14:paraId="1DABB655" w14:textId="77777777" w:rsidTr="00F77D81">
        <w:tc>
          <w:tcPr>
            <w:tcW w:w="1702" w:type="dxa"/>
          </w:tcPr>
          <w:p w14:paraId="17BE0EB7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6’</w:t>
            </w:r>
          </w:p>
        </w:tc>
        <w:tc>
          <w:tcPr>
            <w:tcW w:w="1701" w:type="dxa"/>
          </w:tcPr>
          <w:p w14:paraId="71473AF9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54AE6103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40CC81FD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87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00A38ED8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8</w:t>
            </w:r>
          </w:p>
        </w:tc>
      </w:tr>
      <w:tr w:rsidR="00F77D81" w:rsidRPr="00FB0460" w14:paraId="2D6C77C7" w14:textId="77777777" w:rsidTr="00F77D81">
        <w:tc>
          <w:tcPr>
            <w:tcW w:w="1702" w:type="dxa"/>
          </w:tcPr>
          <w:p w14:paraId="5F7EA7C1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6’</w:t>
            </w:r>
          </w:p>
        </w:tc>
        <w:tc>
          <w:tcPr>
            <w:tcW w:w="1701" w:type="dxa"/>
          </w:tcPr>
          <w:p w14:paraId="18F68A65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4527F672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29263E45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16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3B2FA227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6</w:t>
            </w:r>
          </w:p>
        </w:tc>
      </w:tr>
      <w:tr w:rsidR="00F77D81" w:rsidRPr="00FB0460" w14:paraId="5255AABD" w14:textId="77777777" w:rsidTr="00F77D81">
        <w:tc>
          <w:tcPr>
            <w:tcW w:w="1702" w:type="dxa"/>
          </w:tcPr>
          <w:p w14:paraId="353BDD51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4,6’</w:t>
            </w:r>
          </w:p>
        </w:tc>
        <w:tc>
          <w:tcPr>
            <w:tcW w:w="1701" w:type="dxa"/>
          </w:tcPr>
          <w:p w14:paraId="54A645F7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09D6F0E5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5E444B4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96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712C7A1D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6</w:t>
            </w:r>
          </w:p>
        </w:tc>
      </w:tr>
      <w:tr w:rsidR="00F77D81" w:rsidRPr="00FB0460" w14:paraId="6981879B" w14:textId="77777777" w:rsidTr="00F77D81">
        <w:tc>
          <w:tcPr>
            <w:tcW w:w="1702" w:type="dxa"/>
          </w:tcPr>
          <w:p w14:paraId="3B83E668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4,6’</w:t>
            </w:r>
          </w:p>
        </w:tc>
        <w:tc>
          <w:tcPr>
            <w:tcW w:w="1701" w:type="dxa"/>
          </w:tcPr>
          <w:p w14:paraId="4E2B0423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634AA32E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41630E34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16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1024A959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6</w:t>
            </w:r>
          </w:p>
        </w:tc>
      </w:tr>
      <w:tr w:rsidR="00F77D81" w:rsidRPr="00FB0460" w14:paraId="4CDE7D96" w14:textId="77777777" w:rsidTr="00F77D81">
        <w:tc>
          <w:tcPr>
            <w:tcW w:w="1702" w:type="dxa"/>
          </w:tcPr>
          <w:p w14:paraId="293C4211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4,6’</w:t>
            </w:r>
          </w:p>
        </w:tc>
        <w:tc>
          <w:tcPr>
            <w:tcW w:w="1701" w:type="dxa"/>
          </w:tcPr>
          <w:p w14:paraId="07BF4A37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508ED0C2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1EB85D6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96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137A10AD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6</w:t>
            </w:r>
          </w:p>
        </w:tc>
      </w:tr>
      <w:tr w:rsidR="00F77D81" w:rsidRPr="00FB0460" w14:paraId="01474BC5" w14:textId="77777777" w:rsidTr="00F77D81">
        <w:tc>
          <w:tcPr>
            <w:tcW w:w="1702" w:type="dxa"/>
          </w:tcPr>
          <w:p w14:paraId="0E84BAF0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4,6’</w:t>
            </w:r>
          </w:p>
        </w:tc>
        <w:tc>
          <w:tcPr>
            <w:tcW w:w="1701" w:type="dxa"/>
          </w:tcPr>
          <w:p w14:paraId="15043BB1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5E72B91C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72344FC5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16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5BE52848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6</w:t>
            </w:r>
          </w:p>
        </w:tc>
      </w:tr>
      <w:tr w:rsidR="00F77D81" w:rsidRPr="00FB0460" w14:paraId="7AC411B4" w14:textId="77777777" w:rsidTr="00F77D81">
        <w:tc>
          <w:tcPr>
            <w:tcW w:w="1702" w:type="dxa"/>
          </w:tcPr>
          <w:p w14:paraId="2732707A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6,6’</w:t>
            </w:r>
          </w:p>
        </w:tc>
        <w:tc>
          <w:tcPr>
            <w:tcW w:w="1701" w:type="dxa"/>
          </w:tcPr>
          <w:p w14:paraId="5511BCBB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2482310F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31A0C386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6.10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7F79B28F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67</w:t>
            </w:r>
          </w:p>
        </w:tc>
      </w:tr>
      <w:tr w:rsidR="00F77D81" w:rsidRPr="00FB0460" w14:paraId="12ED80EC" w14:textId="77777777" w:rsidTr="00F77D81">
        <w:tc>
          <w:tcPr>
            <w:tcW w:w="1702" w:type="dxa"/>
          </w:tcPr>
          <w:p w14:paraId="4EE82D09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6,6’</w:t>
            </w:r>
          </w:p>
        </w:tc>
        <w:tc>
          <w:tcPr>
            <w:tcW w:w="1701" w:type="dxa"/>
          </w:tcPr>
          <w:p w14:paraId="3C149BD8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7DAB84AF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380E17E6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15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0FB7A2CE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6</w:t>
            </w:r>
          </w:p>
        </w:tc>
      </w:tr>
      <w:tr w:rsidR="00F77D81" w:rsidRPr="00FB0460" w14:paraId="29DE069C" w14:textId="77777777" w:rsidTr="00F77D81">
        <w:tc>
          <w:tcPr>
            <w:tcW w:w="1702" w:type="dxa"/>
          </w:tcPr>
          <w:p w14:paraId="3C77872C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6,6’</w:t>
            </w:r>
          </w:p>
        </w:tc>
        <w:tc>
          <w:tcPr>
            <w:tcW w:w="1701" w:type="dxa"/>
          </w:tcPr>
          <w:p w14:paraId="5089679E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425900EC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protonated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</w:t>
            </w: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dicationic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  <w:r w:rsidRPr="0029799A">
              <w:rPr>
                <w:rFonts w:ascii="Times New Roman" w:hAnsi="Times New Roman"/>
                <w:b/>
                <w:sz w:val="21"/>
                <w:szCs w:val="21"/>
                <w:vertAlign w:val="superscript"/>
              </w:rPr>
              <w:t>++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6B85467B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6.09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72EDDA56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75</w:t>
            </w:r>
          </w:p>
        </w:tc>
      </w:tr>
      <w:tr w:rsidR="00F77D81" w:rsidRPr="00FB0460" w14:paraId="468364B4" w14:textId="77777777" w:rsidTr="00F77D81">
        <w:tc>
          <w:tcPr>
            <w:tcW w:w="1702" w:type="dxa"/>
          </w:tcPr>
          <w:p w14:paraId="45B061C4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6,6’</w:t>
            </w:r>
          </w:p>
        </w:tc>
        <w:tc>
          <w:tcPr>
            <w:tcW w:w="1701" w:type="dxa"/>
          </w:tcPr>
          <w:p w14:paraId="1AA386E7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0E7B1893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236A6BE9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5.18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44BA9F70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21</w:t>
            </w:r>
          </w:p>
        </w:tc>
      </w:tr>
      <w:tr w:rsidR="00F77D81" w:rsidRPr="00FB0460" w14:paraId="5A6460BB" w14:textId="77777777" w:rsidTr="00F77D81">
        <w:tc>
          <w:tcPr>
            <w:tcW w:w="1702" w:type="dxa"/>
          </w:tcPr>
          <w:p w14:paraId="39BB1F23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3’/4,4’</w:t>
            </w:r>
          </w:p>
        </w:tc>
        <w:tc>
          <w:tcPr>
            <w:tcW w:w="1701" w:type="dxa"/>
          </w:tcPr>
          <w:p w14:paraId="5AA66212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3C0D3D02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lader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L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62EA41DA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74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4FED3703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38</w:t>
            </w:r>
          </w:p>
        </w:tc>
      </w:tr>
      <w:tr w:rsidR="00F77D81" w:rsidRPr="00FB0460" w14:paraId="2489E19D" w14:textId="77777777" w:rsidTr="00F77D81">
        <w:tc>
          <w:tcPr>
            <w:tcW w:w="1702" w:type="dxa"/>
          </w:tcPr>
          <w:p w14:paraId="57DFBC53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3’/4,4’</w:t>
            </w:r>
          </w:p>
        </w:tc>
        <w:tc>
          <w:tcPr>
            <w:tcW w:w="1701" w:type="dxa"/>
          </w:tcPr>
          <w:p w14:paraId="3D48A68D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272A465E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lader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L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BDA4125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74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1F01D660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38</w:t>
            </w:r>
          </w:p>
        </w:tc>
      </w:tr>
      <w:tr w:rsidR="00F77D81" w:rsidRPr="00FB0460" w14:paraId="5DECC05F" w14:textId="77777777" w:rsidTr="00F77D81">
        <w:tc>
          <w:tcPr>
            <w:tcW w:w="1702" w:type="dxa"/>
          </w:tcPr>
          <w:p w14:paraId="58A11B7A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3’/4,4’</w:t>
            </w:r>
          </w:p>
        </w:tc>
        <w:tc>
          <w:tcPr>
            <w:tcW w:w="1701" w:type="dxa"/>
          </w:tcPr>
          <w:p w14:paraId="37A7F030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40B6253F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lader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L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26BFCA7D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74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26C7E6C4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38</w:t>
            </w:r>
          </w:p>
        </w:tc>
      </w:tr>
      <w:tr w:rsidR="00F77D81" w:rsidRPr="00FB0460" w14:paraId="1C2B9A93" w14:textId="77777777" w:rsidTr="00F77D81">
        <w:tc>
          <w:tcPr>
            <w:tcW w:w="1702" w:type="dxa"/>
          </w:tcPr>
          <w:p w14:paraId="5E9CEE2D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4’/3,4’</w:t>
            </w:r>
          </w:p>
        </w:tc>
        <w:tc>
          <w:tcPr>
            <w:tcW w:w="1701" w:type="dxa"/>
          </w:tcPr>
          <w:p w14:paraId="456A233E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13D6D4C6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lader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L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33AD5BD7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74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1CA90B84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35</w:t>
            </w:r>
          </w:p>
        </w:tc>
      </w:tr>
      <w:tr w:rsidR="00F77D81" w:rsidRPr="00FB0460" w14:paraId="44775F40" w14:textId="77777777" w:rsidTr="00F77D81">
        <w:tc>
          <w:tcPr>
            <w:tcW w:w="1702" w:type="dxa"/>
          </w:tcPr>
          <w:p w14:paraId="4FD5C827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4’/3,4’</w:t>
            </w:r>
          </w:p>
        </w:tc>
        <w:tc>
          <w:tcPr>
            <w:tcW w:w="1701" w:type="dxa"/>
          </w:tcPr>
          <w:p w14:paraId="576C5656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7238F6BC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lader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L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0E5E6DCE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74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57A733B4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35</w:t>
            </w:r>
          </w:p>
        </w:tc>
      </w:tr>
      <w:tr w:rsidR="00F77D81" w:rsidRPr="00FB0460" w14:paraId="6FE0125A" w14:textId="77777777" w:rsidTr="00F77D81">
        <w:tc>
          <w:tcPr>
            <w:tcW w:w="1702" w:type="dxa"/>
          </w:tcPr>
          <w:p w14:paraId="328DF271" w14:textId="77777777" w:rsidR="00F77D81" w:rsidRPr="0089250D" w:rsidRDefault="00F77D81" w:rsidP="00F77D81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89250D">
              <w:rPr>
                <w:rFonts w:ascii="Times New Roman" w:hAnsi="Times New Roman"/>
                <w:b/>
                <w:color w:val="FF0000"/>
              </w:rPr>
              <w:t>3,4’/3,4’</w:t>
            </w:r>
          </w:p>
        </w:tc>
        <w:tc>
          <w:tcPr>
            <w:tcW w:w="1701" w:type="dxa"/>
          </w:tcPr>
          <w:p w14:paraId="0A9AAAE0" w14:textId="77777777" w:rsidR="00F77D81" w:rsidRPr="00594425" w:rsidRDefault="00F77D81" w:rsidP="00F77D81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3260" w:type="dxa"/>
          </w:tcPr>
          <w:p w14:paraId="6A9A1456" w14:textId="77777777" w:rsidR="00F77D81" w:rsidRPr="00594425" w:rsidRDefault="00F77D81" w:rsidP="00F77D81">
            <w:pPr>
              <w:rPr>
                <w:rFonts w:ascii="Times New Roman" w:hAnsi="Times New Roman"/>
                <w:b/>
                <w:sz w:val="21"/>
                <w:szCs w:val="21"/>
              </w:rPr>
            </w:pPr>
            <w:proofErr w:type="spellStart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>neutral</w:t>
            </w:r>
            <w:proofErr w:type="spellEnd"/>
            <w:r w:rsidRPr="00594425">
              <w:rPr>
                <w:rFonts w:ascii="Times New Roman" w:hAnsi="Times New Roman"/>
                <w:b/>
                <w:sz w:val="21"/>
                <w:szCs w:val="21"/>
              </w:rPr>
              <w:t xml:space="preserve"> lader dimer</w:t>
            </w:r>
            <w:r>
              <w:rPr>
                <w:rFonts w:ascii="Times New Roman" w:hAnsi="Times New Roman"/>
                <w:b/>
                <w:sz w:val="21"/>
                <w:szCs w:val="21"/>
              </w:rPr>
              <w:t xml:space="preserve"> L(2)</w:t>
            </w:r>
            <w:r w:rsidRPr="0089250D">
              <w:rPr>
                <w:rFonts w:ascii="Times New Roman" w:hAnsi="Times New Roman"/>
                <w:b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340B1397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74</w:t>
            </w:r>
          </w:p>
        </w:tc>
        <w:tc>
          <w:tcPr>
            <w:tcW w:w="1560" w:type="dxa"/>
            <w:shd w:val="clear" w:color="auto" w:fill="DBE5F1" w:themeFill="accent1" w:themeFillTint="33"/>
          </w:tcPr>
          <w:p w14:paraId="27FB545C" w14:textId="77777777" w:rsidR="00F77D81" w:rsidRPr="00FB0460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35</w:t>
            </w:r>
          </w:p>
        </w:tc>
      </w:tr>
    </w:tbl>
    <w:p w14:paraId="05EAF589" w14:textId="77777777" w:rsidR="00F77D81" w:rsidRPr="007218E8" w:rsidRDefault="00F77D81" w:rsidP="007218E8">
      <w:pPr>
        <w:spacing w:after="0"/>
        <w:jc w:val="both"/>
        <w:rPr>
          <w:rFonts w:ascii="Times New Roman" w:hAnsi="Times New Roman"/>
          <w:b/>
          <w:color w:val="222222"/>
          <w:sz w:val="24"/>
          <w:shd w:val="clear" w:color="auto" w:fill="FFFFFF"/>
          <w:lang w:val="en-US"/>
        </w:rPr>
      </w:pPr>
    </w:p>
    <w:p w14:paraId="7549B04D" w14:textId="77777777" w:rsidR="006C7B29" w:rsidRDefault="006C7B29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26FD64D2" w14:textId="77777777" w:rsidR="006C7B29" w:rsidRDefault="006C7B29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6211A6E0" w14:textId="77777777" w:rsidR="006C7B29" w:rsidRDefault="006C7B29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5A3BD05E" w14:textId="77777777" w:rsidR="006C7B29" w:rsidRDefault="006C7B29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43B57CB1" w14:textId="77777777" w:rsidR="006C7B29" w:rsidRDefault="006C7B29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247D6446" w14:textId="77777777" w:rsidR="006C7B29" w:rsidRDefault="006C7B29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797CA053" w14:textId="77777777" w:rsidR="006C7B29" w:rsidRDefault="006C7B29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3D1F9A9F" w14:textId="77777777" w:rsidR="006C7B29" w:rsidRDefault="006C7B29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007B9304" w14:textId="77777777" w:rsidR="006C7B29" w:rsidRDefault="006C7B29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1FC3BE59" w14:textId="77777777" w:rsidR="006C7B29" w:rsidRDefault="006C7B29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27DE33F6" w14:textId="5FA9889E" w:rsidR="0094470D" w:rsidRPr="00AA0188" w:rsidRDefault="001D063A" w:rsidP="007218E8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lastRenderedPageBreak/>
        <w:t xml:space="preserve">Supplementary </w:t>
      </w:r>
      <w:r w:rsidR="00F77D81">
        <w:rPr>
          <w:rFonts w:ascii="Times New Roman" w:hAnsi="Times New Roman"/>
          <w:b/>
          <w:bCs/>
          <w:sz w:val="24"/>
          <w:szCs w:val="24"/>
          <w:shd w:val="clear" w:color="auto" w:fill="FFFFFF"/>
          <w:lang w:val="en-US"/>
        </w:rPr>
        <w:t>Table 8</w:t>
      </w:r>
      <w:r w:rsidR="00E534E7" w:rsidRPr="00AA0188">
        <w:rPr>
          <w:rFonts w:ascii="Times New Roman" w:hAnsi="Times New Roman"/>
          <w:b/>
          <w:bCs/>
          <w:sz w:val="24"/>
          <w:szCs w:val="24"/>
          <w:shd w:val="clear" w:color="auto" w:fill="FFFFFF"/>
          <w:lang w:val="en-US"/>
        </w:rPr>
        <w:t xml:space="preserve"> | Orbital </w:t>
      </w:r>
      <w:r w:rsidR="00E534E7" w:rsidRPr="00AA0188">
        <w:rPr>
          <w:rFonts w:ascii="Times New Roman" w:hAnsi="Times New Roman"/>
          <w:b/>
          <w:sz w:val="24"/>
          <w:szCs w:val="24"/>
          <w:lang w:val="en-US"/>
        </w:rPr>
        <w:t>shapes calculated at B3LYP/3-21G/CPCM(DCM) for</w:t>
      </w:r>
      <w:r w:rsidR="00E70ADC"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E534E7" w:rsidRPr="00AA0188">
        <w:rPr>
          <w:rFonts w:ascii="Times New Roman" w:hAnsi="Times New Roman"/>
          <w:b/>
          <w:sz w:val="24"/>
          <w:szCs w:val="24"/>
          <w:lang w:val="en-US"/>
        </w:rPr>
        <w:t xml:space="preserve">total </w:t>
      </w:r>
      <w:r w:rsidR="00E534E7"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 xml:space="preserve">deprotonated ladder </w:t>
      </w:r>
      <w:r w:rsidR="00F77D81">
        <w:rPr>
          <w:rFonts w:ascii="Times New Roman" w:hAnsi="Times New Roman"/>
          <w:b/>
          <w:color w:val="2E2E2E"/>
          <w:sz w:val="24"/>
          <w:szCs w:val="24"/>
          <w:lang w:val="en-US"/>
        </w:rPr>
        <w:t>tetramers</w:t>
      </w:r>
      <w:r w:rsidR="0010689C"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 xml:space="preserve"> </w:t>
      </w:r>
      <w:r w:rsidR="00E534E7"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>L</w:t>
      </w:r>
      <w:r w:rsidR="00E534E7" w:rsidRPr="00AA0188">
        <w:rPr>
          <w:rFonts w:ascii="Times New Roman" w:hAnsi="Times New Roman"/>
          <w:b/>
          <w:sz w:val="24"/>
          <w:szCs w:val="24"/>
          <w:lang w:val="en-US"/>
        </w:rPr>
        <w:t>(2)</w:t>
      </w:r>
      <w:r w:rsidR="00F77D81">
        <w:rPr>
          <w:rFonts w:ascii="Times New Roman" w:hAnsi="Times New Roman"/>
          <w:b/>
          <w:sz w:val="24"/>
          <w:szCs w:val="24"/>
          <w:vertAlign w:val="subscript"/>
          <w:lang w:val="en-US"/>
        </w:rPr>
        <w:t>4</w:t>
      </w:r>
      <w:r w:rsidR="0010689C" w:rsidRPr="00AA0188">
        <w:rPr>
          <w:rFonts w:ascii="Times New Roman" w:hAnsi="Times New Roman"/>
          <w:b/>
          <w:sz w:val="24"/>
          <w:szCs w:val="24"/>
          <w:vertAlign w:val="subscript"/>
          <w:lang w:val="en-US"/>
        </w:rPr>
        <w:t xml:space="preserve"> </w:t>
      </w:r>
      <w:r w:rsidR="00E534E7" w:rsidRPr="00AA0188">
        <w:rPr>
          <w:rFonts w:ascii="Times New Roman" w:hAnsi="Times New Roman"/>
          <w:b/>
          <w:sz w:val="24"/>
          <w:lang w:val="en-US"/>
        </w:rPr>
        <w:t>bonded</w:t>
      </w:r>
      <w:r w:rsidR="0010689C" w:rsidRPr="00AA0188">
        <w:rPr>
          <w:rFonts w:ascii="Times New Roman" w:hAnsi="Times New Roman"/>
          <w:b/>
          <w:sz w:val="24"/>
          <w:lang w:val="en-US"/>
        </w:rPr>
        <w:t xml:space="preserve"> </w:t>
      </w:r>
      <w:r w:rsidR="00E70ADC" w:rsidRPr="00AA0188">
        <w:rPr>
          <w:rFonts w:ascii="Times New Roman" w:hAnsi="Times New Roman"/>
          <w:b/>
          <w:sz w:val="24"/>
          <w:lang w:val="en-US"/>
        </w:rPr>
        <w:t>at</w:t>
      </w:r>
      <w:r w:rsidR="0010689C" w:rsidRPr="00AA0188">
        <w:rPr>
          <w:rFonts w:ascii="Times New Roman" w:hAnsi="Times New Roman"/>
          <w:b/>
          <w:sz w:val="24"/>
          <w:lang w:val="en-US"/>
        </w:rPr>
        <w:t xml:space="preserve"> </w:t>
      </w:r>
      <w:r w:rsidR="00E534E7" w:rsidRPr="00AA0188">
        <w:rPr>
          <w:rFonts w:ascii="Times New Roman" w:hAnsi="Times New Roman"/>
          <w:b/>
          <w:sz w:val="24"/>
          <w:lang w:val="en-US"/>
        </w:rPr>
        <w:t>different positions</w:t>
      </w:r>
      <w:r w:rsidR="00E534E7" w:rsidRPr="00AA0188">
        <w:rPr>
          <w:rFonts w:ascii="Times New Roman" w:hAnsi="Times New Roman"/>
          <w:b/>
          <w:sz w:val="24"/>
          <w:szCs w:val="24"/>
          <w:lang w:val="en-US"/>
        </w:rPr>
        <w:t xml:space="preserve">. </w:t>
      </w:r>
      <w:r w:rsidR="00E534E7" w:rsidRPr="00AA0188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="00E534E7"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="00E534E7"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>was</w:t>
      </w:r>
      <w:r w:rsidR="00E534E7" w:rsidRPr="00AA0188">
        <w:rPr>
          <w:rFonts w:ascii="Times New Roman" w:hAnsi="Times New Roman"/>
          <w:sz w:val="24"/>
          <w:szCs w:val="24"/>
          <w:lang w:val="en-US"/>
        </w:rPr>
        <w:t xml:space="preserve"> 0.03 e</w:t>
      </w:r>
      <w:r w:rsidR="00E70ADC" w:rsidRPr="00A84457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E534E7" w:rsidRPr="00AA0188">
        <w:rPr>
          <w:rFonts w:ascii="Times New Roman" w:hAnsi="Times New Roman"/>
          <w:sz w:val="24"/>
          <w:szCs w:val="24"/>
          <w:lang w:val="en-US"/>
        </w:rPr>
        <w:t>/au</w:t>
      </w:r>
      <w:r w:rsidR="00E534E7"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E534E7" w:rsidRPr="00AA0188">
        <w:rPr>
          <w:rFonts w:ascii="Times New Roman" w:hAnsi="Times New Roman"/>
          <w:sz w:val="24"/>
          <w:szCs w:val="24"/>
          <w:lang w:val="en-US"/>
        </w:rPr>
        <w:t xml:space="preserve"> in each case.</w:t>
      </w:r>
    </w:p>
    <w:tbl>
      <w:tblPr>
        <w:tblStyle w:val="Tabela-Siatka"/>
        <w:tblW w:w="0" w:type="auto"/>
        <w:tblLook w:val="04A0" w:firstRow="1" w:lastRow="0" w:firstColumn="1" w:lastColumn="0" w:noHBand="0" w:noVBand="1"/>
      </w:tblPr>
      <w:tblGrid>
        <w:gridCol w:w="9288"/>
      </w:tblGrid>
      <w:tr w:rsidR="00F77D81" w:rsidRPr="003061A3" w14:paraId="2511E301" w14:textId="77777777" w:rsidTr="00F77D81">
        <w:tc>
          <w:tcPr>
            <w:tcW w:w="9288" w:type="dxa"/>
          </w:tcPr>
          <w:p w14:paraId="00FA801F" w14:textId="1B2BAA53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proofErr w:type="spellStart"/>
            <w:r w:rsidRPr="00594425">
              <w:rPr>
                <w:rFonts w:ascii="Times New Roman" w:hAnsi="Times New Roman"/>
                <w:i/>
                <w:sz w:val="24"/>
                <w:lang w:val="en-US"/>
              </w:rPr>
              <w:t>syn</w:t>
            </w:r>
            <w:proofErr w:type="spellEnd"/>
            <w:r>
              <w:rPr>
                <w:rFonts w:ascii="Times New Roman" w:hAnsi="Times New Roman"/>
                <w:i/>
                <w:sz w:val="24"/>
                <w:lang w:val="en-US"/>
              </w:rPr>
              <w:t>-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 xml:space="preserve">isomers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onded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y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,4’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;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,3’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+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,4’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;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,3’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+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,4’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;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,3’</w:t>
            </w:r>
            <w:r w:rsidRPr="001D1016">
              <w:rPr>
                <w:rFonts w:ascii="Times New Roman" w:hAnsi="Times New Roman"/>
                <w:b/>
                <w:sz w:val="24"/>
                <w:lang w:val="en-US"/>
              </w:rPr>
              <w:t xml:space="preserve"> positions</w:t>
            </w:r>
          </w:p>
        </w:tc>
      </w:tr>
      <w:tr w:rsidR="00F77D81" w:rsidRPr="00594425" w14:paraId="078CF8CB" w14:textId="77777777" w:rsidTr="00F77D81">
        <w:tc>
          <w:tcPr>
            <w:tcW w:w="9288" w:type="dxa"/>
          </w:tcPr>
          <w:p w14:paraId="3A3E6A9E" w14:textId="77777777" w:rsidR="00F77D81" w:rsidRPr="00594425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BB6A886" wp14:editId="596C0D25">
                  <wp:extent cx="5744845" cy="805180"/>
                  <wp:effectExtent l="0" t="0" r="8255" b="0"/>
                  <wp:docPr id="165" name="Obraz 1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44845" cy="8051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594425" w14:paraId="6B877BB3" w14:textId="77777777" w:rsidTr="00F77D81">
        <w:tc>
          <w:tcPr>
            <w:tcW w:w="9288" w:type="dxa"/>
          </w:tcPr>
          <w:p w14:paraId="46314742" w14:textId="77777777" w:rsidR="00F77D81" w:rsidRPr="00594425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 w:rsidRPr="00594425">
              <w:rPr>
                <w:rFonts w:ascii="Times New Roman" w:hAnsi="Times New Roman"/>
                <w:b/>
                <w:lang w:val="en-US"/>
              </w:rPr>
              <w:t>HOMO = -4.63 eV</w:t>
            </w:r>
          </w:p>
        </w:tc>
      </w:tr>
      <w:tr w:rsidR="00F77D81" w:rsidRPr="00594425" w14:paraId="1A0DE32F" w14:textId="77777777" w:rsidTr="00F77D81">
        <w:tc>
          <w:tcPr>
            <w:tcW w:w="9288" w:type="dxa"/>
          </w:tcPr>
          <w:p w14:paraId="47A1823B" w14:textId="77777777" w:rsidR="00F77D81" w:rsidRPr="00594425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 w:rsidRPr="0094470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1413702" wp14:editId="5DE81726">
                  <wp:extent cx="4997450" cy="762000"/>
                  <wp:effectExtent l="0" t="0" r="0" b="0"/>
                  <wp:docPr id="166" name="Obraz 1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058" t="40201" r="6148" b="39699"/>
                          <a:stretch/>
                        </pic:blipFill>
                        <pic:spPr bwMode="auto">
                          <a:xfrm>
                            <a:off x="0" y="0"/>
                            <a:ext cx="4999961" cy="76238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594425" w14:paraId="72FA48A4" w14:textId="77777777" w:rsidTr="00F77D81">
        <w:tc>
          <w:tcPr>
            <w:tcW w:w="9288" w:type="dxa"/>
          </w:tcPr>
          <w:p w14:paraId="21D13C12" w14:textId="77777777" w:rsidR="00F77D81" w:rsidRPr="00594425" w:rsidRDefault="00F77D81" w:rsidP="00F77D81">
            <w:pPr>
              <w:jc w:val="center"/>
              <w:rPr>
                <w:rFonts w:ascii="Times New Roman" w:hAnsi="Times New Roman"/>
                <w:b/>
                <w:noProof/>
                <w:lang w:val="en-US"/>
              </w:rPr>
            </w:pPr>
            <w:r w:rsidRPr="00594425">
              <w:rPr>
                <w:rFonts w:ascii="Times New Roman" w:hAnsi="Times New Roman"/>
                <w:b/>
                <w:noProof/>
                <w:lang w:val="en-US"/>
              </w:rPr>
              <w:t>LUMO = -3.45 eV</w:t>
            </w:r>
          </w:p>
        </w:tc>
      </w:tr>
      <w:tr w:rsidR="00F77D81" w:rsidRPr="00594425" w14:paraId="4F3FB0FE" w14:textId="77777777" w:rsidTr="00F77D81">
        <w:tc>
          <w:tcPr>
            <w:tcW w:w="9288" w:type="dxa"/>
          </w:tcPr>
          <w:p w14:paraId="06C1AE13" w14:textId="77777777" w:rsidR="00F77D81" w:rsidRPr="00594425" w:rsidRDefault="00F77D81" w:rsidP="00F77D81">
            <w:pPr>
              <w:jc w:val="center"/>
              <w:rPr>
                <w:rFonts w:ascii="Times New Roman" w:hAnsi="Times New Roman"/>
                <w:b/>
                <w:noProof/>
                <w:lang w:val="en-US"/>
              </w:rPr>
            </w:pPr>
            <w:r w:rsidRPr="0094470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BCCFB53" wp14:editId="71D275EB">
                  <wp:extent cx="5022850" cy="774700"/>
                  <wp:effectExtent l="0" t="0" r="6350" b="6350"/>
                  <wp:docPr id="167" name="Obraz 1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727" t="39866" r="6038" b="39698"/>
                          <a:stretch/>
                        </pic:blipFill>
                        <pic:spPr bwMode="auto">
                          <a:xfrm>
                            <a:off x="0" y="0"/>
                            <a:ext cx="5025375" cy="7750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3061A3" w14:paraId="1CF4D167" w14:textId="77777777" w:rsidTr="00F77D81">
        <w:tc>
          <w:tcPr>
            <w:tcW w:w="9288" w:type="dxa"/>
          </w:tcPr>
          <w:p w14:paraId="5975F2EA" w14:textId="22D4EC10" w:rsidR="00F77D81" w:rsidRPr="0029799A" w:rsidRDefault="00F77D81" w:rsidP="00F77D81">
            <w:pPr>
              <w:jc w:val="center"/>
              <w:rPr>
                <w:rFonts w:ascii="Times New Roman" w:hAnsi="Times New Roman"/>
                <w:i/>
                <w:sz w:val="24"/>
                <w:lang w:val="en-US"/>
              </w:rPr>
            </w:pPr>
            <w:proofErr w:type="spellStart"/>
            <w:r w:rsidRPr="00594425">
              <w:rPr>
                <w:rFonts w:ascii="Times New Roman" w:hAnsi="Times New Roman"/>
                <w:i/>
                <w:sz w:val="24"/>
                <w:lang w:val="en-US"/>
              </w:rPr>
              <w:t>syn</w:t>
            </w:r>
            <w:proofErr w:type="spellEnd"/>
            <w:r>
              <w:rPr>
                <w:rFonts w:ascii="Times New Roman" w:hAnsi="Times New Roman"/>
                <w:i/>
                <w:sz w:val="24"/>
                <w:lang w:val="en-US"/>
              </w:rPr>
              <w:t>-</w:t>
            </w:r>
            <w:r w:rsidRPr="0029799A">
              <w:rPr>
                <w:rFonts w:ascii="Times New Roman" w:hAnsi="Times New Roman"/>
                <w:b/>
                <w:sz w:val="24"/>
                <w:lang w:val="en-US"/>
              </w:rPr>
              <w:t xml:space="preserve"> and</w:t>
            </w:r>
            <w:r>
              <w:rPr>
                <w:rFonts w:ascii="Times New Roman" w:hAnsi="Times New Roman"/>
                <w:i/>
                <w:sz w:val="24"/>
                <w:lang w:val="en-US"/>
              </w:rPr>
              <w:t xml:space="preserve"> anti-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 xml:space="preserve">isomers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onded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y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,3’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;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,4’</w:t>
            </w:r>
            <w:r w:rsidR="00DD64CF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 </w:t>
            </w:r>
            <w:r w:rsidRPr="001D1016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F77D81" w:rsidRPr="0094470D" w14:paraId="0D73D949" w14:textId="77777777" w:rsidTr="00F77D81">
        <w:tc>
          <w:tcPr>
            <w:tcW w:w="9288" w:type="dxa"/>
          </w:tcPr>
          <w:p w14:paraId="77122073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2029F40" wp14:editId="29A41CDD">
                  <wp:extent cx="5426710" cy="755650"/>
                  <wp:effectExtent l="0" t="0" r="2540" b="6350"/>
                  <wp:docPr id="168" name="Obraz 1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426710" cy="755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94470D" w14:paraId="74958FC1" w14:textId="77777777" w:rsidTr="00F77D81">
        <w:tc>
          <w:tcPr>
            <w:tcW w:w="9288" w:type="dxa"/>
          </w:tcPr>
          <w:p w14:paraId="30638296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</w:rPr>
              <w:t>HOMO = -4.62 eV</w:t>
            </w:r>
          </w:p>
        </w:tc>
      </w:tr>
      <w:tr w:rsidR="00F77D81" w:rsidRPr="0094470D" w14:paraId="52FAEA9C" w14:textId="77777777" w:rsidTr="00F77D81">
        <w:tc>
          <w:tcPr>
            <w:tcW w:w="9288" w:type="dxa"/>
          </w:tcPr>
          <w:p w14:paraId="28B8C218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7F4101F" wp14:editId="091B33D5">
                  <wp:extent cx="5162550" cy="679450"/>
                  <wp:effectExtent l="0" t="0" r="0" b="6350"/>
                  <wp:docPr id="169" name="Obraz 1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404" t="41374" r="4934" b="40703"/>
                          <a:stretch/>
                        </pic:blipFill>
                        <pic:spPr bwMode="auto">
                          <a:xfrm>
                            <a:off x="0" y="0"/>
                            <a:ext cx="5165146" cy="67979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94470D" w14:paraId="54081AFE" w14:textId="77777777" w:rsidTr="00F77D81">
        <w:tc>
          <w:tcPr>
            <w:tcW w:w="9288" w:type="dxa"/>
          </w:tcPr>
          <w:p w14:paraId="7F073EFB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</w:rPr>
              <w:t>LUMO = -3.50 eV</w:t>
            </w:r>
          </w:p>
        </w:tc>
      </w:tr>
      <w:tr w:rsidR="00F77D81" w:rsidRPr="0094470D" w14:paraId="6969F8B8" w14:textId="77777777" w:rsidTr="00F77D81">
        <w:tc>
          <w:tcPr>
            <w:tcW w:w="9288" w:type="dxa"/>
          </w:tcPr>
          <w:p w14:paraId="56006D32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73A01930" wp14:editId="5FF34A16">
                  <wp:extent cx="5156200" cy="679450"/>
                  <wp:effectExtent l="0" t="0" r="6350" b="6350"/>
                  <wp:docPr id="170" name="Obraz 1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293" t="41541" r="5155" b="40536"/>
                          <a:stretch/>
                        </pic:blipFill>
                        <pic:spPr bwMode="auto">
                          <a:xfrm>
                            <a:off x="0" y="0"/>
                            <a:ext cx="5158796" cy="67979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3061A3" w14:paraId="04041E67" w14:textId="77777777" w:rsidTr="00F77D81">
        <w:tc>
          <w:tcPr>
            <w:tcW w:w="9288" w:type="dxa"/>
          </w:tcPr>
          <w:p w14:paraId="217797B7" w14:textId="4FBCDA48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proofErr w:type="spellStart"/>
            <w:r w:rsidRPr="00594425">
              <w:rPr>
                <w:rFonts w:ascii="Times New Roman" w:hAnsi="Times New Roman"/>
                <w:i/>
                <w:sz w:val="24"/>
                <w:lang w:val="en-US"/>
              </w:rPr>
              <w:t>syn</w:t>
            </w:r>
            <w:proofErr w:type="spellEnd"/>
            <w:r>
              <w:rPr>
                <w:rFonts w:ascii="Times New Roman" w:hAnsi="Times New Roman"/>
                <w:i/>
                <w:sz w:val="24"/>
                <w:lang w:val="en-US"/>
              </w:rPr>
              <w:t>-</w:t>
            </w:r>
            <w:r w:rsidRPr="0029799A">
              <w:rPr>
                <w:rFonts w:ascii="Times New Roman" w:hAnsi="Times New Roman"/>
                <w:b/>
                <w:sz w:val="24"/>
                <w:lang w:val="en-US"/>
              </w:rPr>
              <w:t xml:space="preserve"> and</w:t>
            </w:r>
            <w:r>
              <w:rPr>
                <w:rFonts w:ascii="Times New Roman" w:hAnsi="Times New Roman"/>
                <w:i/>
                <w:sz w:val="24"/>
                <w:lang w:val="en-US"/>
              </w:rPr>
              <w:t xml:space="preserve"> anti-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 xml:space="preserve">isomers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onded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y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’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;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’</w:t>
            </w:r>
            <w:r w:rsidR="00DD64CF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 </w:t>
            </w:r>
            <w:r w:rsidRPr="001D1016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F77D81" w:rsidRPr="0094470D" w14:paraId="33201E86" w14:textId="77777777" w:rsidTr="00F77D81">
        <w:tc>
          <w:tcPr>
            <w:tcW w:w="9288" w:type="dxa"/>
          </w:tcPr>
          <w:p w14:paraId="2D0EFD82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36E0D61" wp14:editId="0003FE7C">
                  <wp:extent cx="5426710" cy="963930"/>
                  <wp:effectExtent l="0" t="0" r="2540" b="7620"/>
                  <wp:docPr id="171" name="Obraz 1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426710" cy="9639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94470D" w14:paraId="11DAB141" w14:textId="77777777" w:rsidTr="00F77D81">
        <w:tc>
          <w:tcPr>
            <w:tcW w:w="9288" w:type="dxa"/>
          </w:tcPr>
          <w:p w14:paraId="723FBA4B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</w:rPr>
              <w:t>HOMO =  -4.63 eV</w:t>
            </w:r>
          </w:p>
        </w:tc>
      </w:tr>
      <w:tr w:rsidR="00F77D81" w:rsidRPr="0094470D" w14:paraId="52BDA33B" w14:textId="77777777" w:rsidTr="00F77D81">
        <w:tc>
          <w:tcPr>
            <w:tcW w:w="9288" w:type="dxa"/>
          </w:tcPr>
          <w:p w14:paraId="0DCED492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34469006" wp14:editId="120FF9C5">
                  <wp:extent cx="5048250" cy="908050"/>
                  <wp:effectExtent l="0" t="0" r="0" b="6350"/>
                  <wp:docPr id="172" name="Obraz 1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396" t="38526" r="5927" b="37521"/>
                          <a:stretch/>
                        </pic:blipFill>
                        <pic:spPr bwMode="auto">
                          <a:xfrm>
                            <a:off x="0" y="0"/>
                            <a:ext cx="5050785" cy="90850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94470D" w14:paraId="3E1BE6E1" w14:textId="77777777" w:rsidTr="00F77D81">
        <w:tc>
          <w:tcPr>
            <w:tcW w:w="9288" w:type="dxa"/>
          </w:tcPr>
          <w:p w14:paraId="502BDF21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</w:rPr>
              <w:t>LUMO = -3.45 eV</w:t>
            </w:r>
          </w:p>
        </w:tc>
      </w:tr>
      <w:tr w:rsidR="00F77D81" w:rsidRPr="0094470D" w14:paraId="5BD33C3A" w14:textId="77777777" w:rsidTr="00F77D81">
        <w:tc>
          <w:tcPr>
            <w:tcW w:w="9288" w:type="dxa"/>
          </w:tcPr>
          <w:p w14:paraId="4F75232C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  <w:noProof/>
              </w:rPr>
              <w:lastRenderedPageBreak/>
              <w:drawing>
                <wp:inline distT="0" distB="0" distL="0" distR="0" wp14:anchorId="09EDB5BA" wp14:editId="7F615069">
                  <wp:extent cx="5041900" cy="901700"/>
                  <wp:effectExtent l="0" t="0" r="6350" b="0"/>
                  <wp:docPr id="173" name="Obraz 1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507" t="38359" r="5927" b="37856"/>
                          <a:stretch/>
                        </pic:blipFill>
                        <pic:spPr bwMode="auto">
                          <a:xfrm>
                            <a:off x="0" y="0"/>
                            <a:ext cx="5044434" cy="9021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3061A3" w14:paraId="796D8338" w14:textId="77777777" w:rsidTr="00F77D81">
        <w:tc>
          <w:tcPr>
            <w:tcW w:w="9288" w:type="dxa"/>
          </w:tcPr>
          <w:p w14:paraId="51BA76D4" w14:textId="739F2D86" w:rsidR="00F77D81" w:rsidRPr="004B4260" w:rsidRDefault="00F77D81" w:rsidP="00F77D81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>
              <w:rPr>
                <w:rFonts w:ascii="Times New Roman" w:hAnsi="Times New Roman"/>
                <w:i/>
                <w:sz w:val="24"/>
                <w:lang w:val="en-US"/>
              </w:rPr>
              <w:t>anti-</w:t>
            </w:r>
            <w:r w:rsidRPr="0029799A">
              <w:rPr>
                <w:rFonts w:ascii="Times New Roman" w:hAnsi="Times New Roman"/>
                <w:b/>
                <w:sz w:val="24"/>
                <w:lang w:val="en-US"/>
              </w:rPr>
              <w:t xml:space="preserve"> and</w:t>
            </w:r>
            <w:r>
              <w:rPr>
                <w:rFonts w:ascii="Times New Roman" w:hAnsi="Times New Roman"/>
                <w:i/>
                <w:sz w:val="24"/>
                <w:lang w:val="en-US"/>
              </w:rPr>
              <w:t xml:space="preserve"> anti-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 xml:space="preserve">isomers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onded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y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’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;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</w:t>
            </w:r>
            <w:r w:rsidRPr="00594425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’</w:t>
            </w:r>
            <w:r w:rsidR="00DD64CF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 </w:t>
            </w:r>
            <w:r w:rsidRPr="001D1016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F77D81" w:rsidRPr="0094470D" w14:paraId="0DBF6C9C" w14:textId="77777777" w:rsidTr="00F77D81">
        <w:tc>
          <w:tcPr>
            <w:tcW w:w="9288" w:type="dxa"/>
          </w:tcPr>
          <w:p w14:paraId="7950043C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356B84D" wp14:editId="40E956A3">
                  <wp:extent cx="5506085" cy="755650"/>
                  <wp:effectExtent l="0" t="0" r="0" b="6350"/>
                  <wp:docPr id="174" name="Obraz 1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06085" cy="755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94470D" w14:paraId="0284269F" w14:textId="77777777" w:rsidTr="00F77D81">
        <w:tc>
          <w:tcPr>
            <w:tcW w:w="9288" w:type="dxa"/>
          </w:tcPr>
          <w:p w14:paraId="03B64510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</w:rPr>
              <w:t>HOMO = -4.62 eV</w:t>
            </w:r>
          </w:p>
        </w:tc>
      </w:tr>
      <w:tr w:rsidR="00F77D81" w:rsidRPr="0094470D" w14:paraId="468E1E56" w14:textId="77777777" w:rsidTr="00F77D81">
        <w:tc>
          <w:tcPr>
            <w:tcW w:w="9288" w:type="dxa"/>
          </w:tcPr>
          <w:p w14:paraId="22CA50E5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2AD7DEF" wp14:editId="64C5280B">
                  <wp:extent cx="5003800" cy="584200"/>
                  <wp:effectExtent l="0" t="0" r="6350" b="6350"/>
                  <wp:docPr id="175" name="Obraz 17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726" t="42378" r="6368" b="42212"/>
                          <a:stretch/>
                        </pic:blipFill>
                        <pic:spPr bwMode="auto">
                          <a:xfrm>
                            <a:off x="0" y="0"/>
                            <a:ext cx="5006318" cy="58449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7D81" w:rsidRPr="0094470D" w14:paraId="7827DA53" w14:textId="77777777" w:rsidTr="00F77D81">
        <w:tc>
          <w:tcPr>
            <w:tcW w:w="9288" w:type="dxa"/>
          </w:tcPr>
          <w:p w14:paraId="552E9C1D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</w:rPr>
              <w:t>LUMO = -3.45 eV</w:t>
            </w:r>
          </w:p>
        </w:tc>
      </w:tr>
      <w:tr w:rsidR="00F77D81" w:rsidRPr="0094470D" w14:paraId="2314B028" w14:textId="77777777" w:rsidTr="00F77D81">
        <w:tc>
          <w:tcPr>
            <w:tcW w:w="9288" w:type="dxa"/>
          </w:tcPr>
          <w:p w14:paraId="2BEFA188" w14:textId="77777777" w:rsidR="00F77D81" w:rsidRPr="0094470D" w:rsidRDefault="00F77D81" w:rsidP="00F77D81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7A9E0F40" wp14:editId="1CBC019D">
                  <wp:extent cx="5010150" cy="577850"/>
                  <wp:effectExtent l="0" t="0" r="0" b="0"/>
                  <wp:docPr id="176" name="Obraz 17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948" t="42379" r="6038" b="42378"/>
                          <a:stretch/>
                        </pic:blipFill>
                        <pic:spPr bwMode="auto">
                          <a:xfrm>
                            <a:off x="0" y="0"/>
                            <a:ext cx="5012664" cy="57814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7C3F7C" w14:textId="77777777" w:rsidR="0094470D" w:rsidRPr="007218E8" w:rsidRDefault="0094470D" w:rsidP="007218E8">
      <w:pPr>
        <w:spacing w:after="0"/>
        <w:jc w:val="both"/>
        <w:rPr>
          <w:rFonts w:ascii="Times New Roman" w:hAnsi="Times New Roman"/>
          <w:lang w:val="en-US"/>
        </w:rPr>
      </w:pPr>
    </w:p>
    <w:p w14:paraId="439C26BA" w14:textId="285649F6" w:rsidR="0091668A" w:rsidRDefault="001D063A" w:rsidP="007218E8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AA0188">
        <w:rPr>
          <w:rFonts w:ascii="Times New Roman" w:hAnsi="Times New Roman"/>
          <w:b/>
          <w:bCs/>
          <w:sz w:val="24"/>
          <w:szCs w:val="24"/>
          <w:shd w:val="clear" w:color="auto" w:fill="FFFFFF"/>
          <w:lang w:val="en-US"/>
        </w:rPr>
        <w:t xml:space="preserve">Supplementary Table 9 | </w:t>
      </w:r>
      <w:r w:rsidR="00B27A0F" w:rsidRPr="00AA0188">
        <w:rPr>
          <w:rFonts w:ascii="Times New Roman" w:hAnsi="Times New Roman"/>
          <w:b/>
          <w:bCs/>
          <w:sz w:val="24"/>
          <w:szCs w:val="24"/>
          <w:shd w:val="clear" w:color="auto" w:fill="FFFFFF"/>
          <w:lang w:val="en-US"/>
        </w:rPr>
        <w:t xml:space="preserve">Orbital </w:t>
      </w:r>
      <w:r w:rsidR="00B27A0F" w:rsidRPr="00AA0188">
        <w:rPr>
          <w:rFonts w:ascii="Times New Roman" w:hAnsi="Times New Roman"/>
          <w:b/>
          <w:sz w:val="24"/>
          <w:szCs w:val="24"/>
          <w:lang w:val="en-US"/>
        </w:rPr>
        <w:t>s</w:t>
      </w:r>
      <w:r w:rsidRPr="00AA0188">
        <w:rPr>
          <w:rFonts w:ascii="Times New Roman" w:hAnsi="Times New Roman"/>
          <w:b/>
          <w:sz w:val="24"/>
          <w:szCs w:val="24"/>
          <w:lang w:val="en-US"/>
        </w:rPr>
        <w:t>hape</w:t>
      </w:r>
      <w:r w:rsidR="00B27A0F" w:rsidRPr="00AA0188">
        <w:rPr>
          <w:rFonts w:ascii="Times New Roman" w:hAnsi="Times New Roman"/>
          <w:b/>
          <w:sz w:val="24"/>
          <w:szCs w:val="24"/>
          <w:lang w:val="en-US"/>
        </w:rPr>
        <w:t>s</w:t>
      </w:r>
      <w:r w:rsidR="00E70ADC"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0429B9" w:rsidRPr="00AA0188">
        <w:rPr>
          <w:rFonts w:ascii="Times New Roman" w:hAnsi="Times New Roman"/>
          <w:b/>
          <w:sz w:val="24"/>
          <w:szCs w:val="24"/>
          <w:lang w:val="en-US"/>
        </w:rPr>
        <w:t>cal</w:t>
      </w:r>
      <w:r w:rsidR="0029799A" w:rsidRPr="00AA0188">
        <w:rPr>
          <w:rFonts w:ascii="Times New Roman" w:hAnsi="Times New Roman"/>
          <w:b/>
          <w:sz w:val="24"/>
          <w:szCs w:val="24"/>
          <w:lang w:val="en-US"/>
        </w:rPr>
        <w:t>culated at B3LYP/3-21G/CPCM(DCM) for</w:t>
      </w:r>
      <w:r w:rsidR="00E70ADC" w:rsidRPr="00AA0188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29799A" w:rsidRPr="00AA0188">
        <w:rPr>
          <w:rFonts w:ascii="Times New Roman" w:hAnsi="Times New Roman"/>
          <w:b/>
          <w:sz w:val="24"/>
          <w:szCs w:val="24"/>
          <w:lang w:val="en-US"/>
        </w:rPr>
        <w:t xml:space="preserve">total </w:t>
      </w:r>
      <w:r w:rsidR="0029799A"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 xml:space="preserve">deprotonated ladder </w:t>
      </w:r>
      <w:proofErr w:type="spellStart"/>
      <w:r w:rsidR="0029799A"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>octamers</w:t>
      </w:r>
      <w:proofErr w:type="spellEnd"/>
      <w:r w:rsidR="00E70ADC"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 xml:space="preserve"> </w:t>
      </w:r>
      <w:r w:rsidR="0029799A" w:rsidRPr="00AA0188">
        <w:rPr>
          <w:rFonts w:ascii="Times New Roman" w:hAnsi="Times New Roman"/>
          <w:b/>
          <w:color w:val="2E2E2E"/>
          <w:sz w:val="24"/>
          <w:szCs w:val="24"/>
          <w:lang w:val="en-US"/>
        </w:rPr>
        <w:t>L</w:t>
      </w:r>
      <w:r w:rsidR="0029799A" w:rsidRPr="00AA0188">
        <w:rPr>
          <w:rFonts w:ascii="Times New Roman" w:hAnsi="Times New Roman"/>
          <w:b/>
          <w:sz w:val="24"/>
          <w:szCs w:val="24"/>
          <w:lang w:val="en-US"/>
        </w:rPr>
        <w:t>(2)</w:t>
      </w:r>
      <w:r w:rsidR="0029799A" w:rsidRPr="00AA0188">
        <w:rPr>
          <w:rFonts w:ascii="Times New Roman" w:hAnsi="Times New Roman"/>
          <w:b/>
          <w:sz w:val="24"/>
          <w:szCs w:val="24"/>
          <w:vertAlign w:val="subscript"/>
          <w:lang w:val="en-US"/>
        </w:rPr>
        <w:t>8</w:t>
      </w:r>
      <w:r w:rsidR="00E70ADC" w:rsidRPr="00AA0188">
        <w:rPr>
          <w:rFonts w:ascii="Times New Roman" w:hAnsi="Times New Roman"/>
          <w:b/>
          <w:sz w:val="24"/>
          <w:szCs w:val="24"/>
          <w:vertAlign w:val="subscript"/>
          <w:lang w:val="en-US"/>
        </w:rPr>
        <w:t xml:space="preserve"> </w:t>
      </w:r>
      <w:r w:rsidR="0029799A" w:rsidRPr="00AA0188">
        <w:rPr>
          <w:rFonts w:ascii="Times New Roman" w:hAnsi="Times New Roman"/>
          <w:b/>
          <w:sz w:val="24"/>
          <w:lang w:val="en-US"/>
        </w:rPr>
        <w:t>bonded</w:t>
      </w:r>
      <w:r w:rsidR="00E70ADC" w:rsidRPr="00AA0188">
        <w:rPr>
          <w:rFonts w:ascii="Times New Roman" w:hAnsi="Times New Roman"/>
          <w:b/>
          <w:sz w:val="24"/>
          <w:lang w:val="en-US"/>
        </w:rPr>
        <w:t xml:space="preserve"> at </w:t>
      </w:r>
      <w:r w:rsidR="0029799A" w:rsidRPr="00AA0188">
        <w:rPr>
          <w:rFonts w:ascii="Times New Roman" w:hAnsi="Times New Roman"/>
          <w:b/>
          <w:sz w:val="24"/>
          <w:lang w:val="en-US"/>
        </w:rPr>
        <w:t>different positions</w:t>
      </w:r>
      <w:r w:rsidR="0029799A" w:rsidRPr="00AA0188">
        <w:rPr>
          <w:rFonts w:ascii="Times New Roman" w:hAnsi="Times New Roman"/>
          <w:b/>
          <w:sz w:val="24"/>
          <w:szCs w:val="24"/>
          <w:lang w:val="en-US"/>
        </w:rPr>
        <w:t xml:space="preserve">. 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Pr="00AA0188">
        <w:rPr>
          <w:rFonts w:ascii="Times New Roman" w:hAnsi="Times New Roman"/>
          <w:sz w:val="24"/>
          <w:szCs w:val="24"/>
          <w:lang w:val="en-US"/>
        </w:rPr>
        <w:t>isovalue</w:t>
      </w:r>
      <w:proofErr w:type="spellEnd"/>
      <w:r w:rsidRPr="00AA018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70ADC" w:rsidRPr="00AA0188">
        <w:rPr>
          <w:rFonts w:ascii="Times New Roman" w:hAnsi="Times New Roman"/>
          <w:sz w:val="24"/>
          <w:szCs w:val="24"/>
          <w:lang w:val="en-US"/>
        </w:rPr>
        <w:t>was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0.03 e</w:t>
      </w:r>
      <w:r w:rsidR="00E70ADC" w:rsidRPr="00A84457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A0188">
        <w:rPr>
          <w:rFonts w:ascii="Times New Roman" w:hAnsi="Times New Roman"/>
          <w:sz w:val="24"/>
          <w:szCs w:val="24"/>
          <w:lang w:val="en-US"/>
        </w:rPr>
        <w:t>/au</w:t>
      </w:r>
      <w:r w:rsidRPr="00AA0188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A0188">
        <w:rPr>
          <w:rFonts w:ascii="Times New Roman" w:hAnsi="Times New Roman"/>
          <w:sz w:val="24"/>
          <w:szCs w:val="24"/>
          <w:lang w:val="en-US"/>
        </w:rPr>
        <w:t xml:space="preserve"> in each case.</w:t>
      </w:r>
    </w:p>
    <w:tbl>
      <w:tblPr>
        <w:tblStyle w:val="Tabela-Siatka"/>
        <w:tblW w:w="0" w:type="auto"/>
        <w:tblLook w:val="04A0" w:firstRow="1" w:lastRow="0" w:firstColumn="1" w:lastColumn="0" w:noHBand="0" w:noVBand="1"/>
      </w:tblPr>
      <w:tblGrid>
        <w:gridCol w:w="9288"/>
      </w:tblGrid>
      <w:tr w:rsidR="00957549" w:rsidRPr="003061A3" w14:paraId="2CCE31AF" w14:textId="77777777" w:rsidTr="006243EB">
        <w:tc>
          <w:tcPr>
            <w:tcW w:w="9288" w:type="dxa"/>
          </w:tcPr>
          <w:p w14:paraId="42896AAC" w14:textId="5FF84A74" w:rsidR="00957549" w:rsidRPr="004B4260" w:rsidRDefault="00957549" w:rsidP="006243EB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proofErr w:type="spellStart"/>
            <w:r w:rsidRPr="00594425">
              <w:rPr>
                <w:rFonts w:ascii="Times New Roman" w:hAnsi="Times New Roman"/>
                <w:i/>
                <w:sz w:val="24"/>
                <w:lang w:val="en-US"/>
              </w:rPr>
              <w:t>syn</w:t>
            </w:r>
            <w:proofErr w:type="spellEnd"/>
            <w:r>
              <w:rPr>
                <w:rFonts w:ascii="Times New Roman" w:hAnsi="Times New Roman"/>
                <w:i/>
                <w:sz w:val="24"/>
                <w:lang w:val="en-US"/>
              </w:rPr>
              <w:t>-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 xml:space="preserve">isomers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onded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y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 w:rsidRPr="000429B9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,4’/4,3’</w:t>
            </w:r>
            <w:r w:rsidR="00DD64CF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 xml:space="preserve"> </w:t>
            </w:r>
            <w:r w:rsidRPr="001D1016">
              <w:rPr>
                <w:rFonts w:ascii="Times New Roman" w:hAnsi="Times New Roman"/>
                <w:b/>
                <w:sz w:val="24"/>
                <w:lang w:val="en-US"/>
              </w:rPr>
              <w:t>positions</w:t>
            </w:r>
          </w:p>
        </w:tc>
      </w:tr>
      <w:tr w:rsidR="00957549" w:rsidRPr="0094470D" w14:paraId="3C5492A1" w14:textId="77777777" w:rsidTr="006243EB">
        <w:tc>
          <w:tcPr>
            <w:tcW w:w="9288" w:type="dxa"/>
          </w:tcPr>
          <w:p w14:paraId="7D54E14F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A15856B" wp14:editId="46AC0DF2">
                  <wp:extent cx="5744845" cy="407670"/>
                  <wp:effectExtent l="0" t="0" r="8255" b="0"/>
                  <wp:docPr id="177" name="Obraz 17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44845" cy="4076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7549" w:rsidRPr="0094470D" w14:paraId="2F1A301B" w14:textId="77777777" w:rsidTr="006243EB">
        <w:tc>
          <w:tcPr>
            <w:tcW w:w="9288" w:type="dxa"/>
          </w:tcPr>
          <w:p w14:paraId="1389F8CB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</w:rPr>
              <w:t>HOMO = -4.59 eV</w:t>
            </w:r>
          </w:p>
        </w:tc>
      </w:tr>
      <w:tr w:rsidR="00957549" w:rsidRPr="0094470D" w14:paraId="1094B205" w14:textId="77777777" w:rsidTr="006243EB">
        <w:tc>
          <w:tcPr>
            <w:tcW w:w="9288" w:type="dxa"/>
          </w:tcPr>
          <w:p w14:paraId="1AB443AB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19FDFF8" wp14:editId="7D600BE0">
                  <wp:extent cx="5568950" cy="476250"/>
                  <wp:effectExtent l="0" t="0" r="0" b="0"/>
                  <wp:docPr id="178" name="Obraz 1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74" t="43886" r="1406" b="43551"/>
                          <a:stretch/>
                        </pic:blipFill>
                        <pic:spPr bwMode="auto">
                          <a:xfrm>
                            <a:off x="0" y="0"/>
                            <a:ext cx="5571748" cy="4764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7549" w:rsidRPr="0094470D" w14:paraId="06E3672F" w14:textId="77777777" w:rsidTr="006243EB">
        <w:tc>
          <w:tcPr>
            <w:tcW w:w="9288" w:type="dxa"/>
          </w:tcPr>
          <w:p w14:paraId="337E1474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  <w:noProof/>
              </w:rPr>
            </w:pPr>
            <w:r w:rsidRPr="0094470D">
              <w:rPr>
                <w:rFonts w:ascii="Times New Roman" w:hAnsi="Times New Roman"/>
                <w:b/>
                <w:noProof/>
              </w:rPr>
              <w:t>LUMO = -3.49 eV</w:t>
            </w:r>
          </w:p>
        </w:tc>
      </w:tr>
      <w:tr w:rsidR="00957549" w:rsidRPr="0094470D" w14:paraId="022A6E25" w14:textId="77777777" w:rsidTr="006243EB">
        <w:tc>
          <w:tcPr>
            <w:tcW w:w="9288" w:type="dxa"/>
          </w:tcPr>
          <w:p w14:paraId="5CFA1CA9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  <w:noProof/>
              </w:rPr>
            </w:pPr>
            <w:r w:rsidRPr="0094470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68B487F5" wp14:editId="70D0BE4F">
                  <wp:extent cx="5568950" cy="469900"/>
                  <wp:effectExtent l="0" t="0" r="0" b="6350"/>
                  <wp:docPr id="179" name="Obraz 17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55" t="43718" r="1626" b="43887"/>
                          <a:stretch/>
                        </pic:blipFill>
                        <pic:spPr bwMode="auto">
                          <a:xfrm>
                            <a:off x="0" y="0"/>
                            <a:ext cx="5571748" cy="47013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7549" w:rsidRPr="003061A3" w14:paraId="3B77507B" w14:textId="77777777" w:rsidTr="006243EB">
        <w:tc>
          <w:tcPr>
            <w:tcW w:w="9288" w:type="dxa"/>
          </w:tcPr>
          <w:p w14:paraId="30D02063" w14:textId="5072B8A1" w:rsidR="00957549" w:rsidRPr="004B4260" w:rsidRDefault="00957549" w:rsidP="006243EB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proofErr w:type="spellStart"/>
            <w:r w:rsidRPr="00594425">
              <w:rPr>
                <w:rFonts w:ascii="Times New Roman" w:hAnsi="Times New Roman"/>
                <w:i/>
                <w:sz w:val="24"/>
                <w:lang w:val="en-US"/>
              </w:rPr>
              <w:t>syn</w:t>
            </w:r>
            <w:proofErr w:type="spellEnd"/>
            <w:r>
              <w:rPr>
                <w:rFonts w:ascii="Times New Roman" w:hAnsi="Times New Roman"/>
                <w:i/>
                <w:sz w:val="24"/>
                <w:lang w:val="en-US"/>
              </w:rPr>
              <w:t>-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 xml:space="preserve">isomers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onded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y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 w:rsidRPr="000429B9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</w:t>
            </w:r>
            <w:r w:rsidRPr="000429B9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’/4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</w:t>
            </w:r>
            <w:r w:rsidRPr="000429B9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’</w:t>
            </w:r>
            <w:r w:rsidRPr="001D1016">
              <w:rPr>
                <w:rFonts w:ascii="Times New Roman" w:hAnsi="Times New Roman"/>
                <w:b/>
                <w:sz w:val="24"/>
                <w:lang w:val="en-US"/>
              </w:rPr>
              <w:t xml:space="preserve"> positions</w:t>
            </w:r>
          </w:p>
        </w:tc>
      </w:tr>
      <w:tr w:rsidR="00957549" w:rsidRPr="0094470D" w14:paraId="110B7CEF" w14:textId="77777777" w:rsidTr="006243EB">
        <w:tc>
          <w:tcPr>
            <w:tcW w:w="9288" w:type="dxa"/>
            <w:vAlign w:val="center"/>
          </w:tcPr>
          <w:p w14:paraId="6B575958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1321C3A7" wp14:editId="115BA72D">
                  <wp:extent cx="5725160" cy="387350"/>
                  <wp:effectExtent l="0" t="0" r="8890" b="0"/>
                  <wp:docPr id="180" name="Obraz 18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25160" cy="3873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7549" w:rsidRPr="0094470D" w14:paraId="0EC6F852" w14:textId="77777777" w:rsidTr="006243EB">
        <w:tc>
          <w:tcPr>
            <w:tcW w:w="9288" w:type="dxa"/>
          </w:tcPr>
          <w:p w14:paraId="00C488F6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</w:rPr>
              <w:t>HOMO = -4.57 eV</w:t>
            </w:r>
          </w:p>
        </w:tc>
      </w:tr>
      <w:tr w:rsidR="00957549" w:rsidRPr="0094470D" w14:paraId="33008CBC" w14:textId="77777777" w:rsidTr="006243EB">
        <w:tc>
          <w:tcPr>
            <w:tcW w:w="9288" w:type="dxa"/>
          </w:tcPr>
          <w:p w14:paraId="0231290D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04292418" wp14:editId="395A6FC8">
                  <wp:extent cx="5544000" cy="451487"/>
                  <wp:effectExtent l="0" t="0" r="0" b="5715"/>
                  <wp:docPr id="181" name="Obraz 18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omo.png"/>
                          <pic:cNvPicPr/>
                        </pic:nvPicPr>
                        <pic:blipFill rotWithShape="1">
                          <a:blip r:embed="rId2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749" t="44389" r="4164" b="44221"/>
                          <a:stretch/>
                        </pic:blipFill>
                        <pic:spPr bwMode="auto">
                          <a:xfrm>
                            <a:off x="0" y="0"/>
                            <a:ext cx="5544000" cy="45148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7549" w:rsidRPr="0094470D" w14:paraId="76B710AD" w14:textId="77777777" w:rsidTr="006243EB">
        <w:tc>
          <w:tcPr>
            <w:tcW w:w="9288" w:type="dxa"/>
          </w:tcPr>
          <w:p w14:paraId="3723E28D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</w:rPr>
              <w:t>LUMO = -3.55 eV</w:t>
            </w:r>
          </w:p>
        </w:tc>
      </w:tr>
      <w:tr w:rsidR="00957549" w:rsidRPr="0094470D" w14:paraId="09FB23C6" w14:textId="77777777" w:rsidTr="006243EB">
        <w:tc>
          <w:tcPr>
            <w:tcW w:w="9288" w:type="dxa"/>
          </w:tcPr>
          <w:p w14:paraId="6807B016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D7F14EF" wp14:editId="6F530763">
                  <wp:extent cx="5544000" cy="438734"/>
                  <wp:effectExtent l="0" t="0" r="0" b="0"/>
                  <wp:docPr id="182" name="Obraz 18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lumo.png"/>
                          <pic:cNvPicPr/>
                        </pic:nvPicPr>
                        <pic:blipFill rotWithShape="1">
                          <a:blip r:embed="rId2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860" t="44556" r="4163" b="44389"/>
                          <a:stretch/>
                        </pic:blipFill>
                        <pic:spPr bwMode="auto">
                          <a:xfrm>
                            <a:off x="0" y="0"/>
                            <a:ext cx="5544000" cy="43873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7549" w:rsidRPr="003061A3" w14:paraId="1D2AE1C7" w14:textId="77777777" w:rsidTr="006243EB">
        <w:tc>
          <w:tcPr>
            <w:tcW w:w="9288" w:type="dxa"/>
          </w:tcPr>
          <w:p w14:paraId="02980600" w14:textId="1C32084A" w:rsidR="00957549" w:rsidRPr="004B4260" w:rsidRDefault="00957549" w:rsidP="006243EB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proofErr w:type="spellStart"/>
            <w:r w:rsidRPr="00594425">
              <w:rPr>
                <w:rFonts w:ascii="Times New Roman" w:hAnsi="Times New Roman"/>
                <w:i/>
                <w:sz w:val="24"/>
                <w:lang w:val="en-US"/>
              </w:rPr>
              <w:t>syn</w:t>
            </w:r>
            <w:proofErr w:type="spellEnd"/>
            <w:r>
              <w:rPr>
                <w:rFonts w:ascii="Times New Roman" w:hAnsi="Times New Roman"/>
                <w:i/>
                <w:sz w:val="24"/>
                <w:lang w:val="en-US"/>
              </w:rPr>
              <w:t>-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 xml:space="preserve"> and </w:t>
            </w:r>
            <w:r w:rsidRPr="00C11656">
              <w:rPr>
                <w:rFonts w:ascii="Times New Roman" w:hAnsi="Times New Roman"/>
                <w:i/>
                <w:sz w:val="24"/>
                <w:lang w:val="en-US"/>
              </w:rPr>
              <w:t>anti-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i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 xml:space="preserve">somers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onded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y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 w:rsidRPr="000429B9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</w:t>
            </w:r>
            <w:r w:rsidRPr="000429B9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’/4,</w:t>
            </w:r>
            <w:r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4</w:t>
            </w:r>
            <w:r w:rsidRPr="000429B9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’</w:t>
            </w:r>
            <w:r w:rsidRPr="001D1016">
              <w:rPr>
                <w:rFonts w:ascii="Times New Roman" w:hAnsi="Times New Roman"/>
                <w:b/>
                <w:sz w:val="24"/>
                <w:lang w:val="en-US"/>
              </w:rPr>
              <w:t xml:space="preserve"> positions</w:t>
            </w:r>
          </w:p>
        </w:tc>
      </w:tr>
      <w:tr w:rsidR="00957549" w:rsidRPr="0094470D" w14:paraId="3A16663B" w14:textId="77777777" w:rsidTr="006243EB">
        <w:tc>
          <w:tcPr>
            <w:tcW w:w="9288" w:type="dxa"/>
          </w:tcPr>
          <w:p w14:paraId="1124567B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5F4F56C0" wp14:editId="01BFF246">
                  <wp:extent cx="5695315" cy="527050"/>
                  <wp:effectExtent l="0" t="0" r="635" b="6350"/>
                  <wp:docPr id="183" name="Obraz 18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95315" cy="5270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7549" w:rsidRPr="0094470D" w14:paraId="6642D335" w14:textId="77777777" w:rsidTr="006243EB">
        <w:tc>
          <w:tcPr>
            <w:tcW w:w="9288" w:type="dxa"/>
          </w:tcPr>
          <w:p w14:paraId="085CAC18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</w:rPr>
              <w:t>HOMO = -4.59 eV</w:t>
            </w:r>
          </w:p>
        </w:tc>
      </w:tr>
      <w:tr w:rsidR="00957549" w:rsidRPr="0094470D" w14:paraId="17CD7410" w14:textId="77777777" w:rsidTr="006243EB">
        <w:tc>
          <w:tcPr>
            <w:tcW w:w="9288" w:type="dxa"/>
          </w:tcPr>
          <w:p w14:paraId="2CAD84D4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noProof/>
              </w:rPr>
              <w:lastRenderedPageBreak/>
              <w:drawing>
                <wp:inline distT="0" distB="0" distL="0" distR="0" wp14:anchorId="3BBE17D5" wp14:editId="06A52D43">
                  <wp:extent cx="5544000" cy="561340"/>
                  <wp:effectExtent l="0" t="0" r="0" b="0"/>
                  <wp:docPr id="184" name="Obraz 184" descr="C:\Users\patry\AppData\Local\Microsoft\Windows\INetCache\Content.Word\homo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5" descr="C:\Users\patry\AppData\Local\Microsoft\Windows\INetCache\Content.Word\homo.pn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398" t="49096" r="5143" b="37135"/>
                          <a:stretch/>
                        </pic:blipFill>
                        <pic:spPr bwMode="auto">
                          <a:xfrm>
                            <a:off x="0" y="0"/>
                            <a:ext cx="5544000" cy="5613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7549" w:rsidRPr="0094470D" w14:paraId="190188C3" w14:textId="77777777" w:rsidTr="006243EB">
        <w:tc>
          <w:tcPr>
            <w:tcW w:w="9288" w:type="dxa"/>
          </w:tcPr>
          <w:p w14:paraId="3FEA4262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</w:rPr>
              <w:t>LUMO = -3.49 eV</w:t>
            </w:r>
          </w:p>
        </w:tc>
      </w:tr>
      <w:tr w:rsidR="00957549" w:rsidRPr="0094470D" w14:paraId="71E58BD5" w14:textId="77777777" w:rsidTr="006243EB">
        <w:tc>
          <w:tcPr>
            <w:tcW w:w="9288" w:type="dxa"/>
          </w:tcPr>
          <w:p w14:paraId="6AE86E8A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noProof/>
              </w:rPr>
              <w:drawing>
                <wp:inline distT="0" distB="0" distL="0" distR="0" wp14:anchorId="09C61685" wp14:editId="0F5AA21E">
                  <wp:extent cx="5544000" cy="557373"/>
                  <wp:effectExtent l="0" t="0" r="0" b="0"/>
                  <wp:docPr id="185" name="Obraz 185" descr="C:\Users\patry\AppData\Local\Microsoft\Windows\INetCache\Content.Word\lumo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9" descr="C:\Users\patry\AppData\Local\Microsoft\Windows\INetCache\Content.Word\lumo.pn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031" t="49235" r="4873" b="36996"/>
                          <a:stretch/>
                        </pic:blipFill>
                        <pic:spPr bwMode="auto">
                          <a:xfrm>
                            <a:off x="0" y="0"/>
                            <a:ext cx="5544000" cy="5573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7549" w:rsidRPr="003061A3" w14:paraId="3BAED03A" w14:textId="77777777" w:rsidTr="006243EB">
        <w:tc>
          <w:tcPr>
            <w:tcW w:w="9288" w:type="dxa"/>
          </w:tcPr>
          <w:p w14:paraId="0E325335" w14:textId="4674B967" w:rsidR="00957549" w:rsidRPr="004B4260" w:rsidRDefault="00957549" w:rsidP="006243EB">
            <w:pPr>
              <w:jc w:val="center"/>
              <w:rPr>
                <w:rFonts w:ascii="Times New Roman" w:hAnsi="Times New Roman"/>
                <w:b/>
                <w:lang w:val="en-US"/>
              </w:rPr>
            </w:pPr>
            <w:r>
              <w:rPr>
                <w:rFonts w:ascii="Times New Roman" w:hAnsi="Times New Roman"/>
                <w:i/>
                <w:sz w:val="24"/>
                <w:lang w:val="en-US"/>
              </w:rPr>
              <w:t>a</w:t>
            </w:r>
            <w:r w:rsidRPr="000429B9">
              <w:rPr>
                <w:rFonts w:ascii="Times New Roman" w:hAnsi="Times New Roman"/>
                <w:i/>
                <w:sz w:val="24"/>
                <w:lang w:val="en-US"/>
              </w:rPr>
              <w:t>nti</w:t>
            </w:r>
            <w:r>
              <w:rPr>
                <w:rFonts w:ascii="Times New Roman" w:hAnsi="Times New Roman"/>
                <w:b/>
                <w:i/>
                <w:sz w:val="24"/>
                <w:lang w:val="en-US"/>
              </w:rPr>
              <w:t>-</w:t>
            </w:r>
            <w:r w:rsidRPr="004B4260">
              <w:rPr>
                <w:rFonts w:ascii="Times New Roman" w:hAnsi="Times New Roman"/>
                <w:b/>
                <w:sz w:val="24"/>
                <w:lang w:val="en-US"/>
              </w:rPr>
              <w:t xml:space="preserve">isomers </w:t>
            </w:r>
            <w:r>
              <w:rPr>
                <w:rFonts w:ascii="Times New Roman" w:hAnsi="Times New Roman"/>
                <w:b/>
                <w:sz w:val="24"/>
                <w:lang w:val="en-US"/>
              </w:rPr>
              <w:t>bonded by</w:t>
            </w:r>
            <w:r w:rsidR="00DD64CF">
              <w:rPr>
                <w:rFonts w:ascii="Times New Roman" w:hAnsi="Times New Roman"/>
                <w:b/>
                <w:sz w:val="24"/>
                <w:lang w:val="en-US"/>
              </w:rPr>
              <w:t xml:space="preserve"> </w:t>
            </w:r>
            <w:r w:rsidRPr="000429B9">
              <w:rPr>
                <w:rFonts w:ascii="Times New Roman" w:hAnsi="Times New Roman"/>
                <w:b/>
                <w:color w:val="FF0000"/>
                <w:sz w:val="24"/>
                <w:lang w:val="en-US"/>
              </w:rPr>
              <w:t>3,4’/4,3’</w:t>
            </w:r>
            <w:r w:rsidRPr="001D1016">
              <w:rPr>
                <w:rFonts w:ascii="Times New Roman" w:hAnsi="Times New Roman"/>
                <w:b/>
                <w:sz w:val="24"/>
                <w:lang w:val="en-US"/>
              </w:rPr>
              <w:t xml:space="preserve"> positions</w:t>
            </w:r>
          </w:p>
        </w:tc>
      </w:tr>
      <w:tr w:rsidR="00957549" w:rsidRPr="0094470D" w14:paraId="3E816323" w14:textId="77777777" w:rsidTr="006243EB">
        <w:tc>
          <w:tcPr>
            <w:tcW w:w="9288" w:type="dxa"/>
          </w:tcPr>
          <w:p w14:paraId="3C770ED9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noProof/>
              </w:rPr>
              <w:drawing>
                <wp:inline distT="0" distB="0" distL="0" distR="0" wp14:anchorId="230A1C69" wp14:editId="55F0B4DF">
                  <wp:extent cx="5695315" cy="397510"/>
                  <wp:effectExtent l="0" t="0" r="635" b="2540"/>
                  <wp:docPr id="186" name="Obraz 18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95315" cy="3975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7549" w:rsidRPr="0094470D" w14:paraId="18935982" w14:textId="77777777" w:rsidTr="006243EB">
        <w:tc>
          <w:tcPr>
            <w:tcW w:w="9288" w:type="dxa"/>
          </w:tcPr>
          <w:p w14:paraId="04C51A6C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</w:rPr>
              <w:t>HOMO = -4.58 eV</w:t>
            </w:r>
          </w:p>
        </w:tc>
      </w:tr>
      <w:tr w:rsidR="00957549" w:rsidRPr="0094470D" w14:paraId="3A70E6C6" w14:textId="77777777" w:rsidTr="006243EB">
        <w:tc>
          <w:tcPr>
            <w:tcW w:w="9288" w:type="dxa"/>
          </w:tcPr>
          <w:p w14:paraId="67DD9383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noProof/>
              </w:rPr>
              <w:drawing>
                <wp:inline distT="0" distB="0" distL="0" distR="0" wp14:anchorId="0E57A8DB" wp14:editId="53F584DE">
                  <wp:extent cx="5544000" cy="335323"/>
                  <wp:effectExtent l="0" t="0" r="0" b="7620"/>
                  <wp:docPr id="187" name="Obraz 187" descr="C:\Users\patry\AppData\Local\Microsoft\Windows\INetCache\Content.Word\homo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0" descr="C:\Users\patry\AppData\Local\Microsoft\Windows\INetCache\Content.Word\homo.pn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625" t="46184" r="5877" b="46054"/>
                          <a:stretch/>
                        </pic:blipFill>
                        <pic:spPr bwMode="auto">
                          <a:xfrm>
                            <a:off x="0" y="0"/>
                            <a:ext cx="5544000" cy="33532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7549" w:rsidRPr="0094470D" w14:paraId="21A788E7" w14:textId="77777777" w:rsidTr="006243EB">
        <w:tc>
          <w:tcPr>
            <w:tcW w:w="9288" w:type="dxa"/>
          </w:tcPr>
          <w:p w14:paraId="18522022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rFonts w:ascii="Times New Roman" w:hAnsi="Times New Roman"/>
                <w:b/>
              </w:rPr>
              <w:t>LUMO = -3.48 eV</w:t>
            </w:r>
          </w:p>
        </w:tc>
      </w:tr>
      <w:tr w:rsidR="00957549" w:rsidRPr="0094470D" w14:paraId="16C837E8" w14:textId="77777777" w:rsidTr="006243EB">
        <w:tc>
          <w:tcPr>
            <w:tcW w:w="9288" w:type="dxa"/>
          </w:tcPr>
          <w:p w14:paraId="333BC383" w14:textId="77777777" w:rsidR="00957549" w:rsidRPr="0094470D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94470D">
              <w:rPr>
                <w:noProof/>
              </w:rPr>
              <w:drawing>
                <wp:inline distT="0" distB="0" distL="0" distR="0" wp14:anchorId="0CF7120B" wp14:editId="7D7BD7DB">
                  <wp:extent cx="5544000" cy="334648"/>
                  <wp:effectExtent l="0" t="0" r="0" b="8255"/>
                  <wp:docPr id="188" name="Obraz 188" descr="C:\Users\patry\AppData\Local\Microsoft\Windows\INetCache\Content.Word\lumo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2" descr="C:\Users\patry\AppData\Local\Microsoft\Windows\INetCache\Content.Word\lumo.pn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625" t="46184" r="5707" b="46054"/>
                          <a:stretch/>
                        </pic:blipFill>
                        <pic:spPr bwMode="auto">
                          <a:xfrm>
                            <a:off x="0" y="0"/>
                            <a:ext cx="5544000" cy="33464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3D4D0EF" w14:textId="77777777" w:rsidR="00957549" w:rsidRDefault="00957549" w:rsidP="00957549">
      <w:pPr>
        <w:jc w:val="center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46605DE1" w14:textId="77777777" w:rsidR="00957549" w:rsidRDefault="00957549" w:rsidP="00957549">
      <w:pPr>
        <w:jc w:val="center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39F6E257" w14:textId="334B40B9" w:rsidR="00957549" w:rsidRPr="004B4260" w:rsidRDefault="00957549" w:rsidP="00957549">
      <w:pPr>
        <w:spacing w:after="0"/>
        <w:jc w:val="both"/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Table 10 | Calculated 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energies of HOMO, LUMO orbitals, and band gap </w:t>
      </w:r>
      <w:proofErr w:type="spellStart"/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>E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vertAlign w:val="subscript"/>
          <w:lang w:val="en-US"/>
        </w:rPr>
        <w:t>g</w:t>
      </w:r>
      <w:proofErr w:type="spellEnd"/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 of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onomer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 2 and its non-ladder dimer (2)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vertAlign w:val="subscript"/>
          <w:lang w:val="en-US"/>
        </w:rPr>
        <w:t>2</w:t>
      </w:r>
      <w:r w:rsidRPr="00AA0188">
        <w:rPr>
          <w:rFonts w:ascii="Times New Roman" w:hAnsi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 and ladder products.</w:t>
      </w:r>
    </w:p>
    <w:tbl>
      <w:tblPr>
        <w:tblStyle w:val="Tabela-Siatka"/>
        <w:tblW w:w="9209" w:type="dxa"/>
        <w:tblLayout w:type="fixed"/>
        <w:tblLook w:val="04A0" w:firstRow="1" w:lastRow="0" w:firstColumn="1" w:lastColumn="0" w:noHBand="0" w:noVBand="1"/>
      </w:tblPr>
      <w:tblGrid>
        <w:gridCol w:w="1413"/>
        <w:gridCol w:w="1984"/>
        <w:gridCol w:w="1560"/>
        <w:gridCol w:w="1559"/>
        <w:gridCol w:w="1559"/>
        <w:gridCol w:w="1134"/>
      </w:tblGrid>
      <w:tr w:rsidR="00957549" w:rsidRPr="00FB0460" w14:paraId="040496D3" w14:textId="77777777" w:rsidTr="006243EB">
        <w:tc>
          <w:tcPr>
            <w:tcW w:w="1413" w:type="dxa"/>
          </w:tcPr>
          <w:p w14:paraId="4F560191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n</w:t>
            </w:r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ew</w:t>
            </w:r>
            <w:proofErr w:type="spellEnd"/>
            <w:r w:rsidRPr="00FB0460">
              <w:rPr>
                <w:rFonts w:ascii="Times New Roman" w:hAnsi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bounding</w:t>
            </w:r>
            <w:proofErr w:type="spellEnd"/>
            <w:r w:rsidRPr="00FB0460">
              <w:rPr>
                <w:rFonts w:ascii="Times New Roman" w:hAnsi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positions</w:t>
            </w:r>
            <w:proofErr w:type="spellEnd"/>
          </w:p>
        </w:tc>
        <w:tc>
          <w:tcPr>
            <w:tcW w:w="1984" w:type="dxa"/>
          </w:tcPr>
          <w:p w14:paraId="3186E8F9" w14:textId="77777777" w:rsidR="00957549" w:rsidRDefault="00957549" w:rsidP="006243EB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1FA4755F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type</w:t>
            </w:r>
            <w:proofErr w:type="spellEnd"/>
            <w:r>
              <w:rPr>
                <w:rFonts w:ascii="Times New Roman" w:hAnsi="Times New Roman"/>
                <w:b/>
                <w:sz w:val="24"/>
                <w:szCs w:val="24"/>
              </w:rPr>
              <w:t xml:space="preserve"> of </w:t>
            </w: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i</w:t>
            </w:r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somer</w:t>
            </w:r>
            <w:proofErr w:type="spellEnd"/>
          </w:p>
        </w:tc>
        <w:tc>
          <w:tcPr>
            <w:tcW w:w="1560" w:type="dxa"/>
          </w:tcPr>
          <w:p w14:paraId="033779FC" w14:textId="77777777" w:rsidR="00957549" w:rsidRPr="004B4260" w:rsidRDefault="00957549" w:rsidP="006243EB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ladder products</w:t>
            </w:r>
          </w:p>
        </w:tc>
        <w:tc>
          <w:tcPr>
            <w:tcW w:w="1559" w:type="dxa"/>
            <w:shd w:val="clear" w:color="auto" w:fill="FF0000"/>
          </w:tcPr>
          <w:p w14:paraId="024F5C11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HOMO / eV</w:t>
            </w:r>
          </w:p>
        </w:tc>
        <w:tc>
          <w:tcPr>
            <w:tcW w:w="1559" w:type="dxa"/>
            <w:shd w:val="clear" w:color="auto" w:fill="548DD4" w:themeFill="text2" w:themeFillTint="99"/>
          </w:tcPr>
          <w:p w14:paraId="398BAF67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B0460">
              <w:rPr>
                <w:rFonts w:ascii="Times New Roman" w:hAnsi="Times New Roman"/>
                <w:b/>
                <w:sz w:val="24"/>
                <w:szCs w:val="24"/>
              </w:rPr>
              <w:t>LUMO / eV</w:t>
            </w:r>
          </w:p>
        </w:tc>
        <w:tc>
          <w:tcPr>
            <w:tcW w:w="1134" w:type="dxa"/>
            <w:shd w:val="clear" w:color="auto" w:fill="F79646" w:themeFill="accent6"/>
          </w:tcPr>
          <w:p w14:paraId="3ED4C7DF" w14:textId="77777777" w:rsidR="00957549" w:rsidRPr="0008073A" w:rsidRDefault="00957549" w:rsidP="006243EB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E</w:t>
            </w:r>
            <w:r>
              <w:rPr>
                <w:rFonts w:ascii="Times New Roman" w:hAnsi="Times New Roman"/>
                <w:b/>
                <w:sz w:val="24"/>
                <w:szCs w:val="24"/>
                <w:vertAlign w:val="subscript"/>
              </w:rPr>
              <w:t>g</w:t>
            </w:r>
            <w:proofErr w:type="spellEnd"/>
            <w:r>
              <w:rPr>
                <w:rFonts w:ascii="Times New Roman" w:hAnsi="Times New Roman"/>
                <w:b/>
                <w:sz w:val="24"/>
                <w:szCs w:val="24"/>
              </w:rPr>
              <w:t xml:space="preserve"> / eV</w:t>
            </w:r>
          </w:p>
        </w:tc>
      </w:tr>
      <w:tr w:rsidR="00957549" w:rsidRPr="00FB0460" w14:paraId="08C4A52C" w14:textId="77777777" w:rsidTr="006243EB">
        <w:tc>
          <w:tcPr>
            <w:tcW w:w="1413" w:type="dxa"/>
          </w:tcPr>
          <w:p w14:paraId="3F1AC3D7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</w:t>
            </w:r>
          </w:p>
        </w:tc>
        <w:tc>
          <w:tcPr>
            <w:tcW w:w="1984" w:type="dxa"/>
          </w:tcPr>
          <w:p w14:paraId="00D7E8E0" w14:textId="77777777" w:rsidR="00957549" w:rsidRPr="00594425" w:rsidRDefault="00957549" w:rsidP="006243EB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1560" w:type="dxa"/>
          </w:tcPr>
          <w:p w14:paraId="760D7DB6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C11656">
              <w:rPr>
                <w:rFonts w:ascii="Times New Roman" w:hAnsi="Times New Roman"/>
                <w:b/>
              </w:rPr>
              <w:t>monomer 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7E9CB2FD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5.11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5C8B93A9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06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71ACAF0E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2.05</w:t>
            </w:r>
          </w:p>
        </w:tc>
      </w:tr>
      <w:tr w:rsidR="00957549" w:rsidRPr="00FB0460" w14:paraId="6AB84A0F" w14:textId="77777777" w:rsidTr="006243EB">
        <w:tc>
          <w:tcPr>
            <w:tcW w:w="1413" w:type="dxa"/>
          </w:tcPr>
          <w:p w14:paraId="7B0150D6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</w:t>
            </w:r>
          </w:p>
        </w:tc>
        <w:tc>
          <w:tcPr>
            <w:tcW w:w="1984" w:type="dxa"/>
          </w:tcPr>
          <w:p w14:paraId="7C87295C" w14:textId="77777777" w:rsidR="00957549" w:rsidRPr="00594425" w:rsidRDefault="00957549" w:rsidP="006243EB">
            <w:pPr>
              <w:rPr>
                <w:rFonts w:ascii="Times New Roman" w:hAnsi="Times New Roman"/>
                <w:i/>
                <w:sz w:val="21"/>
                <w:szCs w:val="21"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1560" w:type="dxa"/>
          </w:tcPr>
          <w:p w14:paraId="684AA5C8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C11656">
              <w:rPr>
                <w:rFonts w:ascii="Times New Roman" w:hAnsi="Times New Roman"/>
                <w:b/>
              </w:rPr>
              <w:t>monomer 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2C6D123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5.11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7051D945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05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0F0916B1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2.06</w:t>
            </w:r>
          </w:p>
        </w:tc>
      </w:tr>
      <w:tr w:rsidR="00957549" w:rsidRPr="00FB0460" w14:paraId="41B3FAF8" w14:textId="77777777" w:rsidTr="006243EB">
        <w:tc>
          <w:tcPr>
            <w:tcW w:w="1413" w:type="dxa"/>
          </w:tcPr>
          <w:p w14:paraId="3AFDFF69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3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4,4’</w:t>
            </w:r>
          </w:p>
        </w:tc>
        <w:tc>
          <w:tcPr>
            <w:tcW w:w="1984" w:type="dxa"/>
          </w:tcPr>
          <w:p w14:paraId="3D3C3071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1560" w:type="dxa"/>
          </w:tcPr>
          <w:p w14:paraId="491B3BF6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 w:rsidRPr="00233C36">
              <w:rPr>
                <w:rFonts w:ascii="Times New Roman" w:hAnsi="Times New Roman"/>
                <w:b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34D82F33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74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64978168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38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234C505E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36</w:t>
            </w:r>
          </w:p>
        </w:tc>
      </w:tr>
      <w:tr w:rsidR="00957549" w:rsidRPr="00FB0460" w14:paraId="2818FE50" w14:textId="77777777" w:rsidTr="006243EB">
        <w:tc>
          <w:tcPr>
            <w:tcW w:w="1413" w:type="dxa"/>
          </w:tcPr>
          <w:p w14:paraId="30AFC740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3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4,4’</w:t>
            </w:r>
          </w:p>
        </w:tc>
        <w:tc>
          <w:tcPr>
            <w:tcW w:w="1984" w:type="dxa"/>
          </w:tcPr>
          <w:p w14:paraId="627B9CD8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  <w:r w:rsidRPr="00C11656"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1560" w:type="dxa"/>
          </w:tcPr>
          <w:p w14:paraId="3B3CE5F5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 w:rsidRPr="00233C36">
              <w:rPr>
                <w:rFonts w:ascii="Times New Roman" w:hAnsi="Times New Roman"/>
                <w:b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2A4EB987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74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29303B7F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38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3A674D9B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36</w:t>
            </w:r>
          </w:p>
        </w:tc>
      </w:tr>
      <w:tr w:rsidR="00957549" w:rsidRPr="00FB0460" w14:paraId="79ED3CD2" w14:textId="77777777" w:rsidTr="006243EB">
        <w:tc>
          <w:tcPr>
            <w:tcW w:w="1413" w:type="dxa"/>
          </w:tcPr>
          <w:p w14:paraId="61E11615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3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4,4’</w:t>
            </w:r>
          </w:p>
        </w:tc>
        <w:tc>
          <w:tcPr>
            <w:tcW w:w="1984" w:type="dxa"/>
          </w:tcPr>
          <w:p w14:paraId="1319075D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1560" w:type="dxa"/>
          </w:tcPr>
          <w:p w14:paraId="423C2532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 w:rsidRPr="00233C36">
              <w:rPr>
                <w:rFonts w:ascii="Times New Roman" w:hAnsi="Times New Roman"/>
                <w:b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86BC1AA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74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78F149B5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38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5BA5925F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36</w:t>
            </w:r>
          </w:p>
        </w:tc>
      </w:tr>
      <w:tr w:rsidR="00957549" w:rsidRPr="00FB0460" w14:paraId="09A44992" w14:textId="77777777" w:rsidTr="006243EB">
        <w:tc>
          <w:tcPr>
            <w:tcW w:w="1413" w:type="dxa"/>
          </w:tcPr>
          <w:p w14:paraId="1D433D3A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</w:p>
        </w:tc>
        <w:tc>
          <w:tcPr>
            <w:tcW w:w="1984" w:type="dxa"/>
          </w:tcPr>
          <w:p w14:paraId="379093FE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1560" w:type="dxa"/>
          </w:tcPr>
          <w:p w14:paraId="408A3A69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 w:rsidRPr="00233C36">
              <w:rPr>
                <w:rFonts w:ascii="Times New Roman" w:hAnsi="Times New Roman"/>
                <w:b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1EF9E65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74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309C50C6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35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77D38BBA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39</w:t>
            </w:r>
          </w:p>
        </w:tc>
      </w:tr>
      <w:tr w:rsidR="00957549" w:rsidRPr="00FB0460" w14:paraId="7FA3349C" w14:textId="77777777" w:rsidTr="006243EB">
        <w:tc>
          <w:tcPr>
            <w:tcW w:w="1413" w:type="dxa"/>
          </w:tcPr>
          <w:p w14:paraId="7EA72832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</w:p>
        </w:tc>
        <w:tc>
          <w:tcPr>
            <w:tcW w:w="1984" w:type="dxa"/>
          </w:tcPr>
          <w:p w14:paraId="6DBE1546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1560" w:type="dxa"/>
          </w:tcPr>
          <w:p w14:paraId="30431C16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 w:rsidRPr="00233C36">
              <w:rPr>
                <w:rFonts w:ascii="Times New Roman" w:hAnsi="Times New Roman"/>
                <w:b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9994300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74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27AC03A9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35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0D1527C4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39</w:t>
            </w:r>
          </w:p>
        </w:tc>
      </w:tr>
      <w:tr w:rsidR="00957549" w:rsidRPr="00FB0460" w14:paraId="355A75E4" w14:textId="77777777" w:rsidTr="006243EB">
        <w:tc>
          <w:tcPr>
            <w:tcW w:w="1413" w:type="dxa"/>
          </w:tcPr>
          <w:p w14:paraId="33263D88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</w:p>
        </w:tc>
        <w:tc>
          <w:tcPr>
            <w:tcW w:w="1984" w:type="dxa"/>
          </w:tcPr>
          <w:p w14:paraId="5D1363CB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</w:p>
        </w:tc>
        <w:tc>
          <w:tcPr>
            <w:tcW w:w="1560" w:type="dxa"/>
          </w:tcPr>
          <w:p w14:paraId="4BE85756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 w:rsidRPr="00233C36">
              <w:rPr>
                <w:rFonts w:ascii="Times New Roman" w:hAnsi="Times New Roman"/>
                <w:b/>
                <w:vertAlign w:val="subscript"/>
              </w:rPr>
              <w:t>2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2B6B49FF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4.74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4E02879D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FB0460">
              <w:rPr>
                <w:rFonts w:ascii="Times New Roman" w:hAnsi="Times New Roman"/>
                <w:b/>
              </w:rPr>
              <w:t>-3.35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521972EB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39</w:t>
            </w:r>
          </w:p>
        </w:tc>
      </w:tr>
      <w:tr w:rsidR="00957549" w:rsidRPr="00FB0460" w14:paraId="19554D80" w14:textId="77777777" w:rsidTr="006243EB">
        <w:tc>
          <w:tcPr>
            <w:tcW w:w="1413" w:type="dxa"/>
          </w:tcPr>
          <w:p w14:paraId="6A698178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</w:p>
        </w:tc>
        <w:tc>
          <w:tcPr>
            <w:tcW w:w="1984" w:type="dxa"/>
          </w:tcPr>
          <w:p w14:paraId="6C98CA08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1560" w:type="dxa"/>
          </w:tcPr>
          <w:p w14:paraId="3C8B9542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>
              <w:rPr>
                <w:rFonts w:ascii="Times New Roman" w:hAnsi="Times New Roman"/>
                <w:b/>
                <w:vertAlign w:val="subscript"/>
              </w:rPr>
              <w:t>4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51E9E4A9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63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14F5FF83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45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3C580F72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18</w:t>
            </w:r>
          </w:p>
        </w:tc>
      </w:tr>
      <w:tr w:rsidR="00957549" w:rsidRPr="00FB0460" w14:paraId="18D00FFD" w14:textId="77777777" w:rsidTr="006243EB">
        <w:tc>
          <w:tcPr>
            <w:tcW w:w="1413" w:type="dxa"/>
          </w:tcPr>
          <w:p w14:paraId="788AED1B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3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4,4’</w:t>
            </w:r>
          </w:p>
        </w:tc>
        <w:tc>
          <w:tcPr>
            <w:tcW w:w="1984" w:type="dxa"/>
          </w:tcPr>
          <w:p w14:paraId="04B71B33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>
              <w:rPr>
                <w:rFonts w:ascii="Times New Roman" w:hAnsi="Times New Roman"/>
              </w:rPr>
              <w:t>[</w:t>
            </w: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  <w:r>
              <w:rPr>
                <w:rFonts w:ascii="Times New Roman" w:hAnsi="Times New Roman"/>
              </w:rPr>
              <w:t>]</w:t>
            </w:r>
            <w:r w:rsidRPr="00233C36">
              <w:rPr>
                <w:rFonts w:ascii="Times New Roman" w:hAnsi="Times New Roman"/>
                <w:vertAlign w:val="subscript"/>
              </w:rPr>
              <w:t>4</w:t>
            </w:r>
          </w:p>
        </w:tc>
        <w:tc>
          <w:tcPr>
            <w:tcW w:w="1560" w:type="dxa"/>
          </w:tcPr>
          <w:p w14:paraId="7F9B26B3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>
              <w:rPr>
                <w:rFonts w:ascii="Times New Roman" w:hAnsi="Times New Roman"/>
                <w:b/>
                <w:vertAlign w:val="subscript"/>
              </w:rPr>
              <w:t>4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7E28A38D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62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78174218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50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2F4F85E3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12</w:t>
            </w:r>
          </w:p>
        </w:tc>
      </w:tr>
      <w:tr w:rsidR="00957549" w:rsidRPr="00FB0460" w14:paraId="2FA0B5F9" w14:textId="77777777" w:rsidTr="006243EB">
        <w:tc>
          <w:tcPr>
            <w:tcW w:w="1413" w:type="dxa"/>
          </w:tcPr>
          <w:p w14:paraId="01020B12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</w:p>
        </w:tc>
        <w:tc>
          <w:tcPr>
            <w:tcW w:w="1984" w:type="dxa"/>
          </w:tcPr>
          <w:p w14:paraId="466F60D2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>
              <w:rPr>
                <w:rFonts w:ascii="Times New Roman" w:hAnsi="Times New Roman"/>
              </w:rPr>
              <w:t>[</w:t>
            </w: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  <w:r>
              <w:rPr>
                <w:rFonts w:ascii="Times New Roman" w:hAnsi="Times New Roman"/>
              </w:rPr>
              <w:t>]</w:t>
            </w:r>
            <w:r w:rsidRPr="00233C36">
              <w:rPr>
                <w:rFonts w:ascii="Times New Roman" w:hAnsi="Times New Roman"/>
                <w:vertAlign w:val="subscript"/>
              </w:rPr>
              <w:t>4</w:t>
            </w:r>
          </w:p>
        </w:tc>
        <w:tc>
          <w:tcPr>
            <w:tcW w:w="1560" w:type="dxa"/>
          </w:tcPr>
          <w:p w14:paraId="39E2235E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>
              <w:rPr>
                <w:rFonts w:ascii="Times New Roman" w:hAnsi="Times New Roman"/>
                <w:b/>
                <w:vertAlign w:val="subscript"/>
              </w:rPr>
              <w:t>4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3373B29A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63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78979589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45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6A508F92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18</w:t>
            </w:r>
          </w:p>
        </w:tc>
      </w:tr>
      <w:tr w:rsidR="00957549" w:rsidRPr="00FB0460" w14:paraId="1B1DC1B6" w14:textId="77777777" w:rsidTr="006243EB">
        <w:tc>
          <w:tcPr>
            <w:tcW w:w="1413" w:type="dxa"/>
          </w:tcPr>
          <w:p w14:paraId="4371D471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</w:p>
        </w:tc>
        <w:tc>
          <w:tcPr>
            <w:tcW w:w="1984" w:type="dxa"/>
          </w:tcPr>
          <w:p w14:paraId="00EFDBBB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  <w:r w:rsidRPr="00C11656">
              <w:rPr>
                <w:rFonts w:ascii="Times New Roman" w:hAnsi="Times New Roman"/>
                <w:vertAlign w:val="subscript"/>
              </w:rPr>
              <w:t>4</w:t>
            </w:r>
          </w:p>
        </w:tc>
        <w:tc>
          <w:tcPr>
            <w:tcW w:w="1560" w:type="dxa"/>
          </w:tcPr>
          <w:p w14:paraId="0CCD3EE6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>
              <w:rPr>
                <w:rFonts w:ascii="Times New Roman" w:hAnsi="Times New Roman"/>
                <w:b/>
                <w:vertAlign w:val="subscript"/>
              </w:rPr>
              <w:t>4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38F2A63E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62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4FE06FB4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45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702A2015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17</w:t>
            </w:r>
          </w:p>
        </w:tc>
      </w:tr>
      <w:tr w:rsidR="00957549" w:rsidRPr="00FB0460" w14:paraId="2A92DBFB" w14:textId="77777777" w:rsidTr="006243EB">
        <w:tc>
          <w:tcPr>
            <w:tcW w:w="1413" w:type="dxa"/>
          </w:tcPr>
          <w:p w14:paraId="5F9D3529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</w:p>
        </w:tc>
        <w:tc>
          <w:tcPr>
            <w:tcW w:w="1984" w:type="dxa"/>
          </w:tcPr>
          <w:p w14:paraId="2D0D6221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1560" w:type="dxa"/>
          </w:tcPr>
          <w:p w14:paraId="757A459B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>
              <w:rPr>
                <w:rFonts w:ascii="Times New Roman" w:hAnsi="Times New Roman"/>
                <w:b/>
                <w:vertAlign w:val="subscript"/>
              </w:rPr>
              <w:t>8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6ECD3F4C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9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53022757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49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14AC21A1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10</w:t>
            </w:r>
          </w:p>
        </w:tc>
      </w:tr>
      <w:tr w:rsidR="00957549" w:rsidRPr="00FB0460" w14:paraId="4AF7D65D" w14:textId="77777777" w:rsidTr="006243EB">
        <w:tc>
          <w:tcPr>
            <w:tcW w:w="1413" w:type="dxa"/>
          </w:tcPr>
          <w:p w14:paraId="5F0DF264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3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4,4’</w:t>
            </w:r>
          </w:p>
        </w:tc>
        <w:tc>
          <w:tcPr>
            <w:tcW w:w="1984" w:type="dxa"/>
          </w:tcPr>
          <w:p w14:paraId="3518C7BC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>
              <w:rPr>
                <w:rFonts w:ascii="Times New Roman" w:hAnsi="Times New Roman"/>
              </w:rPr>
              <w:t>[</w:t>
            </w: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  <w:r>
              <w:rPr>
                <w:rFonts w:ascii="Times New Roman" w:hAnsi="Times New Roman"/>
              </w:rPr>
              <w:t>]</w:t>
            </w:r>
            <w:r>
              <w:rPr>
                <w:rFonts w:ascii="Times New Roman" w:hAnsi="Times New Roman"/>
                <w:vertAlign w:val="subscript"/>
              </w:rPr>
              <w:t>8</w:t>
            </w:r>
          </w:p>
        </w:tc>
        <w:tc>
          <w:tcPr>
            <w:tcW w:w="1560" w:type="dxa"/>
          </w:tcPr>
          <w:p w14:paraId="12B3563C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>
              <w:rPr>
                <w:rFonts w:ascii="Times New Roman" w:hAnsi="Times New Roman"/>
                <w:b/>
                <w:vertAlign w:val="subscript"/>
              </w:rPr>
              <w:t>8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04FFF499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7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6A5738EB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55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2F2F7713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02</w:t>
            </w:r>
          </w:p>
        </w:tc>
      </w:tr>
      <w:tr w:rsidR="00957549" w:rsidRPr="00FB0460" w14:paraId="5489900F" w14:textId="77777777" w:rsidTr="006243EB">
        <w:tc>
          <w:tcPr>
            <w:tcW w:w="1413" w:type="dxa"/>
          </w:tcPr>
          <w:p w14:paraId="20E78C0C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</w:p>
        </w:tc>
        <w:tc>
          <w:tcPr>
            <w:tcW w:w="1984" w:type="dxa"/>
          </w:tcPr>
          <w:p w14:paraId="6DF46F2A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>
              <w:rPr>
                <w:rFonts w:ascii="Times New Roman" w:hAnsi="Times New Roman"/>
              </w:rPr>
              <w:t>[</w:t>
            </w: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syn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+(</w:t>
            </w:r>
            <w:r>
              <w:rPr>
                <w:rFonts w:ascii="Times New Roman" w:hAnsi="Times New Roman"/>
                <w:i/>
              </w:rPr>
              <w:t>anti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  <w:r>
              <w:rPr>
                <w:rFonts w:ascii="Times New Roman" w:hAnsi="Times New Roman"/>
              </w:rPr>
              <w:t>]</w:t>
            </w:r>
            <w:r>
              <w:rPr>
                <w:rFonts w:ascii="Times New Roman" w:hAnsi="Times New Roman"/>
                <w:vertAlign w:val="subscript"/>
              </w:rPr>
              <w:t>8</w:t>
            </w:r>
          </w:p>
        </w:tc>
        <w:tc>
          <w:tcPr>
            <w:tcW w:w="1560" w:type="dxa"/>
          </w:tcPr>
          <w:p w14:paraId="5559910C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>
              <w:rPr>
                <w:rFonts w:ascii="Times New Roman" w:hAnsi="Times New Roman"/>
                <w:b/>
                <w:vertAlign w:val="subscript"/>
              </w:rPr>
              <w:t>8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681E5DB0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9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6FFD0B17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49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599F6F9C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10</w:t>
            </w:r>
          </w:p>
        </w:tc>
      </w:tr>
      <w:tr w:rsidR="00957549" w:rsidRPr="00FB0460" w14:paraId="70792D89" w14:textId="77777777" w:rsidTr="006243EB">
        <w:tc>
          <w:tcPr>
            <w:tcW w:w="1413" w:type="dxa"/>
          </w:tcPr>
          <w:p w14:paraId="3C6867DD" w14:textId="77777777" w:rsidR="00957549" w:rsidRPr="00C11656" w:rsidRDefault="00957549" w:rsidP="006243EB">
            <w:pPr>
              <w:jc w:val="center"/>
              <w:rPr>
                <w:rFonts w:ascii="Times New Roman" w:hAnsi="Times New Roman"/>
                <w:b/>
                <w:color w:val="FF0000"/>
              </w:rPr>
            </w:pP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  <w:r>
              <w:rPr>
                <w:rFonts w:ascii="Times New Roman" w:hAnsi="Times New Roman"/>
                <w:b/>
                <w:color w:val="FF0000"/>
              </w:rPr>
              <w:t>;</w:t>
            </w:r>
            <w:r w:rsidRPr="00C11656">
              <w:rPr>
                <w:rFonts w:ascii="Times New Roman" w:hAnsi="Times New Roman"/>
                <w:b/>
                <w:color w:val="FF0000"/>
              </w:rPr>
              <w:t>3,4’</w:t>
            </w:r>
          </w:p>
        </w:tc>
        <w:tc>
          <w:tcPr>
            <w:tcW w:w="1984" w:type="dxa"/>
          </w:tcPr>
          <w:p w14:paraId="0C657004" w14:textId="77777777" w:rsidR="00957549" w:rsidRPr="000429B9" w:rsidRDefault="00957549" w:rsidP="006243EB">
            <w:pPr>
              <w:rPr>
                <w:rFonts w:ascii="Times New Roman" w:hAnsi="Times New Roman"/>
                <w:i/>
              </w:rPr>
            </w:pPr>
            <w:r w:rsidRPr="008B3064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  <w:i/>
              </w:rPr>
              <w:t>anti</w:t>
            </w:r>
            <w:r w:rsidRPr="008B3064">
              <w:rPr>
                <w:rFonts w:ascii="Times New Roman" w:hAnsi="Times New Roman"/>
              </w:rPr>
              <w:t>-</w:t>
            </w:r>
            <w:r w:rsidRPr="008B3064">
              <w:rPr>
                <w:rFonts w:ascii="Times New Roman" w:hAnsi="Times New Roman"/>
                <w:b/>
              </w:rPr>
              <w:t>2</w:t>
            </w:r>
            <w:r w:rsidRPr="008B3064">
              <w:rPr>
                <w:rFonts w:ascii="Times New Roman" w:hAnsi="Times New Roman"/>
              </w:rPr>
              <w:t>)</w:t>
            </w:r>
            <w:r w:rsidRPr="00C11656">
              <w:rPr>
                <w:rFonts w:ascii="Times New Roman" w:hAnsi="Times New Roman"/>
                <w:vertAlign w:val="subscript"/>
              </w:rPr>
              <w:t>8</w:t>
            </w:r>
          </w:p>
        </w:tc>
        <w:tc>
          <w:tcPr>
            <w:tcW w:w="1560" w:type="dxa"/>
          </w:tcPr>
          <w:p w14:paraId="2A86FE0E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(2)</w:t>
            </w:r>
            <w:r>
              <w:rPr>
                <w:rFonts w:ascii="Times New Roman" w:hAnsi="Times New Roman"/>
                <w:b/>
                <w:vertAlign w:val="subscript"/>
              </w:rPr>
              <w:t>8</w:t>
            </w:r>
          </w:p>
        </w:tc>
        <w:tc>
          <w:tcPr>
            <w:tcW w:w="1559" w:type="dxa"/>
            <w:shd w:val="clear" w:color="auto" w:fill="F2DBDB" w:themeFill="accent2" w:themeFillTint="33"/>
          </w:tcPr>
          <w:p w14:paraId="17CD2632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4.58</w:t>
            </w:r>
          </w:p>
        </w:tc>
        <w:tc>
          <w:tcPr>
            <w:tcW w:w="1559" w:type="dxa"/>
            <w:shd w:val="clear" w:color="auto" w:fill="DBE5F1" w:themeFill="accent1" w:themeFillTint="33"/>
          </w:tcPr>
          <w:p w14:paraId="343F0E1A" w14:textId="77777777" w:rsidR="00957549" w:rsidRPr="00FB0460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-3.48</w:t>
            </w:r>
          </w:p>
        </w:tc>
        <w:tc>
          <w:tcPr>
            <w:tcW w:w="1134" w:type="dxa"/>
            <w:shd w:val="clear" w:color="auto" w:fill="FDE9D9" w:themeFill="accent6" w:themeFillTint="33"/>
            <w:vAlign w:val="center"/>
          </w:tcPr>
          <w:p w14:paraId="720CCF4A" w14:textId="77777777" w:rsidR="00957549" w:rsidRPr="00A80D13" w:rsidRDefault="00957549" w:rsidP="006243EB">
            <w:pPr>
              <w:jc w:val="center"/>
              <w:rPr>
                <w:rFonts w:ascii="Times New Roman" w:hAnsi="Times New Roman"/>
                <w:b/>
              </w:rPr>
            </w:pPr>
            <w:r w:rsidRPr="00A80D13">
              <w:rPr>
                <w:rFonts w:ascii="Times New Roman" w:hAnsi="Times New Roman"/>
                <w:b/>
              </w:rPr>
              <w:t>1.10</w:t>
            </w:r>
          </w:p>
        </w:tc>
      </w:tr>
    </w:tbl>
    <w:p w14:paraId="44B981D4" w14:textId="77777777" w:rsidR="00957549" w:rsidRPr="00AA0188" w:rsidRDefault="00957549" w:rsidP="007218E8">
      <w:pPr>
        <w:spacing w:after="0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28A47CA5" w14:textId="77777777" w:rsidR="00C11562" w:rsidRPr="00F71C27" w:rsidRDefault="00FA3FCE" w:rsidP="00F71C27">
      <w:pPr>
        <w:jc w:val="center"/>
      </w:pPr>
      <w:r>
        <w:object w:dxaOrig="6767" w:dyaOrig="5204" w14:anchorId="74D84A3A">
          <v:shape id="_x0000_i1081" type="#_x0000_t75" style="width:338.15pt;height:259.75pt" o:ole="">
            <v:imagedata r:id="rId270" o:title=""/>
          </v:shape>
          <o:OLEObject Type="Embed" ProgID="Origin50.Graph" ShapeID="_x0000_i1081" DrawAspect="Content" ObjectID="_1737974602" r:id="rId271"/>
        </w:object>
      </w:r>
    </w:p>
    <w:p w14:paraId="3CF42E15" w14:textId="300A3BEF" w:rsidR="0091668A" w:rsidRPr="00AA0188" w:rsidRDefault="001D063A" w:rsidP="007218E8">
      <w:pPr>
        <w:spacing w:after="0"/>
        <w:jc w:val="both"/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Supplementary Figure 6 | </w:t>
      </w:r>
      <w:r w:rsidR="00F71C27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CV </w:t>
      </w:r>
      <w:r w:rsidR="00E70AD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of </w:t>
      </w:r>
      <w:proofErr w:type="spellStart"/>
      <w:r w:rsidR="00F71C27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perylene</w:t>
      </w:r>
      <w:proofErr w:type="spellEnd"/>
      <w:r w:rsidR="00B41078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. </w:t>
      </w:r>
      <w:r w:rsidR="00E70ADC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The c</w:t>
      </w:r>
      <w:r w:rsidR="00B4107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oncentration</w:t>
      </w:r>
      <w:r w:rsidR="00E70ADC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was</w:t>
      </w:r>
      <w:r w:rsidR="00B4107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 xml:space="preserve"> 1 </w:t>
      </w:r>
      <w:proofErr w:type="spellStart"/>
      <w:r w:rsidR="00B4107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mM</w:t>
      </w:r>
      <w:proofErr w:type="spellEnd"/>
      <w:r w:rsidR="00B4107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, in 0.1 M Bu</w:t>
      </w:r>
      <w:r w:rsidR="00B4107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vertAlign w:val="subscript"/>
          <w:lang w:val="en-US"/>
        </w:rPr>
        <w:t>4</w:t>
      </w:r>
      <w:r w:rsidR="00B4107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NBF</w:t>
      </w:r>
      <w:r w:rsidR="00B4107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vertAlign w:val="subscript"/>
          <w:lang w:val="en-US"/>
        </w:rPr>
        <w:t>4</w:t>
      </w:r>
      <w:r w:rsidR="00B41078" w:rsidRPr="00AA0188">
        <w:rPr>
          <w:rFonts w:ascii="Times New Roman" w:hAnsi="Times New Roman"/>
          <w:bCs/>
          <w:color w:val="222222"/>
          <w:sz w:val="24"/>
          <w:szCs w:val="24"/>
          <w:shd w:val="clear" w:color="auto" w:fill="FFFFFF"/>
          <w:lang w:val="en-US"/>
        </w:rPr>
        <w:t>/DCM electrolyte.</w:t>
      </w:r>
    </w:p>
    <w:p w14:paraId="7E98B83D" w14:textId="77777777" w:rsidR="0091668A" w:rsidRPr="00AA0188" w:rsidRDefault="0091668A" w:rsidP="00F806FF">
      <w:pPr>
        <w:rPr>
          <w:b/>
          <w:sz w:val="36"/>
          <w:szCs w:val="36"/>
          <w:lang w:val="en-US"/>
        </w:rPr>
      </w:pPr>
    </w:p>
    <w:p w14:paraId="57719E6F" w14:textId="77777777" w:rsidR="0008073A" w:rsidRPr="004B4260" w:rsidRDefault="001B07F3" w:rsidP="00874FA5">
      <w:pPr>
        <w:jc w:val="both"/>
        <w:rPr>
          <w:rFonts w:ascii="Times New Roman" w:hAnsi="Times New Roman"/>
          <w:color w:val="222222"/>
          <w:sz w:val="24"/>
          <w:szCs w:val="24"/>
          <w:highlight w:val="red"/>
          <w:shd w:val="clear" w:color="auto" w:fill="FFFFFF"/>
          <w:lang w:val="en-US"/>
        </w:rPr>
      </w:pPr>
      <w:r>
        <w:object w:dxaOrig="6767" w:dyaOrig="5204" w14:anchorId="6964989F">
          <v:shape id="_x0000_i1082" type="#_x0000_t75" style="width:197.75pt;height:164.5pt" o:ole="">
            <v:imagedata r:id="rId272" o:title="" croptop="5813f" cropbottom="3397f" cropleft="5012f" cropright="8167f"/>
          </v:shape>
          <o:OLEObject Type="Embed" ProgID="Origin50.Graph" ShapeID="_x0000_i1082" DrawAspect="Content" ObjectID="_1737974603" r:id="rId273"/>
        </w:object>
      </w:r>
      <w:r w:rsidR="00643831">
        <w:object w:dxaOrig="6767" w:dyaOrig="5204" w14:anchorId="533FF39D">
          <v:shape id="_x0000_i1083" type="#_x0000_t75" style="width:197.75pt;height:156.3pt" o:ole="">
            <v:imagedata r:id="rId274" o:title="" croptop="6794f" cropbottom="3259f" cropleft="5332f" cropright="6212f"/>
          </v:shape>
          <o:OLEObject Type="Embed" ProgID="Origin50.Graph" ShapeID="_x0000_i1083" DrawAspect="Content" ObjectID="_1737974604" r:id="rId275"/>
        </w:object>
      </w:r>
    </w:p>
    <w:p w14:paraId="43E0E97B" w14:textId="6CD6BAFA" w:rsidR="0008073A" w:rsidRPr="00AA0188" w:rsidRDefault="0008073A" w:rsidP="0043098B">
      <w:pPr>
        <w:spacing w:after="0"/>
        <w:jc w:val="both"/>
        <w:rPr>
          <w:rFonts w:ascii="Times New Roman" w:hAnsi="Times New Roman"/>
          <w:color w:val="222222"/>
          <w:sz w:val="24"/>
          <w:szCs w:val="24"/>
          <w:highlight w:val="red"/>
          <w:shd w:val="clear" w:color="auto" w:fill="FFFFFF"/>
          <w:lang w:val="en-US"/>
        </w:rPr>
      </w:pPr>
    </w:p>
    <w:p w14:paraId="2669EE20" w14:textId="2CE09DDD" w:rsidR="00C6516D" w:rsidRPr="00AA0188" w:rsidRDefault="00DD64CF" w:rsidP="0043098B">
      <w:pPr>
        <w:spacing w:after="0"/>
        <w:ind w:left="2040"/>
        <w:jc w:val="both"/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1D063A" w:rsidRPr="00AA0188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(a) </w:t>
      </w:r>
      <w:r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 xml:space="preserve">                                                           </w:t>
      </w:r>
      <w:r w:rsidR="001D063A" w:rsidRPr="00AA0188">
        <w:rPr>
          <w:rFonts w:ascii="Times New Roman" w:hAnsi="Times New Roman"/>
          <w:color w:val="222222"/>
          <w:sz w:val="24"/>
          <w:szCs w:val="24"/>
          <w:shd w:val="clear" w:color="auto" w:fill="FFFFFF"/>
          <w:lang w:val="en-US"/>
        </w:rPr>
        <w:t>(b)</w:t>
      </w:r>
    </w:p>
    <w:p w14:paraId="48E0FE51" w14:textId="77777777" w:rsidR="00523057" w:rsidRPr="00AA0188" w:rsidRDefault="001D063A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Supplementary Figure </w:t>
      </w:r>
      <w:r w:rsidR="0091668A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7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| </w:t>
      </w:r>
      <w:r w:rsidR="00B41078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Determination of the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minimum of </w:t>
      </w:r>
      <w:r w:rsidR="00B41078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band gap for </w:t>
      </w:r>
      <w:r w:rsidRPr="00AA0188">
        <w:rPr>
          <w:rFonts w:ascii="Times New Roman" w:hAnsi="Times New Roman"/>
          <w:lang w:val="en-US"/>
        </w:rPr>
        <w:t>[(</w:t>
      </w:r>
      <w:r w:rsidRPr="00AA0188">
        <w:rPr>
          <w:rFonts w:ascii="Times New Roman" w:hAnsi="Times New Roman"/>
          <w:i/>
          <w:lang w:val="en-US"/>
        </w:rPr>
        <w:t>syn</w:t>
      </w:r>
      <w:r w:rsidRPr="00AA0188">
        <w:rPr>
          <w:rFonts w:ascii="Times New Roman" w:hAnsi="Times New Roman"/>
          <w:lang w:val="en-US"/>
        </w:rPr>
        <w:t>-</w:t>
      </w:r>
      <w:r w:rsidRPr="00AA0188">
        <w:rPr>
          <w:rFonts w:ascii="Times New Roman" w:hAnsi="Times New Roman"/>
          <w:b/>
          <w:lang w:val="en-US"/>
        </w:rPr>
        <w:t>2</w:t>
      </w:r>
      <w:r w:rsidRPr="00AA0188">
        <w:rPr>
          <w:rFonts w:ascii="Times New Roman" w:hAnsi="Times New Roman"/>
          <w:lang w:val="en-US"/>
        </w:rPr>
        <w:t>)+(</w:t>
      </w:r>
      <w:r w:rsidRPr="00AA0188">
        <w:rPr>
          <w:rFonts w:ascii="Times New Roman" w:hAnsi="Times New Roman"/>
          <w:i/>
          <w:lang w:val="en-US"/>
        </w:rPr>
        <w:t>anti-</w:t>
      </w:r>
      <w:r w:rsidRPr="00AA0188">
        <w:rPr>
          <w:rFonts w:ascii="Times New Roman" w:hAnsi="Times New Roman"/>
          <w:b/>
          <w:lang w:val="en-US"/>
        </w:rPr>
        <w:t>2</w:t>
      </w:r>
      <w:r w:rsidRPr="00AA0188">
        <w:rPr>
          <w:rFonts w:ascii="Times New Roman" w:hAnsi="Times New Roman"/>
          <w:lang w:val="en-US"/>
        </w:rPr>
        <w:t>)]</w:t>
      </w:r>
      <w:r w:rsidRPr="00AA0188">
        <w:rPr>
          <w:rFonts w:ascii="Times New Roman" w:hAnsi="Times New Roman"/>
          <w:vertAlign w:val="subscript"/>
          <w:lang w:val="en-US"/>
        </w:rPr>
        <w:t xml:space="preserve">n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p</w:t>
      </w:r>
      <w:r w:rsidR="00B41078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2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via</w:t>
      </w:r>
      <w:r w:rsidR="00B41078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3,4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;</w:t>
      </w:r>
      <w:r w:rsidR="00B41078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3,4 bonds (a). (b) Extension of the designate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d function for one million </w:t>
      </w:r>
      <w:proofErr w:type="spellStart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ers</w:t>
      </w:r>
      <w:proofErr w:type="spellEnd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, </w:t>
      </w:r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revealing a small effect of only </w:t>
      </w:r>
      <w:proofErr w:type="spellStart"/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>intramolecular</w:t>
      </w:r>
      <w:proofErr w:type="spellEnd"/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C20451" w:rsidRPr="00AA01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electron </w:t>
      </w:r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delocalization on </w:t>
      </w:r>
      <w:proofErr w:type="spellStart"/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>E</w:t>
      </w:r>
      <w:r w:rsidRPr="00AA0188">
        <w:rPr>
          <w:rFonts w:ascii="Times New Roman" w:hAnsi="Times New Roman" w:cs="Times New Roman"/>
          <w:b/>
          <w:sz w:val="24"/>
          <w:szCs w:val="24"/>
          <w:vertAlign w:val="subscript"/>
          <w:lang w:val="en-US"/>
        </w:rPr>
        <w:t>g</w:t>
      </w:r>
      <w:proofErr w:type="spellEnd"/>
      <w:r w:rsidRPr="00AA01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narrowing.</w:t>
      </w:r>
    </w:p>
    <w:p w14:paraId="7A894835" w14:textId="77777777" w:rsidR="00643831" w:rsidRPr="00AA0188" w:rsidRDefault="00643831" w:rsidP="00F806FF">
      <w:pPr>
        <w:rPr>
          <w:b/>
          <w:lang w:val="en-US"/>
        </w:rPr>
      </w:pPr>
    </w:p>
    <w:p w14:paraId="149D096E" w14:textId="77777777" w:rsidR="00643831" w:rsidRPr="00770318" w:rsidRDefault="00087146" w:rsidP="00643831">
      <w:pPr>
        <w:jc w:val="center"/>
        <w:rPr>
          <w:rFonts w:ascii="Times New Roman" w:hAnsi="Times New Roman"/>
          <w:color w:val="000000"/>
          <w:sz w:val="24"/>
          <w:szCs w:val="24"/>
          <w:highlight w:val="red"/>
          <w:shd w:val="clear" w:color="auto" w:fill="FFFFFF"/>
        </w:rPr>
      </w:pPr>
      <w:r w:rsidRPr="00087146">
        <w:rPr>
          <w:rFonts w:ascii="Times New Roman" w:hAnsi="Times New Roman"/>
          <w:sz w:val="24"/>
          <w:szCs w:val="24"/>
        </w:rPr>
        <w:object w:dxaOrig="23670" w:dyaOrig="11660" w14:anchorId="40799D87">
          <v:shape id="_x0000_i1084" type="#_x0000_t75" style="width:457.95pt;height:225.55pt" o:ole="">
            <v:imagedata r:id="rId276" o:title=""/>
          </v:shape>
          <o:OLEObject Type="Embed" ProgID="ACD.ChemSketch.20" ShapeID="_x0000_i1084" DrawAspect="Content" ObjectID="_1737974605" r:id="rId277"/>
        </w:object>
      </w:r>
    </w:p>
    <w:p w14:paraId="5426DE0C" w14:textId="75E0D167" w:rsidR="00F10F57" w:rsidRPr="00AA0188" w:rsidRDefault="001D063A" w:rsidP="0043098B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Supplementary Figure 8 | </w:t>
      </w:r>
      <w:r w:rsidR="00EB18BD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echanism of</w:t>
      </w:r>
      <w:r w:rsidR="0010689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="00C20451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less-efficient </w:t>
      </w:r>
      <w:proofErr w:type="spellStart"/>
      <w:r w:rsidR="00B41078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electropol</w:t>
      </w:r>
      <w:r w:rsidR="00E3724F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y</w:t>
      </w:r>
      <w:r w:rsidR="00B41078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eri</w:t>
      </w:r>
      <w:r w:rsidR="00E70AD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z</w:t>
      </w:r>
      <w:r w:rsidR="00B41078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ation</w:t>
      </w:r>
      <w:proofErr w:type="spellEnd"/>
    </w:p>
    <w:p w14:paraId="125785B2" w14:textId="4CCE4850" w:rsidR="00F10F57" w:rsidRPr="00AA0188" w:rsidRDefault="00C20451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of </w:t>
      </w:r>
      <w:r w:rsidR="00E70AD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monomer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1.</w:t>
      </w:r>
    </w:p>
    <w:p w14:paraId="72215962" w14:textId="77777777" w:rsidR="00693D10" w:rsidRPr="00AA0188" w:rsidRDefault="00693D10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highlight w:val="red"/>
          <w:shd w:val="clear" w:color="auto" w:fill="FFFFFF"/>
          <w:lang w:val="en-US"/>
        </w:rPr>
      </w:pPr>
    </w:p>
    <w:p w14:paraId="7759F677" w14:textId="77777777" w:rsidR="00693D10" w:rsidRPr="00770318" w:rsidRDefault="009F53D7" w:rsidP="00FC6570">
      <w:pPr>
        <w:jc w:val="center"/>
        <w:rPr>
          <w:rFonts w:ascii="Times New Roman" w:hAnsi="Times New Roman"/>
          <w:b/>
          <w:bCs/>
          <w:color w:val="222222"/>
          <w:sz w:val="24"/>
          <w:szCs w:val="24"/>
          <w:highlight w:val="red"/>
          <w:shd w:val="clear" w:color="auto" w:fill="FFFFFF"/>
          <w:lang w:val="en-US"/>
        </w:rPr>
      </w:pPr>
      <w:r w:rsidRPr="009F53D7">
        <w:rPr>
          <w:rFonts w:ascii="Times New Roman" w:hAnsi="Times New Roman"/>
          <w:sz w:val="24"/>
          <w:szCs w:val="24"/>
        </w:rPr>
        <w:object w:dxaOrig="22470" w:dyaOrig="12730" w14:anchorId="317BD9A9">
          <v:shape id="_x0000_i1085" type="#_x0000_t75" style="width:432.45pt;height:245.15pt" o:ole="">
            <v:imagedata r:id="rId278" o:title=""/>
          </v:shape>
          <o:OLEObject Type="Embed" ProgID="ACD.ChemSketch.20" ShapeID="_x0000_i1085" DrawAspect="Content" ObjectID="_1737974606" r:id="rId279"/>
        </w:object>
      </w:r>
    </w:p>
    <w:p w14:paraId="30B0D4D3" w14:textId="232DE896" w:rsidR="00C20451" w:rsidRPr="00AA0188" w:rsidRDefault="001D063A" w:rsidP="0043098B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Supplementary Figure 9 | Mechanism of</w:t>
      </w:r>
      <w:r w:rsidR="0010689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efficient </w:t>
      </w:r>
      <w:proofErr w:type="spellStart"/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electropol</w:t>
      </w:r>
      <w:r w:rsidR="00E3724F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y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meri</w:t>
      </w:r>
      <w:r w:rsidR="00E70AD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z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ation</w:t>
      </w:r>
      <w:proofErr w:type="spellEnd"/>
    </w:p>
    <w:p w14:paraId="42B0B556" w14:textId="3340846E" w:rsidR="00C20451" w:rsidRPr="00AA0188" w:rsidRDefault="001D063A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of </w:t>
      </w:r>
      <w:r w:rsidR="00E70AD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monomer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2 as a subject of our discussion.</w:t>
      </w:r>
    </w:p>
    <w:p w14:paraId="2AD89AA4" w14:textId="77777777" w:rsidR="00445F26" w:rsidRDefault="00445F26" w:rsidP="00445F26">
      <w:pPr>
        <w:jc w:val="center"/>
      </w:pPr>
      <w:r>
        <w:object w:dxaOrig="6768" w:dyaOrig="5204" w14:anchorId="1E57D6D0">
          <v:shape id="_x0000_i1086" type="#_x0000_t75" style="width:4in;height:220.1pt" o:ole="">
            <v:imagedata r:id="rId280" o:title="" croptop="6932f" cropbottom="3151f" cropleft="3679f" cropright="6099f"/>
          </v:shape>
          <o:OLEObject Type="Embed" ProgID="Origin50.Graph" ShapeID="_x0000_i1086" DrawAspect="Content" ObjectID="_1737974607" r:id="rId281"/>
        </w:object>
      </w:r>
    </w:p>
    <w:p w14:paraId="062CEE10" w14:textId="0A89C095" w:rsidR="00CA7E79" w:rsidRPr="00AA0188" w:rsidRDefault="001D063A" w:rsidP="0043098B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Supplementary Figure 10 | </w:t>
      </w:r>
      <w:r w:rsidR="00E70ADC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The b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and gap estimated</w:t>
      </w:r>
      <w:r w:rsidR="00EB18BD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from CV technique</w:t>
      </w:r>
    </w:p>
    <w:p w14:paraId="10297C83" w14:textId="77777777" w:rsidR="00CA7E79" w:rsidRPr="00AA0188" w:rsidRDefault="001D063A" w:rsidP="007218E8">
      <w:pPr>
        <w:spacing w:after="0"/>
        <w:jc w:val="both"/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for p2 deposited with 15 </w:t>
      </w:r>
      <w:r w:rsidR="00EB18BD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CV </w:t>
      </w:r>
      <w:r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cycles</w:t>
      </w:r>
      <w:r w:rsidR="00EB18BD" w:rsidRPr="00AA0188">
        <w:rPr>
          <w:rFonts w:ascii="Times New Roman" w:hAnsi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.</w:t>
      </w:r>
    </w:p>
    <w:p w14:paraId="227A8015" w14:textId="77777777" w:rsidR="00D71B13" w:rsidRDefault="00D71B13" w:rsidP="00F77D81">
      <w:pPr>
        <w:spacing w:after="0"/>
        <w:jc w:val="both"/>
        <w:rPr>
          <w:rFonts w:ascii="Times New Roman" w:hAnsi="Times New Roman"/>
          <w:color w:val="222222"/>
          <w:sz w:val="24"/>
          <w:shd w:val="clear" w:color="auto" w:fill="FFFFFF"/>
          <w:lang w:val="en-GB"/>
        </w:rPr>
      </w:pPr>
    </w:p>
    <w:p w14:paraId="1AB28718" w14:textId="77777777" w:rsidR="00703203" w:rsidRPr="007218E8" w:rsidRDefault="00703203" w:rsidP="007218E8">
      <w:pPr>
        <w:spacing w:after="0"/>
        <w:ind w:firstLine="709"/>
        <w:jc w:val="both"/>
        <w:rPr>
          <w:rFonts w:ascii="Times New Roman" w:hAnsi="Times New Roman"/>
          <w:sz w:val="24"/>
          <w:lang w:val="en-US"/>
        </w:rPr>
      </w:pPr>
    </w:p>
    <w:sectPr w:rsidR="00703203" w:rsidRPr="007218E8" w:rsidSect="006411CC">
      <w:footerReference w:type="default" r:id="rId282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0F2031A" w15:done="0"/>
  <w15:commentEx w15:paraId="690B15F5" w15:done="0"/>
  <w15:commentEx w15:paraId="0008B655" w15:done="0"/>
  <w15:commentEx w15:paraId="489217C2" w15:done="0"/>
  <w15:commentEx w15:paraId="5AC8463B" w15:done="0"/>
  <w15:commentEx w15:paraId="0014D922" w15:done="0"/>
  <w15:commentEx w15:paraId="78FF2B30" w15:done="0"/>
  <w15:commentEx w15:paraId="6DA4BD29" w15:done="0"/>
  <w15:commentEx w15:paraId="65A1983A" w15:done="0"/>
  <w15:commentEx w15:paraId="441ED218" w15:done="0"/>
  <w15:commentEx w15:paraId="3ED658F2" w15:done="0"/>
  <w15:commentEx w15:paraId="399BCD9E" w15:done="0"/>
  <w15:commentEx w15:paraId="2CDF7C6C" w15:done="0"/>
  <w15:commentEx w15:paraId="5B15AF95" w15:done="0"/>
  <w15:commentEx w15:paraId="6A98087A" w15:done="0"/>
  <w15:commentEx w15:paraId="7BCE5621" w15:done="0"/>
  <w15:commentEx w15:paraId="38205E45" w15:done="0"/>
  <w15:commentEx w15:paraId="3356B6EE" w15:done="0"/>
  <w15:commentEx w15:paraId="2596D377" w15:done="0"/>
  <w15:commentEx w15:paraId="39D9FB67" w15:done="0"/>
  <w15:commentEx w15:paraId="627519F8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0F2031A" w16cid:durableId="2777E705"/>
  <w16cid:commentId w16cid:paraId="690B15F5" w16cid:durableId="27742258"/>
  <w16cid:commentId w16cid:paraId="0008B655" w16cid:durableId="2774231E"/>
  <w16cid:commentId w16cid:paraId="489217C2" w16cid:durableId="277A5F2D"/>
  <w16cid:commentId w16cid:paraId="5AC8463B" w16cid:durableId="27744227"/>
  <w16cid:commentId w16cid:paraId="0014D922" w16cid:durableId="2776BAC8"/>
  <w16cid:commentId w16cid:paraId="78FF2B30" w16cid:durableId="2776BC89"/>
  <w16cid:commentId w16cid:paraId="6DA4BD29" w16cid:durableId="2776BFC6"/>
  <w16cid:commentId w16cid:paraId="65A1983A" w16cid:durableId="2776C43A"/>
  <w16cid:commentId w16cid:paraId="441ED218" w16cid:durableId="2776EBDE"/>
  <w16cid:commentId w16cid:paraId="3ED658F2" w16cid:durableId="2776EC8D"/>
  <w16cid:commentId w16cid:paraId="399BCD9E" w16cid:durableId="2776F1F9"/>
  <w16cid:commentId w16cid:paraId="2CDF7C6C" w16cid:durableId="2777C08E"/>
  <w16cid:commentId w16cid:paraId="5B15AF95" w16cid:durableId="2777C528"/>
  <w16cid:commentId w16cid:paraId="6A98087A" w16cid:durableId="2777C57E"/>
  <w16cid:commentId w16cid:paraId="7BCE5621" w16cid:durableId="2777C897"/>
  <w16cid:commentId w16cid:paraId="38205E45" w16cid:durableId="2777CD47"/>
  <w16cid:commentId w16cid:paraId="3356B6EE" w16cid:durableId="2777E4A7"/>
  <w16cid:commentId w16cid:paraId="2596D377" w16cid:durableId="2772C994"/>
  <w16cid:commentId w16cid:paraId="39D9FB67" w16cid:durableId="2774152E"/>
  <w16cid:commentId w16cid:paraId="627519F8" w16cid:durableId="277419FA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63A1E5B" w14:textId="77777777" w:rsidR="00153A79" w:rsidRDefault="00153A79" w:rsidP="00D745DD">
      <w:pPr>
        <w:spacing w:after="0" w:line="240" w:lineRule="auto"/>
      </w:pPr>
      <w:r>
        <w:separator/>
      </w:r>
    </w:p>
  </w:endnote>
  <w:endnote w:type="continuationSeparator" w:id="0">
    <w:p w14:paraId="5EAD925B" w14:textId="77777777" w:rsidR="00153A79" w:rsidRDefault="00153A79" w:rsidP="00D745DD">
      <w:pPr>
        <w:spacing w:after="0" w:line="240" w:lineRule="auto"/>
      </w:pPr>
      <w:r>
        <w:continuationSeparator/>
      </w:r>
    </w:p>
  </w:endnote>
  <w:endnote w:type="continuationNotice" w:id="1">
    <w:p w14:paraId="4E7B325E" w14:textId="77777777" w:rsidR="00153A79" w:rsidRDefault="00153A7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EE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780333149"/>
      <w:docPartObj>
        <w:docPartGallery w:val="Page Numbers (Bottom of Page)"/>
        <w:docPartUnique/>
      </w:docPartObj>
    </w:sdtPr>
    <w:sdtEndPr/>
    <w:sdtContent>
      <w:p w14:paraId="72CE5213" w14:textId="6C85EC17" w:rsidR="00791DF4" w:rsidRDefault="00791DF4">
        <w:pPr>
          <w:pStyle w:val="Stopk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C7CD5">
          <w:rPr>
            <w:noProof/>
          </w:rPr>
          <w:t>1</w:t>
        </w:r>
        <w:r>
          <w:fldChar w:fldCharType="end"/>
        </w:r>
      </w:p>
    </w:sdtContent>
  </w:sdt>
  <w:p w14:paraId="5DABD77E" w14:textId="77777777" w:rsidR="00A3090D" w:rsidRDefault="00A3090D">
    <w:pPr>
      <w:pStyle w:val="Stopk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77D1E3" w14:textId="77777777" w:rsidR="00153A79" w:rsidRDefault="00153A79" w:rsidP="00D745DD">
      <w:pPr>
        <w:spacing w:after="0" w:line="240" w:lineRule="auto"/>
      </w:pPr>
      <w:r>
        <w:separator/>
      </w:r>
    </w:p>
  </w:footnote>
  <w:footnote w:type="continuationSeparator" w:id="0">
    <w:p w14:paraId="70CB57F0" w14:textId="77777777" w:rsidR="00153A79" w:rsidRDefault="00153A79" w:rsidP="00D745DD">
      <w:pPr>
        <w:spacing w:after="0" w:line="240" w:lineRule="auto"/>
      </w:pPr>
      <w:r>
        <w:continuationSeparator/>
      </w:r>
    </w:p>
  </w:footnote>
  <w:footnote w:type="continuationNotice" w:id="1">
    <w:p w14:paraId="546426B0" w14:textId="77777777" w:rsidR="00153A79" w:rsidRDefault="00153A79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5A2E22"/>
    <w:multiLevelType w:val="hybridMultilevel"/>
    <w:tmpl w:val="0B2CD9CA"/>
    <w:lvl w:ilvl="0" w:tplc="403237E4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7C88E99E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EEB2B744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4ABC99CE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EB06D6CA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8910900E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F0D6CDCA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3BA0F2B6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B86822B2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">
    <w:nsid w:val="033C548C"/>
    <w:multiLevelType w:val="hybridMultilevel"/>
    <w:tmpl w:val="E076C63E"/>
    <w:lvl w:ilvl="0" w:tplc="54EC5BE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EF0E714" w:tentative="1">
      <w:start w:val="1"/>
      <w:numFmt w:val="lowerLetter"/>
      <w:lvlText w:val="%2."/>
      <w:lvlJc w:val="left"/>
      <w:pPr>
        <w:ind w:left="1440" w:hanging="360"/>
      </w:pPr>
    </w:lvl>
    <w:lvl w:ilvl="2" w:tplc="7CAE9372" w:tentative="1">
      <w:start w:val="1"/>
      <w:numFmt w:val="lowerRoman"/>
      <w:lvlText w:val="%3."/>
      <w:lvlJc w:val="right"/>
      <w:pPr>
        <w:ind w:left="2160" w:hanging="180"/>
      </w:pPr>
    </w:lvl>
    <w:lvl w:ilvl="3" w:tplc="E0E8A572" w:tentative="1">
      <w:start w:val="1"/>
      <w:numFmt w:val="decimal"/>
      <w:lvlText w:val="%4."/>
      <w:lvlJc w:val="left"/>
      <w:pPr>
        <w:ind w:left="2880" w:hanging="360"/>
      </w:pPr>
    </w:lvl>
    <w:lvl w:ilvl="4" w:tplc="7CE25DBC" w:tentative="1">
      <w:start w:val="1"/>
      <w:numFmt w:val="lowerLetter"/>
      <w:lvlText w:val="%5."/>
      <w:lvlJc w:val="left"/>
      <w:pPr>
        <w:ind w:left="3600" w:hanging="360"/>
      </w:pPr>
    </w:lvl>
    <w:lvl w:ilvl="5" w:tplc="8B8A9406" w:tentative="1">
      <w:start w:val="1"/>
      <w:numFmt w:val="lowerRoman"/>
      <w:lvlText w:val="%6."/>
      <w:lvlJc w:val="right"/>
      <w:pPr>
        <w:ind w:left="4320" w:hanging="180"/>
      </w:pPr>
    </w:lvl>
    <w:lvl w:ilvl="6" w:tplc="13725892" w:tentative="1">
      <w:start w:val="1"/>
      <w:numFmt w:val="decimal"/>
      <w:lvlText w:val="%7."/>
      <w:lvlJc w:val="left"/>
      <w:pPr>
        <w:ind w:left="5040" w:hanging="360"/>
      </w:pPr>
    </w:lvl>
    <w:lvl w:ilvl="7" w:tplc="6C3A6220" w:tentative="1">
      <w:start w:val="1"/>
      <w:numFmt w:val="lowerLetter"/>
      <w:lvlText w:val="%8."/>
      <w:lvlJc w:val="left"/>
      <w:pPr>
        <w:ind w:left="5760" w:hanging="360"/>
      </w:pPr>
    </w:lvl>
    <w:lvl w:ilvl="8" w:tplc="D260647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0927236"/>
    <w:multiLevelType w:val="hybridMultilevel"/>
    <w:tmpl w:val="A7F86BEA"/>
    <w:lvl w:ilvl="0" w:tplc="31AC211E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DC707938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C366955A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12E2D72A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F60E0C2E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8FAAFD26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2C3EBE3C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9BC8B776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BB9853E8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3">
    <w:nsid w:val="1A3462FB"/>
    <w:multiLevelType w:val="hybridMultilevel"/>
    <w:tmpl w:val="BCDA7DEC"/>
    <w:lvl w:ilvl="0" w:tplc="B02631B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8469756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35AA13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7E66AA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2D4A9A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C6BCC1D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630868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736547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E6222B9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B6401F5"/>
    <w:multiLevelType w:val="hybridMultilevel"/>
    <w:tmpl w:val="60CE1D3C"/>
    <w:lvl w:ilvl="0" w:tplc="D73A442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5BA0DC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8AFC808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0701D0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944D7D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24A6586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18FA3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262348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B873F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CB1573B"/>
    <w:multiLevelType w:val="multilevel"/>
    <w:tmpl w:val="83421E78"/>
    <w:lvl w:ilvl="0">
      <w:start w:val="1"/>
      <w:numFmt w:val="decimal"/>
      <w:lvlText w:val="%1."/>
      <w:lvlJc w:val="left"/>
      <w:pPr>
        <w:ind w:left="502" w:hanging="360"/>
      </w:pPr>
    </w:lvl>
    <w:lvl w:ilvl="1">
      <w:start w:val="1"/>
      <w:numFmt w:val="decimal"/>
      <w:lvlText w:val="%1.%2."/>
      <w:lvlJc w:val="left"/>
      <w:pPr>
        <w:ind w:left="1440" w:hanging="720"/>
      </w:pPr>
      <w:rPr>
        <w:rFonts w:ascii="Times New Roman" w:hAnsi="Times New Roman" w:cs="Times New Roman"/>
        <w:b/>
        <w:i/>
        <w:color w:val="auto"/>
        <w:sz w:val="24"/>
        <w:szCs w:val="24"/>
      </w:rPr>
    </w:lvl>
    <w:lvl w:ilvl="2">
      <w:start w:val="1"/>
      <w:numFmt w:val="lowerLetter"/>
      <w:lvlText w:val="%1.%2.%3."/>
      <w:lvlJc w:val="left"/>
      <w:pPr>
        <w:ind w:left="1800" w:hanging="720"/>
      </w:pPr>
    </w:lvl>
    <w:lvl w:ilvl="3">
      <w:start w:val="1"/>
      <w:numFmt w:val="decimal"/>
      <w:lvlText w:val="%1.%2.%3.%4."/>
      <w:lvlJc w:val="left"/>
      <w:pPr>
        <w:ind w:left="2520" w:hanging="1080"/>
      </w:pPr>
    </w:lvl>
    <w:lvl w:ilvl="4">
      <w:start w:val="1"/>
      <w:numFmt w:val="decimal"/>
      <w:lvlText w:val="%1.%2.%3.%4.%5."/>
      <w:lvlJc w:val="left"/>
      <w:pPr>
        <w:ind w:left="2880" w:hanging="1080"/>
      </w:pPr>
    </w:lvl>
    <w:lvl w:ilvl="5">
      <w:start w:val="1"/>
      <w:numFmt w:val="decimal"/>
      <w:lvlText w:val="%1.%2.%3.%4.%5.%6."/>
      <w:lvlJc w:val="left"/>
      <w:pPr>
        <w:ind w:left="3600" w:hanging="1440"/>
      </w:pPr>
    </w:lvl>
    <w:lvl w:ilvl="6">
      <w:start w:val="1"/>
      <w:numFmt w:val="decimal"/>
      <w:lvlText w:val="%1.%2.%3.%4.%5.%6.%7."/>
      <w:lvlJc w:val="left"/>
      <w:pPr>
        <w:ind w:left="4320" w:hanging="1800"/>
      </w:pPr>
    </w:lvl>
    <w:lvl w:ilvl="7">
      <w:start w:val="1"/>
      <w:numFmt w:val="decimal"/>
      <w:lvlText w:val="%1.%2.%3.%4.%5.%6.%7.%8."/>
      <w:lvlJc w:val="left"/>
      <w:pPr>
        <w:ind w:left="4680" w:hanging="1800"/>
      </w:pPr>
    </w:lvl>
    <w:lvl w:ilvl="8">
      <w:start w:val="1"/>
      <w:numFmt w:val="decimal"/>
      <w:lvlText w:val="%1.%2.%3.%4.%5.%6.%7.%8.%9."/>
      <w:lvlJc w:val="left"/>
      <w:pPr>
        <w:ind w:left="5400" w:hanging="2160"/>
      </w:pPr>
    </w:lvl>
  </w:abstractNum>
  <w:abstractNum w:abstractNumId="6">
    <w:nsid w:val="1D643EAD"/>
    <w:multiLevelType w:val="hybridMultilevel"/>
    <w:tmpl w:val="73923DA4"/>
    <w:lvl w:ilvl="0" w:tplc="2B92E056">
      <w:start w:val="13"/>
      <w:numFmt w:val="bullet"/>
      <w:lvlText w:val=""/>
      <w:lvlJc w:val="left"/>
      <w:pPr>
        <w:ind w:left="1069" w:hanging="360"/>
      </w:pPr>
      <w:rPr>
        <w:rFonts w:ascii="Symbol" w:eastAsiaTheme="minorEastAsia" w:hAnsi="Symbol" w:cstheme="minorBidi" w:hint="default"/>
      </w:rPr>
    </w:lvl>
    <w:lvl w:ilvl="1" w:tplc="C94E6548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15C447DE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656EB86A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6FB4E2C2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DBD2840E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771C0858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6AC81B6E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C86ED80C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7">
    <w:nsid w:val="20B74EBC"/>
    <w:multiLevelType w:val="hybridMultilevel"/>
    <w:tmpl w:val="4DA4EB66"/>
    <w:lvl w:ilvl="0" w:tplc="05F6FAEA">
      <w:start w:val="1"/>
      <w:numFmt w:val="lowerLetter"/>
      <w:lvlText w:val="(%1)"/>
      <w:lvlJc w:val="left"/>
      <w:pPr>
        <w:ind w:left="2400" w:hanging="360"/>
      </w:pPr>
      <w:rPr>
        <w:rFonts w:asciiTheme="minorHAnsi" w:hAnsiTheme="minorHAnsi" w:hint="default"/>
        <w:color w:val="auto"/>
        <w:sz w:val="22"/>
      </w:rPr>
    </w:lvl>
    <w:lvl w:ilvl="1" w:tplc="8E76AFC6" w:tentative="1">
      <w:start w:val="1"/>
      <w:numFmt w:val="lowerLetter"/>
      <w:lvlText w:val="%2."/>
      <w:lvlJc w:val="left"/>
      <w:pPr>
        <w:ind w:left="3120" w:hanging="360"/>
      </w:pPr>
    </w:lvl>
    <w:lvl w:ilvl="2" w:tplc="E55E09E6" w:tentative="1">
      <w:start w:val="1"/>
      <w:numFmt w:val="lowerRoman"/>
      <w:lvlText w:val="%3."/>
      <w:lvlJc w:val="right"/>
      <w:pPr>
        <w:ind w:left="3840" w:hanging="180"/>
      </w:pPr>
    </w:lvl>
    <w:lvl w:ilvl="3" w:tplc="2B36260A" w:tentative="1">
      <w:start w:val="1"/>
      <w:numFmt w:val="decimal"/>
      <w:lvlText w:val="%4."/>
      <w:lvlJc w:val="left"/>
      <w:pPr>
        <w:ind w:left="4560" w:hanging="360"/>
      </w:pPr>
    </w:lvl>
    <w:lvl w:ilvl="4" w:tplc="C46CF1F0" w:tentative="1">
      <w:start w:val="1"/>
      <w:numFmt w:val="lowerLetter"/>
      <w:lvlText w:val="%5."/>
      <w:lvlJc w:val="left"/>
      <w:pPr>
        <w:ind w:left="5280" w:hanging="360"/>
      </w:pPr>
    </w:lvl>
    <w:lvl w:ilvl="5" w:tplc="10DC267E" w:tentative="1">
      <w:start w:val="1"/>
      <w:numFmt w:val="lowerRoman"/>
      <w:lvlText w:val="%6."/>
      <w:lvlJc w:val="right"/>
      <w:pPr>
        <w:ind w:left="6000" w:hanging="180"/>
      </w:pPr>
    </w:lvl>
    <w:lvl w:ilvl="6" w:tplc="084C8FBA" w:tentative="1">
      <w:start w:val="1"/>
      <w:numFmt w:val="decimal"/>
      <w:lvlText w:val="%7."/>
      <w:lvlJc w:val="left"/>
      <w:pPr>
        <w:ind w:left="6720" w:hanging="360"/>
      </w:pPr>
    </w:lvl>
    <w:lvl w:ilvl="7" w:tplc="63BEE984" w:tentative="1">
      <w:start w:val="1"/>
      <w:numFmt w:val="lowerLetter"/>
      <w:lvlText w:val="%8."/>
      <w:lvlJc w:val="left"/>
      <w:pPr>
        <w:ind w:left="7440" w:hanging="360"/>
      </w:pPr>
    </w:lvl>
    <w:lvl w:ilvl="8" w:tplc="1988FA24" w:tentative="1">
      <w:start w:val="1"/>
      <w:numFmt w:val="lowerRoman"/>
      <w:lvlText w:val="%9."/>
      <w:lvlJc w:val="right"/>
      <w:pPr>
        <w:ind w:left="8160" w:hanging="180"/>
      </w:pPr>
    </w:lvl>
  </w:abstractNum>
  <w:abstractNum w:abstractNumId="8">
    <w:nsid w:val="215162D6"/>
    <w:multiLevelType w:val="hybridMultilevel"/>
    <w:tmpl w:val="4DA4EB66"/>
    <w:lvl w:ilvl="0" w:tplc="05F6FAEA">
      <w:start w:val="1"/>
      <w:numFmt w:val="lowerLetter"/>
      <w:lvlText w:val="(%1)"/>
      <w:lvlJc w:val="left"/>
      <w:pPr>
        <w:ind w:left="2400" w:hanging="360"/>
      </w:pPr>
      <w:rPr>
        <w:rFonts w:asciiTheme="minorHAnsi" w:hAnsiTheme="minorHAnsi" w:hint="default"/>
        <w:color w:val="auto"/>
        <w:sz w:val="22"/>
      </w:rPr>
    </w:lvl>
    <w:lvl w:ilvl="1" w:tplc="8E76AFC6" w:tentative="1">
      <w:start w:val="1"/>
      <w:numFmt w:val="lowerLetter"/>
      <w:lvlText w:val="%2."/>
      <w:lvlJc w:val="left"/>
      <w:pPr>
        <w:ind w:left="3120" w:hanging="360"/>
      </w:pPr>
    </w:lvl>
    <w:lvl w:ilvl="2" w:tplc="E55E09E6" w:tentative="1">
      <w:start w:val="1"/>
      <w:numFmt w:val="lowerRoman"/>
      <w:lvlText w:val="%3."/>
      <w:lvlJc w:val="right"/>
      <w:pPr>
        <w:ind w:left="3840" w:hanging="180"/>
      </w:pPr>
    </w:lvl>
    <w:lvl w:ilvl="3" w:tplc="2B36260A" w:tentative="1">
      <w:start w:val="1"/>
      <w:numFmt w:val="decimal"/>
      <w:lvlText w:val="%4."/>
      <w:lvlJc w:val="left"/>
      <w:pPr>
        <w:ind w:left="4560" w:hanging="360"/>
      </w:pPr>
    </w:lvl>
    <w:lvl w:ilvl="4" w:tplc="C46CF1F0" w:tentative="1">
      <w:start w:val="1"/>
      <w:numFmt w:val="lowerLetter"/>
      <w:lvlText w:val="%5."/>
      <w:lvlJc w:val="left"/>
      <w:pPr>
        <w:ind w:left="5280" w:hanging="360"/>
      </w:pPr>
    </w:lvl>
    <w:lvl w:ilvl="5" w:tplc="10DC267E" w:tentative="1">
      <w:start w:val="1"/>
      <w:numFmt w:val="lowerRoman"/>
      <w:lvlText w:val="%6."/>
      <w:lvlJc w:val="right"/>
      <w:pPr>
        <w:ind w:left="6000" w:hanging="180"/>
      </w:pPr>
    </w:lvl>
    <w:lvl w:ilvl="6" w:tplc="084C8FBA" w:tentative="1">
      <w:start w:val="1"/>
      <w:numFmt w:val="decimal"/>
      <w:lvlText w:val="%7."/>
      <w:lvlJc w:val="left"/>
      <w:pPr>
        <w:ind w:left="6720" w:hanging="360"/>
      </w:pPr>
    </w:lvl>
    <w:lvl w:ilvl="7" w:tplc="63BEE984" w:tentative="1">
      <w:start w:val="1"/>
      <w:numFmt w:val="lowerLetter"/>
      <w:lvlText w:val="%8."/>
      <w:lvlJc w:val="left"/>
      <w:pPr>
        <w:ind w:left="7440" w:hanging="360"/>
      </w:pPr>
    </w:lvl>
    <w:lvl w:ilvl="8" w:tplc="1988FA24" w:tentative="1">
      <w:start w:val="1"/>
      <w:numFmt w:val="lowerRoman"/>
      <w:lvlText w:val="%9."/>
      <w:lvlJc w:val="right"/>
      <w:pPr>
        <w:ind w:left="8160" w:hanging="180"/>
      </w:pPr>
    </w:lvl>
  </w:abstractNum>
  <w:abstractNum w:abstractNumId="9">
    <w:nsid w:val="319559D4"/>
    <w:multiLevelType w:val="hybridMultilevel"/>
    <w:tmpl w:val="4DA4EB66"/>
    <w:lvl w:ilvl="0" w:tplc="AB0A19F4">
      <w:start w:val="1"/>
      <w:numFmt w:val="lowerLetter"/>
      <w:lvlText w:val="(%1)"/>
      <w:lvlJc w:val="left"/>
      <w:pPr>
        <w:ind w:left="2400" w:hanging="360"/>
      </w:pPr>
      <w:rPr>
        <w:rFonts w:asciiTheme="minorHAnsi" w:hAnsiTheme="minorHAnsi" w:hint="default"/>
        <w:color w:val="auto"/>
        <w:sz w:val="22"/>
      </w:rPr>
    </w:lvl>
    <w:lvl w:ilvl="1" w:tplc="13B0CC7E" w:tentative="1">
      <w:start w:val="1"/>
      <w:numFmt w:val="lowerLetter"/>
      <w:lvlText w:val="%2."/>
      <w:lvlJc w:val="left"/>
      <w:pPr>
        <w:ind w:left="3120" w:hanging="360"/>
      </w:pPr>
    </w:lvl>
    <w:lvl w:ilvl="2" w:tplc="AE76798A" w:tentative="1">
      <w:start w:val="1"/>
      <w:numFmt w:val="lowerRoman"/>
      <w:lvlText w:val="%3."/>
      <w:lvlJc w:val="right"/>
      <w:pPr>
        <w:ind w:left="3840" w:hanging="180"/>
      </w:pPr>
    </w:lvl>
    <w:lvl w:ilvl="3" w:tplc="3A80B040" w:tentative="1">
      <w:start w:val="1"/>
      <w:numFmt w:val="decimal"/>
      <w:lvlText w:val="%4."/>
      <w:lvlJc w:val="left"/>
      <w:pPr>
        <w:ind w:left="4560" w:hanging="360"/>
      </w:pPr>
    </w:lvl>
    <w:lvl w:ilvl="4" w:tplc="FAAAEA80" w:tentative="1">
      <w:start w:val="1"/>
      <w:numFmt w:val="lowerLetter"/>
      <w:lvlText w:val="%5."/>
      <w:lvlJc w:val="left"/>
      <w:pPr>
        <w:ind w:left="5280" w:hanging="360"/>
      </w:pPr>
    </w:lvl>
    <w:lvl w:ilvl="5" w:tplc="DB68A7EC" w:tentative="1">
      <w:start w:val="1"/>
      <w:numFmt w:val="lowerRoman"/>
      <w:lvlText w:val="%6."/>
      <w:lvlJc w:val="right"/>
      <w:pPr>
        <w:ind w:left="6000" w:hanging="180"/>
      </w:pPr>
    </w:lvl>
    <w:lvl w:ilvl="6" w:tplc="8D66F5FC" w:tentative="1">
      <w:start w:val="1"/>
      <w:numFmt w:val="decimal"/>
      <w:lvlText w:val="%7."/>
      <w:lvlJc w:val="left"/>
      <w:pPr>
        <w:ind w:left="6720" w:hanging="360"/>
      </w:pPr>
    </w:lvl>
    <w:lvl w:ilvl="7" w:tplc="5008DBFA" w:tentative="1">
      <w:start w:val="1"/>
      <w:numFmt w:val="lowerLetter"/>
      <w:lvlText w:val="%8."/>
      <w:lvlJc w:val="left"/>
      <w:pPr>
        <w:ind w:left="7440" w:hanging="360"/>
      </w:pPr>
    </w:lvl>
    <w:lvl w:ilvl="8" w:tplc="9A94BB7E" w:tentative="1">
      <w:start w:val="1"/>
      <w:numFmt w:val="lowerRoman"/>
      <w:lvlText w:val="%9."/>
      <w:lvlJc w:val="right"/>
      <w:pPr>
        <w:ind w:left="8160" w:hanging="180"/>
      </w:pPr>
    </w:lvl>
  </w:abstractNum>
  <w:abstractNum w:abstractNumId="10">
    <w:nsid w:val="372E2B7C"/>
    <w:multiLevelType w:val="hybridMultilevel"/>
    <w:tmpl w:val="CC021156"/>
    <w:lvl w:ilvl="0" w:tplc="61EAB93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56A660A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63853C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34AA97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92079D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73AEE0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89A2B2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B2D5B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88EA217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B3F2176"/>
    <w:multiLevelType w:val="hybridMultilevel"/>
    <w:tmpl w:val="4DA4EB66"/>
    <w:lvl w:ilvl="0" w:tplc="62607FCC">
      <w:start w:val="1"/>
      <w:numFmt w:val="lowerLetter"/>
      <w:lvlText w:val="(%1)"/>
      <w:lvlJc w:val="left"/>
      <w:pPr>
        <w:ind w:left="2400" w:hanging="360"/>
      </w:pPr>
      <w:rPr>
        <w:rFonts w:asciiTheme="minorHAnsi" w:hAnsiTheme="minorHAnsi" w:hint="default"/>
        <w:color w:val="auto"/>
        <w:sz w:val="22"/>
      </w:rPr>
    </w:lvl>
    <w:lvl w:ilvl="1" w:tplc="2A7AF83E" w:tentative="1">
      <w:start w:val="1"/>
      <w:numFmt w:val="lowerLetter"/>
      <w:lvlText w:val="%2."/>
      <w:lvlJc w:val="left"/>
      <w:pPr>
        <w:ind w:left="3120" w:hanging="360"/>
      </w:pPr>
    </w:lvl>
    <w:lvl w:ilvl="2" w:tplc="EEB2C73C" w:tentative="1">
      <w:start w:val="1"/>
      <w:numFmt w:val="lowerRoman"/>
      <w:lvlText w:val="%3."/>
      <w:lvlJc w:val="right"/>
      <w:pPr>
        <w:ind w:left="3840" w:hanging="180"/>
      </w:pPr>
    </w:lvl>
    <w:lvl w:ilvl="3" w:tplc="EF202292" w:tentative="1">
      <w:start w:val="1"/>
      <w:numFmt w:val="decimal"/>
      <w:lvlText w:val="%4."/>
      <w:lvlJc w:val="left"/>
      <w:pPr>
        <w:ind w:left="4560" w:hanging="360"/>
      </w:pPr>
    </w:lvl>
    <w:lvl w:ilvl="4" w:tplc="B92C4082" w:tentative="1">
      <w:start w:val="1"/>
      <w:numFmt w:val="lowerLetter"/>
      <w:lvlText w:val="%5."/>
      <w:lvlJc w:val="left"/>
      <w:pPr>
        <w:ind w:left="5280" w:hanging="360"/>
      </w:pPr>
    </w:lvl>
    <w:lvl w:ilvl="5" w:tplc="423452B4" w:tentative="1">
      <w:start w:val="1"/>
      <w:numFmt w:val="lowerRoman"/>
      <w:lvlText w:val="%6."/>
      <w:lvlJc w:val="right"/>
      <w:pPr>
        <w:ind w:left="6000" w:hanging="180"/>
      </w:pPr>
    </w:lvl>
    <w:lvl w:ilvl="6" w:tplc="171E623C" w:tentative="1">
      <w:start w:val="1"/>
      <w:numFmt w:val="decimal"/>
      <w:lvlText w:val="%7."/>
      <w:lvlJc w:val="left"/>
      <w:pPr>
        <w:ind w:left="6720" w:hanging="360"/>
      </w:pPr>
    </w:lvl>
    <w:lvl w:ilvl="7" w:tplc="0A6871B6" w:tentative="1">
      <w:start w:val="1"/>
      <w:numFmt w:val="lowerLetter"/>
      <w:lvlText w:val="%8."/>
      <w:lvlJc w:val="left"/>
      <w:pPr>
        <w:ind w:left="7440" w:hanging="360"/>
      </w:pPr>
    </w:lvl>
    <w:lvl w:ilvl="8" w:tplc="F7E83C68" w:tentative="1">
      <w:start w:val="1"/>
      <w:numFmt w:val="lowerRoman"/>
      <w:lvlText w:val="%9."/>
      <w:lvlJc w:val="right"/>
      <w:pPr>
        <w:ind w:left="8160" w:hanging="180"/>
      </w:pPr>
    </w:lvl>
  </w:abstractNum>
  <w:abstractNum w:abstractNumId="12">
    <w:nsid w:val="40AB2BCB"/>
    <w:multiLevelType w:val="hybridMultilevel"/>
    <w:tmpl w:val="99D27CDA"/>
    <w:lvl w:ilvl="0" w:tplc="2CD8AAA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10E349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6A6D95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E50629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32F676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EBE89C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49808E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446802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14028C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A1423B2"/>
    <w:multiLevelType w:val="hybridMultilevel"/>
    <w:tmpl w:val="0B2CD9CA"/>
    <w:lvl w:ilvl="0" w:tplc="8BBA01D4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91C0DF4C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3F0742A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2303E54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AB1E4390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3A3461F6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93D620E6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5A46B408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3F46BC3A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4">
    <w:nsid w:val="4D173529"/>
    <w:multiLevelType w:val="hybridMultilevel"/>
    <w:tmpl w:val="7040DF50"/>
    <w:lvl w:ilvl="0" w:tplc="73F62DC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959E5DA4" w:tentative="1">
      <w:start w:val="1"/>
      <w:numFmt w:val="lowerLetter"/>
      <w:lvlText w:val="%2."/>
      <w:lvlJc w:val="left"/>
      <w:pPr>
        <w:ind w:left="1364" w:hanging="360"/>
      </w:pPr>
    </w:lvl>
    <w:lvl w:ilvl="2" w:tplc="C7C0B51E" w:tentative="1">
      <w:start w:val="1"/>
      <w:numFmt w:val="lowerRoman"/>
      <w:lvlText w:val="%3."/>
      <w:lvlJc w:val="right"/>
      <w:pPr>
        <w:ind w:left="2084" w:hanging="180"/>
      </w:pPr>
    </w:lvl>
    <w:lvl w:ilvl="3" w:tplc="D1C2939C" w:tentative="1">
      <w:start w:val="1"/>
      <w:numFmt w:val="decimal"/>
      <w:lvlText w:val="%4."/>
      <w:lvlJc w:val="left"/>
      <w:pPr>
        <w:ind w:left="2804" w:hanging="360"/>
      </w:pPr>
    </w:lvl>
    <w:lvl w:ilvl="4" w:tplc="587E3F3E" w:tentative="1">
      <w:start w:val="1"/>
      <w:numFmt w:val="lowerLetter"/>
      <w:lvlText w:val="%5."/>
      <w:lvlJc w:val="left"/>
      <w:pPr>
        <w:ind w:left="3524" w:hanging="360"/>
      </w:pPr>
    </w:lvl>
    <w:lvl w:ilvl="5" w:tplc="8D069640" w:tentative="1">
      <w:start w:val="1"/>
      <w:numFmt w:val="lowerRoman"/>
      <w:lvlText w:val="%6."/>
      <w:lvlJc w:val="right"/>
      <w:pPr>
        <w:ind w:left="4244" w:hanging="180"/>
      </w:pPr>
    </w:lvl>
    <w:lvl w:ilvl="6" w:tplc="9FE6BA36" w:tentative="1">
      <w:start w:val="1"/>
      <w:numFmt w:val="decimal"/>
      <w:lvlText w:val="%7."/>
      <w:lvlJc w:val="left"/>
      <w:pPr>
        <w:ind w:left="4964" w:hanging="360"/>
      </w:pPr>
    </w:lvl>
    <w:lvl w:ilvl="7" w:tplc="2B6C540A" w:tentative="1">
      <w:start w:val="1"/>
      <w:numFmt w:val="lowerLetter"/>
      <w:lvlText w:val="%8."/>
      <w:lvlJc w:val="left"/>
      <w:pPr>
        <w:ind w:left="5684" w:hanging="360"/>
      </w:pPr>
    </w:lvl>
    <w:lvl w:ilvl="8" w:tplc="5A5CD02E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5">
    <w:nsid w:val="4E0E3190"/>
    <w:multiLevelType w:val="hybridMultilevel"/>
    <w:tmpl w:val="2A6609B8"/>
    <w:lvl w:ilvl="0" w:tplc="1834FF92">
      <w:start w:val="1"/>
      <w:numFmt w:val="lowerLetter"/>
      <w:lvlText w:val="(%1)"/>
      <w:lvlJc w:val="left"/>
      <w:pPr>
        <w:ind w:left="276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3480" w:hanging="360"/>
      </w:pPr>
    </w:lvl>
    <w:lvl w:ilvl="2" w:tplc="0415001B" w:tentative="1">
      <w:start w:val="1"/>
      <w:numFmt w:val="lowerRoman"/>
      <w:lvlText w:val="%3."/>
      <w:lvlJc w:val="right"/>
      <w:pPr>
        <w:ind w:left="4200" w:hanging="180"/>
      </w:pPr>
    </w:lvl>
    <w:lvl w:ilvl="3" w:tplc="0415000F" w:tentative="1">
      <w:start w:val="1"/>
      <w:numFmt w:val="decimal"/>
      <w:lvlText w:val="%4."/>
      <w:lvlJc w:val="left"/>
      <w:pPr>
        <w:ind w:left="4920" w:hanging="360"/>
      </w:pPr>
    </w:lvl>
    <w:lvl w:ilvl="4" w:tplc="04150019" w:tentative="1">
      <w:start w:val="1"/>
      <w:numFmt w:val="lowerLetter"/>
      <w:lvlText w:val="%5."/>
      <w:lvlJc w:val="left"/>
      <w:pPr>
        <w:ind w:left="5640" w:hanging="360"/>
      </w:pPr>
    </w:lvl>
    <w:lvl w:ilvl="5" w:tplc="0415001B" w:tentative="1">
      <w:start w:val="1"/>
      <w:numFmt w:val="lowerRoman"/>
      <w:lvlText w:val="%6."/>
      <w:lvlJc w:val="right"/>
      <w:pPr>
        <w:ind w:left="6360" w:hanging="180"/>
      </w:pPr>
    </w:lvl>
    <w:lvl w:ilvl="6" w:tplc="0415000F" w:tentative="1">
      <w:start w:val="1"/>
      <w:numFmt w:val="decimal"/>
      <w:lvlText w:val="%7."/>
      <w:lvlJc w:val="left"/>
      <w:pPr>
        <w:ind w:left="7080" w:hanging="360"/>
      </w:pPr>
    </w:lvl>
    <w:lvl w:ilvl="7" w:tplc="04150019" w:tentative="1">
      <w:start w:val="1"/>
      <w:numFmt w:val="lowerLetter"/>
      <w:lvlText w:val="%8."/>
      <w:lvlJc w:val="left"/>
      <w:pPr>
        <w:ind w:left="7800" w:hanging="360"/>
      </w:pPr>
    </w:lvl>
    <w:lvl w:ilvl="8" w:tplc="0415001B" w:tentative="1">
      <w:start w:val="1"/>
      <w:numFmt w:val="lowerRoman"/>
      <w:lvlText w:val="%9."/>
      <w:lvlJc w:val="right"/>
      <w:pPr>
        <w:ind w:left="8520" w:hanging="180"/>
      </w:pPr>
    </w:lvl>
  </w:abstractNum>
  <w:abstractNum w:abstractNumId="16">
    <w:nsid w:val="4FDA365A"/>
    <w:multiLevelType w:val="hybridMultilevel"/>
    <w:tmpl w:val="4DA4EB66"/>
    <w:lvl w:ilvl="0" w:tplc="A93CE7AA">
      <w:start w:val="1"/>
      <w:numFmt w:val="lowerLetter"/>
      <w:lvlText w:val="(%1)"/>
      <w:lvlJc w:val="left"/>
      <w:pPr>
        <w:ind w:left="2400" w:hanging="360"/>
      </w:pPr>
      <w:rPr>
        <w:rFonts w:asciiTheme="minorHAnsi" w:hAnsiTheme="minorHAnsi" w:hint="default"/>
        <w:color w:val="auto"/>
        <w:sz w:val="22"/>
      </w:rPr>
    </w:lvl>
    <w:lvl w:ilvl="1" w:tplc="2CAAF680" w:tentative="1">
      <w:start w:val="1"/>
      <w:numFmt w:val="lowerLetter"/>
      <w:lvlText w:val="%2."/>
      <w:lvlJc w:val="left"/>
      <w:pPr>
        <w:ind w:left="3120" w:hanging="360"/>
      </w:pPr>
    </w:lvl>
    <w:lvl w:ilvl="2" w:tplc="56EC145A" w:tentative="1">
      <w:start w:val="1"/>
      <w:numFmt w:val="lowerRoman"/>
      <w:lvlText w:val="%3."/>
      <w:lvlJc w:val="right"/>
      <w:pPr>
        <w:ind w:left="3840" w:hanging="180"/>
      </w:pPr>
    </w:lvl>
    <w:lvl w:ilvl="3" w:tplc="1AE4E07C" w:tentative="1">
      <w:start w:val="1"/>
      <w:numFmt w:val="decimal"/>
      <w:lvlText w:val="%4."/>
      <w:lvlJc w:val="left"/>
      <w:pPr>
        <w:ind w:left="4560" w:hanging="360"/>
      </w:pPr>
    </w:lvl>
    <w:lvl w:ilvl="4" w:tplc="91864146" w:tentative="1">
      <w:start w:val="1"/>
      <w:numFmt w:val="lowerLetter"/>
      <w:lvlText w:val="%5."/>
      <w:lvlJc w:val="left"/>
      <w:pPr>
        <w:ind w:left="5280" w:hanging="360"/>
      </w:pPr>
    </w:lvl>
    <w:lvl w:ilvl="5" w:tplc="6E9A6648" w:tentative="1">
      <w:start w:val="1"/>
      <w:numFmt w:val="lowerRoman"/>
      <w:lvlText w:val="%6."/>
      <w:lvlJc w:val="right"/>
      <w:pPr>
        <w:ind w:left="6000" w:hanging="180"/>
      </w:pPr>
    </w:lvl>
    <w:lvl w:ilvl="6" w:tplc="5CA4620E" w:tentative="1">
      <w:start w:val="1"/>
      <w:numFmt w:val="decimal"/>
      <w:lvlText w:val="%7."/>
      <w:lvlJc w:val="left"/>
      <w:pPr>
        <w:ind w:left="6720" w:hanging="360"/>
      </w:pPr>
    </w:lvl>
    <w:lvl w:ilvl="7" w:tplc="3BEE7D72" w:tentative="1">
      <w:start w:val="1"/>
      <w:numFmt w:val="lowerLetter"/>
      <w:lvlText w:val="%8."/>
      <w:lvlJc w:val="left"/>
      <w:pPr>
        <w:ind w:left="7440" w:hanging="360"/>
      </w:pPr>
    </w:lvl>
    <w:lvl w:ilvl="8" w:tplc="E9621CB2" w:tentative="1">
      <w:start w:val="1"/>
      <w:numFmt w:val="lowerRoman"/>
      <w:lvlText w:val="%9."/>
      <w:lvlJc w:val="right"/>
      <w:pPr>
        <w:ind w:left="8160" w:hanging="180"/>
      </w:pPr>
    </w:lvl>
  </w:abstractNum>
  <w:abstractNum w:abstractNumId="17">
    <w:nsid w:val="5C2E191D"/>
    <w:multiLevelType w:val="hybridMultilevel"/>
    <w:tmpl w:val="7040DF50"/>
    <w:lvl w:ilvl="0" w:tplc="632E75A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695EBF88" w:tentative="1">
      <w:start w:val="1"/>
      <w:numFmt w:val="lowerLetter"/>
      <w:lvlText w:val="%2."/>
      <w:lvlJc w:val="left"/>
      <w:pPr>
        <w:ind w:left="1364" w:hanging="360"/>
      </w:pPr>
    </w:lvl>
    <w:lvl w:ilvl="2" w:tplc="6BDEA3C0" w:tentative="1">
      <w:start w:val="1"/>
      <w:numFmt w:val="lowerRoman"/>
      <w:lvlText w:val="%3."/>
      <w:lvlJc w:val="right"/>
      <w:pPr>
        <w:ind w:left="2084" w:hanging="180"/>
      </w:pPr>
    </w:lvl>
    <w:lvl w:ilvl="3" w:tplc="9336FD04" w:tentative="1">
      <w:start w:val="1"/>
      <w:numFmt w:val="decimal"/>
      <w:lvlText w:val="%4."/>
      <w:lvlJc w:val="left"/>
      <w:pPr>
        <w:ind w:left="2804" w:hanging="360"/>
      </w:pPr>
    </w:lvl>
    <w:lvl w:ilvl="4" w:tplc="436C094E" w:tentative="1">
      <w:start w:val="1"/>
      <w:numFmt w:val="lowerLetter"/>
      <w:lvlText w:val="%5."/>
      <w:lvlJc w:val="left"/>
      <w:pPr>
        <w:ind w:left="3524" w:hanging="360"/>
      </w:pPr>
    </w:lvl>
    <w:lvl w:ilvl="5" w:tplc="4398A5E8" w:tentative="1">
      <w:start w:val="1"/>
      <w:numFmt w:val="lowerRoman"/>
      <w:lvlText w:val="%6."/>
      <w:lvlJc w:val="right"/>
      <w:pPr>
        <w:ind w:left="4244" w:hanging="180"/>
      </w:pPr>
    </w:lvl>
    <w:lvl w:ilvl="6" w:tplc="41B04E10" w:tentative="1">
      <w:start w:val="1"/>
      <w:numFmt w:val="decimal"/>
      <w:lvlText w:val="%7."/>
      <w:lvlJc w:val="left"/>
      <w:pPr>
        <w:ind w:left="4964" w:hanging="360"/>
      </w:pPr>
    </w:lvl>
    <w:lvl w:ilvl="7" w:tplc="3006D8D4" w:tentative="1">
      <w:start w:val="1"/>
      <w:numFmt w:val="lowerLetter"/>
      <w:lvlText w:val="%8."/>
      <w:lvlJc w:val="left"/>
      <w:pPr>
        <w:ind w:left="5684" w:hanging="360"/>
      </w:pPr>
    </w:lvl>
    <w:lvl w:ilvl="8" w:tplc="B48E5B8E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8">
    <w:nsid w:val="650D7D7D"/>
    <w:multiLevelType w:val="hybridMultilevel"/>
    <w:tmpl w:val="4DA4EB66"/>
    <w:lvl w:ilvl="0" w:tplc="C0CE22F4">
      <w:start w:val="1"/>
      <w:numFmt w:val="lowerLetter"/>
      <w:lvlText w:val="(%1)"/>
      <w:lvlJc w:val="left"/>
      <w:pPr>
        <w:ind w:left="2400" w:hanging="360"/>
      </w:pPr>
      <w:rPr>
        <w:rFonts w:asciiTheme="minorHAnsi" w:hAnsiTheme="minorHAnsi" w:hint="default"/>
        <w:color w:val="auto"/>
        <w:sz w:val="22"/>
      </w:rPr>
    </w:lvl>
    <w:lvl w:ilvl="1" w:tplc="735880B8" w:tentative="1">
      <w:start w:val="1"/>
      <w:numFmt w:val="lowerLetter"/>
      <w:lvlText w:val="%2."/>
      <w:lvlJc w:val="left"/>
      <w:pPr>
        <w:ind w:left="3120" w:hanging="360"/>
      </w:pPr>
    </w:lvl>
    <w:lvl w:ilvl="2" w:tplc="9828DDB6" w:tentative="1">
      <w:start w:val="1"/>
      <w:numFmt w:val="lowerRoman"/>
      <w:lvlText w:val="%3."/>
      <w:lvlJc w:val="right"/>
      <w:pPr>
        <w:ind w:left="3840" w:hanging="180"/>
      </w:pPr>
    </w:lvl>
    <w:lvl w:ilvl="3" w:tplc="21788392" w:tentative="1">
      <w:start w:val="1"/>
      <w:numFmt w:val="decimal"/>
      <w:lvlText w:val="%4."/>
      <w:lvlJc w:val="left"/>
      <w:pPr>
        <w:ind w:left="4560" w:hanging="360"/>
      </w:pPr>
    </w:lvl>
    <w:lvl w:ilvl="4" w:tplc="F34401C8" w:tentative="1">
      <w:start w:val="1"/>
      <w:numFmt w:val="lowerLetter"/>
      <w:lvlText w:val="%5."/>
      <w:lvlJc w:val="left"/>
      <w:pPr>
        <w:ind w:left="5280" w:hanging="360"/>
      </w:pPr>
    </w:lvl>
    <w:lvl w:ilvl="5" w:tplc="D7DEF010" w:tentative="1">
      <w:start w:val="1"/>
      <w:numFmt w:val="lowerRoman"/>
      <w:lvlText w:val="%6."/>
      <w:lvlJc w:val="right"/>
      <w:pPr>
        <w:ind w:left="6000" w:hanging="180"/>
      </w:pPr>
    </w:lvl>
    <w:lvl w:ilvl="6" w:tplc="39FCEC16" w:tentative="1">
      <w:start w:val="1"/>
      <w:numFmt w:val="decimal"/>
      <w:lvlText w:val="%7."/>
      <w:lvlJc w:val="left"/>
      <w:pPr>
        <w:ind w:left="6720" w:hanging="360"/>
      </w:pPr>
    </w:lvl>
    <w:lvl w:ilvl="7" w:tplc="BF34AF44" w:tentative="1">
      <w:start w:val="1"/>
      <w:numFmt w:val="lowerLetter"/>
      <w:lvlText w:val="%8."/>
      <w:lvlJc w:val="left"/>
      <w:pPr>
        <w:ind w:left="7440" w:hanging="360"/>
      </w:pPr>
    </w:lvl>
    <w:lvl w:ilvl="8" w:tplc="596E2D2E" w:tentative="1">
      <w:start w:val="1"/>
      <w:numFmt w:val="lowerRoman"/>
      <w:lvlText w:val="%9."/>
      <w:lvlJc w:val="right"/>
      <w:pPr>
        <w:ind w:left="8160" w:hanging="180"/>
      </w:pPr>
    </w:lvl>
  </w:abstractNum>
  <w:abstractNum w:abstractNumId="19">
    <w:nsid w:val="6EA032D4"/>
    <w:multiLevelType w:val="hybridMultilevel"/>
    <w:tmpl w:val="EFB45294"/>
    <w:lvl w:ilvl="0" w:tplc="5F746F8C">
      <w:start w:val="1"/>
      <w:numFmt w:val="lowerLetter"/>
      <w:lvlText w:val="(%1)"/>
      <w:lvlJc w:val="left"/>
      <w:pPr>
        <w:ind w:left="2400" w:hanging="360"/>
      </w:pPr>
      <w:rPr>
        <w:rFonts w:asciiTheme="minorHAnsi" w:hAnsiTheme="minorHAnsi" w:hint="default"/>
        <w:color w:val="auto"/>
        <w:sz w:val="22"/>
      </w:rPr>
    </w:lvl>
    <w:lvl w:ilvl="1" w:tplc="BF56CDCA" w:tentative="1">
      <w:start w:val="1"/>
      <w:numFmt w:val="lowerLetter"/>
      <w:lvlText w:val="%2."/>
      <w:lvlJc w:val="left"/>
      <w:pPr>
        <w:ind w:left="3120" w:hanging="360"/>
      </w:pPr>
    </w:lvl>
    <w:lvl w:ilvl="2" w:tplc="35067CB8" w:tentative="1">
      <w:start w:val="1"/>
      <w:numFmt w:val="lowerRoman"/>
      <w:lvlText w:val="%3."/>
      <w:lvlJc w:val="right"/>
      <w:pPr>
        <w:ind w:left="3840" w:hanging="180"/>
      </w:pPr>
    </w:lvl>
    <w:lvl w:ilvl="3" w:tplc="14E02028" w:tentative="1">
      <w:start w:val="1"/>
      <w:numFmt w:val="decimal"/>
      <w:lvlText w:val="%4."/>
      <w:lvlJc w:val="left"/>
      <w:pPr>
        <w:ind w:left="4560" w:hanging="360"/>
      </w:pPr>
    </w:lvl>
    <w:lvl w:ilvl="4" w:tplc="F760BD32" w:tentative="1">
      <w:start w:val="1"/>
      <w:numFmt w:val="lowerLetter"/>
      <w:lvlText w:val="%5."/>
      <w:lvlJc w:val="left"/>
      <w:pPr>
        <w:ind w:left="5280" w:hanging="360"/>
      </w:pPr>
    </w:lvl>
    <w:lvl w:ilvl="5" w:tplc="D9842872" w:tentative="1">
      <w:start w:val="1"/>
      <w:numFmt w:val="lowerRoman"/>
      <w:lvlText w:val="%6."/>
      <w:lvlJc w:val="right"/>
      <w:pPr>
        <w:ind w:left="6000" w:hanging="180"/>
      </w:pPr>
    </w:lvl>
    <w:lvl w:ilvl="6" w:tplc="1D5837DC" w:tentative="1">
      <w:start w:val="1"/>
      <w:numFmt w:val="decimal"/>
      <w:lvlText w:val="%7."/>
      <w:lvlJc w:val="left"/>
      <w:pPr>
        <w:ind w:left="6720" w:hanging="360"/>
      </w:pPr>
    </w:lvl>
    <w:lvl w:ilvl="7" w:tplc="418CFB0C" w:tentative="1">
      <w:start w:val="1"/>
      <w:numFmt w:val="lowerLetter"/>
      <w:lvlText w:val="%8."/>
      <w:lvlJc w:val="left"/>
      <w:pPr>
        <w:ind w:left="7440" w:hanging="360"/>
      </w:pPr>
    </w:lvl>
    <w:lvl w:ilvl="8" w:tplc="A0A42496" w:tentative="1">
      <w:start w:val="1"/>
      <w:numFmt w:val="lowerRoman"/>
      <w:lvlText w:val="%9."/>
      <w:lvlJc w:val="right"/>
      <w:pPr>
        <w:ind w:left="8160" w:hanging="180"/>
      </w:pPr>
    </w:lvl>
  </w:abstractNum>
  <w:abstractNum w:abstractNumId="20">
    <w:nsid w:val="789655AB"/>
    <w:multiLevelType w:val="hybridMultilevel"/>
    <w:tmpl w:val="B5BC6606"/>
    <w:lvl w:ilvl="0" w:tplc="40EC1A0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91A86B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41C09F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7C018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6A6F906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AD25B9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4D010D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E8874E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2332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4"/>
  </w:num>
  <w:num w:numId="3">
    <w:abstractNumId w:val="3"/>
  </w:num>
  <w:num w:numId="4">
    <w:abstractNumId w:val="1"/>
  </w:num>
  <w:num w:numId="5">
    <w:abstractNumId w:val="2"/>
  </w:num>
  <w:num w:numId="6">
    <w:abstractNumId w:val="0"/>
  </w:num>
  <w:num w:numId="7">
    <w:abstractNumId w:val="10"/>
  </w:num>
  <w:num w:numId="8">
    <w:abstractNumId w:val="7"/>
  </w:num>
  <w:num w:numId="9">
    <w:abstractNumId w:val="16"/>
  </w:num>
  <w:num w:numId="10">
    <w:abstractNumId w:val="9"/>
  </w:num>
  <w:num w:numId="11">
    <w:abstractNumId w:val="18"/>
  </w:num>
  <w:num w:numId="12">
    <w:abstractNumId w:val="19"/>
  </w:num>
  <w:num w:numId="13">
    <w:abstractNumId w:val="17"/>
  </w:num>
  <w:num w:numId="14">
    <w:abstractNumId w:val="12"/>
  </w:num>
  <w:num w:numId="15">
    <w:abstractNumId w:val="11"/>
  </w:num>
  <w:num w:numId="16">
    <w:abstractNumId w:val="13"/>
  </w:num>
  <w:num w:numId="17">
    <w:abstractNumId w:val="4"/>
  </w:num>
  <w:num w:numId="18">
    <w:abstractNumId w:val="20"/>
  </w:num>
  <w:num w:numId="19">
    <w:abstractNumId w:val="6"/>
  </w:num>
  <w:num w:numId="20">
    <w:abstractNumId w:val="8"/>
  </w:num>
  <w:num w:numId="21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removePersonalInformation/>
  <w:removeDateAndTime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2tDQwNrA0NzYzNDU1tDRT0lEKTi0uzszPAykwrQUAuVs+piwAAAA="/>
  </w:docVars>
  <w:rsids>
    <w:rsidRoot w:val="001842DB"/>
    <w:rsid w:val="00001702"/>
    <w:rsid w:val="00001F29"/>
    <w:rsid w:val="000027CB"/>
    <w:rsid w:val="0000356E"/>
    <w:rsid w:val="000045E1"/>
    <w:rsid w:val="0000628A"/>
    <w:rsid w:val="00007A36"/>
    <w:rsid w:val="0002022A"/>
    <w:rsid w:val="00024E3F"/>
    <w:rsid w:val="0003108A"/>
    <w:rsid w:val="00035FC8"/>
    <w:rsid w:val="00036EC1"/>
    <w:rsid w:val="00040C72"/>
    <w:rsid w:val="000429B9"/>
    <w:rsid w:val="0004521A"/>
    <w:rsid w:val="00051684"/>
    <w:rsid w:val="000536AC"/>
    <w:rsid w:val="0005414E"/>
    <w:rsid w:val="00054722"/>
    <w:rsid w:val="00054FE4"/>
    <w:rsid w:val="00055370"/>
    <w:rsid w:val="00055B83"/>
    <w:rsid w:val="00057DD4"/>
    <w:rsid w:val="00057F43"/>
    <w:rsid w:val="00064A95"/>
    <w:rsid w:val="00065D01"/>
    <w:rsid w:val="00065F01"/>
    <w:rsid w:val="0007717C"/>
    <w:rsid w:val="00077523"/>
    <w:rsid w:val="00080565"/>
    <w:rsid w:val="0008073A"/>
    <w:rsid w:val="00085332"/>
    <w:rsid w:val="00086244"/>
    <w:rsid w:val="00087146"/>
    <w:rsid w:val="00094198"/>
    <w:rsid w:val="000953D1"/>
    <w:rsid w:val="00095488"/>
    <w:rsid w:val="00097916"/>
    <w:rsid w:val="000A2C36"/>
    <w:rsid w:val="000A74BB"/>
    <w:rsid w:val="000B0CFE"/>
    <w:rsid w:val="000B1CE0"/>
    <w:rsid w:val="000B4017"/>
    <w:rsid w:val="000B4148"/>
    <w:rsid w:val="000B4D45"/>
    <w:rsid w:val="000C34EE"/>
    <w:rsid w:val="000C4173"/>
    <w:rsid w:val="000C7118"/>
    <w:rsid w:val="000D06E9"/>
    <w:rsid w:val="000D0F27"/>
    <w:rsid w:val="000D1811"/>
    <w:rsid w:val="000D69E7"/>
    <w:rsid w:val="000E1164"/>
    <w:rsid w:val="000E208B"/>
    <w:rsid w:val="000E2F35"/>
    <w:rsid w:val="000F0F01"/>
    <w:rsid w:val="000F1D9C"/>
    <w:rsid w:val="000F26CC"/>
    <w:rsid w:val="000F286A"/>
    <w:rsid w:val="000F399B"/>
    <w:rsid w:val="000F57BE"/>
    <w:rsid w:val="000F7A5F"/>
    <w:rsid w:val="001011CA"/>
    <w:rsid w:val="001017E2"/>
    <w:rsid w:val="0010186A"/>
    <w:rsid w:val="00103098"/>
    <w:rsid w:val="0010689C"/>
    <w:rsid w:val="0010731D"/>
    <w:rsid w:val="00107884"/>
    <w:rsid w:val="001112FF"/>
    <w:rsid w:val="00120263"/>
    <w:rsid w:val="00122F44"/>
    <w:rsid w:val="001270CE"/>
    <w:rsid w:val="00127EC5"/>
    <w:rsid w:val="00132504"/>
    <w:rsid w:val="001326E2"/>
    <w:rsid w:val="00133B56"/>
    <w:rsid w:val="00133D41"/>
    <w:rsid w:val="0013411B"/>
    <w:rsid w:val="0013455B"/>
    <w:rsid w:val="00136A58"/>
    <w:rsid w:val="00141709"/>
    <w:rsid w:val="00143558"/>
    <w:rsid w:val="00153A79"/>
    <w:rsid w:val="001552C2"/>
    <w:rsid w:val="00156D27"/>
    <w:rsid w:val="00161D31"/>
    <w:rsid w:val="00167683"/>
    <w:rsid w:val="00172732"/>
    <w:rsid w:val="00172FA6"/>
    <w:rsid w:val="00173268"/>
    <w:rsid w:val="00173906"/>
    <w:rsid w:val="00173C0A"/>
    <w:rsid w:val="001741BB"/>
    <w:rsid w:val="001748CE"/>
    <w:rsid w:val="00174EFC"/>
    <w:rsid w:val="00177735"/>
    <w:rsid w:val="00177DE5"/>
    <w:rsid w:val="0018214B"/>
    <w:rsid w:val="001842DB"/>
    <w:rsid w:val="00184EC7"/>
    <w:rsid w:val="00195183"/>
    <w:rsid w:val="00197215"/>
    <w:rsid w:val="001B07F3"/>
    <w:rsid w:val="001B3FD3"/>
    <w:rsid w:val="001B4A87"/>
    <w:rsid w:val="001B515F"/>
    <w:rsid w:val="001C126E"/>
    <w:rsid w:val="001C1435"/>
    <w:rsid w:val="001C4511"/>
    <w:rsid w:val="001C68C8"/>
    <w:rsid w:val="001D063A"/>
    <w:rsid w:val="001D1016"/>
    <w:rsid w:val="001D4D94"/>
    <w:rsid w:val="001D51F4"/>
    <w:rsid w:val="001F1436"/>
    <w:rsid w:val="001F1CD5"/>
    <w:rsid w:val="001F3501"/>
    <w:rsid w:val="001F5B2B"/>
    <w:rsid w:val="001F5FE7"/>
    <w:rsid w:val="001F783D"/>
    <w:rsid w:val="00200422"/>
    <w:rsid w:val="002025FD"/>
    <w:rsid w:val="002032FD"/>
    <w:rsid w:val="00203CF3"/>
    <w:rsid w:val="00211F1F"/>
    <w:rsid w:val="00212A18"/>
    <w:rsid w:val="002141E1"/>
    <w:rsid w:val="00215075"/>
    <w:rsid w:val="00216F77"/>
    <w:rsid w:val="00220B74"/>
    <w:rsid w:val="00220FE7"/>
    <w:rsid w:val="00226426"/>
    <w:rsid w:val="00230E65"/>
    <w:rsid w:val="00231571"/>
    <w:rsid w:val="00232F57"/>
    <w:rsid w:val="00233C36"/>
    <w:rsid w:val="00235A25"/>
    <w:rsid w:val="002418F6"/>
    <w:rsid w:val="002424E3"/>
    <w:rsid w:val="00244B07"/>
    <w:rsid w:val="002519E5"/>
    <w:rsid w:val="00252F87"/>
    <w:rsid w:val="00253163"/>
    <w:rsid w:val="00254C90"/>
    <w:rsid w:val="00257E18"/>
    <w:rsid w:val="002637C8"/>
    <w:rsid w:val="00264E07"/>
    <w:rsid w:val="00270AFD"/>
    <w:rsid w:val="0027118A"/>
    <w:rsid w:val="00273C11"/>
    <w:rsid w:val="002756A6"/>
    <w:rsid w:val="0027726D"/>
    <w:rsid w:val="002850C6"/>
    <w:rsid w:val="00292753"/>
    <w:rsid w:val="00294C31"/>
    <w:rsid w:val="0029799A"/>
    <w:rsid w:val="002A7392"/>
    <w:rsid w:val="002B4A15"/>
    <w:rsid w:val="002C56E4"/>
    <w:rsid w:val="002C6015"/>
    <w:rsid w:val="002D587E"/>
    <w:rsid w:val="002D71E6"/>
    <w:rsid w:val="002E0180"/>
    <w:rsid w:val="002E046D"/>
    <w:rsid w:val="002E45D9"/>
    <w:rsid w:val="002F1F41"/>
    <w:rsid w:val="002F2A18"/>
    <w:rsid w:val="002F3381"/>
    <w:rsid w:val="002F4758"/>
    <w:rsid w:val="002F51A2"/>
    <w:rsid w:val="002F75B5"/>
    <w:rsid w:val="0030483E"/>
    <w:rsid w:val="003061A3"/>
    <w:rsid w:val="003103FC"/>
    <w:rsid w:val="00311972"/>
    <w:rsid w:val="003159C4"/>
    <w:rsid w:val="00327180"/>
    <w:rsid w:val="0032744C"/>
    <w:rsid w:val="00332F49"/>
    <w:rsid w:val="00336DF1"/>
    <w:rsid w:val="00345DE0"/>
    <w:rsid w:val="00345ED6"/>
    <w:rsid w:val="00360FC4"/>
    <w:rsid w:val="00361333"/>
    <w:rsid w:val="00361CAC"/>
    <w:rsid w:val="00365B83"/>
    <w:rsid w:val="00367F60"/>
    <w:rsid w:val="00371D64"/>
    <w:rsid w:val="003743E8"/>
    <w:rsid w:val="00380232"/>
    <w:rsid w:val="0039224D"/>
    <w:rsid w:val="003A2DB3"/>
    <w:rsid w:val="003A43D8"/>
    <w:rsid w:val="003A52A4"/>
    <w:rsid w:val="003A7531"/>
    <w:rsid w:val="003A7F61"/>
    <w:rsid w:val="003B2C43"/>
    <w:rsid w:val="003B3474"/>
    <w:rsid w:val="003B42E1"/>
    <w:rsid w:val="003B5A1D"/>
    <w:rsid w:val="003C5892"/>
    <w:rsid w:val="003C58F9"/>
    <w:rsid w:val="003C5B8F"/>
    <w:rsid w:val="003D1BDC"/>
    <w:rsid w:val="003D2CB3"/>
    <w:rsid w:val="003D5472"/>
    <w:rsid w:val="003D54ED"/>
    <w:rsid w:val="003F28FA"/>
    <w:rsid w:val="00400F54"/>
    <w:rsid w:val="004015B4"/>
    <w:rsid w:val="00403494"/>
    <w:rsid w:val="00403E7C"/>
    <w:rsid w:val="00406EF4"/>
    <w:rsid w:val="00411898"/>
    <w:rsid w:val="00414F34"/>
    <w:rsid w:val="00415F99"/>
    <w:rsid w:val="00423252"/>
    <w:rsid w:val="0043098B"/>
    <w:rsid w:val="00434293"/>
    <w:rsid w:val="00445F26"/>
    <w:rsid w:val="00447A15"/>
    <w:rsid w:val="00447D5B"/>
    <w:rsid w:val="00451605"/>
    <w:rsid w:val="0045194E"/>
    <w:rsid w:val="004529C0"/>
    <w:rsid w:val="00455E85"/>
    <w:rsid w:val="00457F21"/>
    <w:rsid w:val="00461C13"/>
    <w:rsid w:val="00467320"/>
    <w:rsid w:val="00470AD5"/>
    <w:rsid w:val="00472BF1"/>
    <w:rsid w:val="004765D9"/>
    <w:rsid w:val="004769BC"/>
    <w:rsid w:val="00480098"/>
    <w:rsid w:val="00481699"/>
    <w:rsid w:val="00483498"/>
    <w:rsid w:val="00485473"/>
    <w:rsid w:val="00486D1E"/>
    <w:rsid w:val="00487D09"/>
    <w:rsid w:val="00487E04"/>
    <w:rsid w:val="004924FD"/>
    <w:rsid w:val="00492F10"/>
    <w:rsid w:val="0049372A"/>
    <w:rsid w:val="00496BCC"/>
    <w:rsid w:val="004A1453"/>
    <w:rsid w:val="004A2C35"/>
    <w:rsid w:val="004A59AB"/>
    <w:rsid w:val="004A5AFD"/>
    <w:rsid w:val="004B027F"/>
    <w:rsid w:val="004B1DAC"/>
    <w:rsid w:val="004B214C"/>
    <w:rsid w:val="004B29D1"/>
    <w:rsid w:val="004B3119"/>
    <w:rsid w:val="004B34B9"/>
    <w:rsid w:val="004B4260"/>
    <w:rsid w:val="004B60A4"/>
    <w:rsid w:val="004C1313"/>
    <w:rsid w:val="004C56EC"/>
    <w:rsid w:val="004C7163"/>
    <w:rsid w:val="004D02C5"/>
    <w:rsid w:val="004D4CC0"/>
    <w:rsid w:val="004D653C"/>
    <w:rsid w:val="004D698D"/>
    <w:rsid w:val="004E19A0"/>
    <w:rsid w:val="004E2F82"/>
    <w:rsid w:val="004E35A3"/>
    <w:rsid w:val="004E3DF3"/>
    <w:rsid w:val="004F1370"/>
    <w:rsid w:val="004F1E0E"/>
    <w:rsid w:val="004F765C"/>
    <w:rsid w:val="005011ED"/>
    <w:rsid w:val="0051094C"/>
    <w:rsid w:val="00511246"/>
    <w:rsid w:val="005113E1"/>
    <w:rsid w:val="00514412"/>
    <w:rsid w:val="00517B2D"/>
    <w:rsid w:val="0052068F"/>
    <w:rsid w:val="00522C85"/>
    <w:rsid w:val="00523057"/>
    <w:rsid w:val="0052418D"/>
    <w:rsid w:val="00524C20"/>
    <w:rsid w:val="005261C7"/>
    <w:rsid w:val="0052711C"/>
    <w:rsid w:val="0052779E"/>
    <w:rsid w:val="0053573D"/>
    <w:rsid w:val="0054361D"/>
    <w:rsid w:val="00545E38"/>
    <w:rsid w:val="00547502"/>
    <w:rsid w:val="00547DF1"/>
    <w:rsid w:val="0055419C"/>
    <w:rsid w:val="005548B0"/>
    <w:rsid w:val="00554941"/>
    <w:rsid w:val="0055548A"/>
    <w:rsid w:val="00563518"/>
    <w:rsid w:val="00564B70"/>
    <w:rsid w:val="005767F6"/>
    <w:rsid w:val="00584416"/>
    <w:rsid w:val="00587F79"/>
    <w:rsid w:val="0059017A"/>
    <w:rsid w:val="00590E8D"/>
    <w:rsid w:val="005928AF"/>
    <w:rsid w:val="00593E28"/>
    <w:rsid w:val="00594425"/>
    <w:rsid w:val="005957F7"/>
    <w:rsid w:val="005A174D"/>
    <w:rsid w:val="005A382C"/>
    <w:rsid w:val="005B03A5"/>
    <w:rsid w:val="005B235D"/>
    <w:rsid w:val="005B4678"/>
    <w:rsid w:val="005C0FBD"/>
    <w:rsid w:val="005C4441"/>
    <w:rsid w:val="005D1C35"/>
    <w:rsid w:val="005D2084"/>
    <w:rsid w:val="005D6A28"/>
    <w:rsid w:val="005D6E22"/>
    <w:rsid w:val="005E0E66"/>
    <w:rsid w:val="005E29D0"/>
    <w:rsid w:val="005F06F0"/>
    <w:rsid w:val="005F2F5C"/>
    <w:rsid w:val="005F38EE"/>
    <w:rsid w:val="005F3C9B"/>
    <w:rsid w:val="005F7A18"/>
    <w:rsid w:val="00600D7E"/>
    <w:rsid w:val="006024FE"/>
    <w:rsid w:val="00607A9C"/>
    <w:rsid w:val="0061313B"/>
    <w:rsid w:val="00615B2C"/>
    <w:rsid w:val="006227BF"/>
    <w:rsid w:val="006237EA"/>
    <w:rsid w:val="00623C63"/>
    <w:rsid w:val="0062680C"/>
    <w:rsid w:val="00630AF0"/>
    <w:rsid w:val="006317E6"/>
    <w:rsid w:val="00632771"/>
    <w:rsid w:val="006377BE"/>
    <w:rsid w:val="006411CC"/>
    <w:rsid w:val="006415E3"/>
    <w:rsid w:val="00642810"/>
    <w:rsid w:val="00642882"/>
    <w:rsid w:val="00643831"/>
    <w:rsid w:val="006451C5"/>
    <w:rsid w:val="006459E3"/>
    <w:rsid w:val="00646443"/>
    <w:rsid w:val="00650461"/>
    <w:rsid w:val="0065200A"/>
    <w:rsid w:val="00655E62"/>
    <w:rsid w:val="0065791B"/>
    <w:rsid w:val="006724EB"/>
    <w:rsid w:val="006734E8"/>
    <w:rsid w:val="00680426"/>
    <w:rsid w:val="00685F0C"/>
    <w:rsid w:val="006864B8"/>
    <w:rsid w:val="006870B4"/>
    <w:rsid w:val="0069101F"/>
    <w:rsid w:val="00692AAA"/>
    <w:rsid w:val="00693D10"/>
    <w:rsid w:val="006942A1"/>
    <w:rsid w:val="00695935"/>
    <w:rsid w:val="006973E1"/>
    <w:rsid w:val="006A0903"/>
    <w:rsid w:val="006A2EF4"/>
    <w:rsid w:val="006B2E47"/>
    <w:rsid w:val="006B39FD"/>
    <w:rsid w:val="006C2065"/>
    <w:rsid w:val="006C233A"/>
    <w:rsid w:val="006C3DB7"/>
    <w:rsid w:val="006C7B29"/>
    <w:rsid w:val="006D24A4"/>
    <w:rsid w:val="006D3BD5"/>
    <w:rsid w:val="006D4562"/>
    <w:rsid w:val="006D78E9"/>
    <w:rsid w:val="006E0A98"/>
    <w:rsid w:val="006E3277"/>
    <w:rsid w:val="006E5181"/>
    <w:rsid w:val="006E620F"/>
    <w:rsid w:val="006F123E"/>
    <w:rsid w:val="006F4ECE"/>
    <w:rsid w:val="00703203"/>
    <w:rsid w:val="007047AC"/>
    <w:rsid w:val="00715051"/>
    <w:rsid w:val="00715985"/>
    <w:rsid w:val="0072045C"/>
    <w:rsid w:val="007218E8"/>
    <w:rsid w:val="00725CCF"/>
    <w:rsid w:val="007331AE"/>
    <w:rsid w:val="00733A9D"/>
    <w:rsid w:val="007340C1"/>
    <w:rsid w:val="00735799"/>
    <w:rsid w:val="00735BB4"/>
    <w:rsid w:val="00736A2F"/>
    <w:rsid w:val="00737875"/>
    <w:rsid w:val="007379A4"/>
    <w:rsid w:val="00737C4B"/>
    <w:rsid w:val="00741A44"/>
    <w:rsid w:val="0074224B"/>
    <w:rsid w:val="00743225"/>
    <w:rsid w:val="00747EA3"/>
    <w:rsid w:val="007539CD"/>
    <w:rsid w:val="00755F13"/>
    <w:rsid w:val="00757822"/>
    <w:rsid w:val="00760BFE"/>
    <w:rsid w:val="007633C7"/>
    <w:rsid w:val="00763F91"/>
    <w:rsid w:val="007664FB"/>
    <w:rsid w:val="00767CBA"/>
    <w:rsid w:val="00770318"/>
    <w:rsid w:val="00771109"/>
    <w:rsid w:val="00777568"/>
    <w:rsid w:val="00780BB4"/>
    <w:rsid w:val="00786828"/>
    <w:rsid w:val="00790548"/>
    <w:rsid w:val="00791DF4"/>
    <w:rsid w:val="00794304"/>
    <w:rsid w:val="00795E45"/>
    <w:rsid w:val="00796125"/>
    <w:rsid w:val="007A1C4E"/>
    <w:rsid w:val="007A5362"/>
    <w:rsid w:val="007A6604"/>
    <w:rsid w:val="007B3384"/>
    <w:rsid w:val="007B4F1F"/>
    <w:rsid w:val="007B7E27"/>
    <w:rsid w:val="007C237A"/>
    <w:rsid w:val="007C347A"/>
    <w:rsid w:val="007C4F2A"/>
    <w:rsid w:val="007C5C92"/>
    <w:rsid w:val="007D39DA"/>
    <w:rsid w:val="007D7514"/>
    <w:rsid w:val="007D7F6A"/>
    <w:rsid w:val="007E0F65"/>
    <w:rsid w:val="007E1052"/>
    <w:rsid w:val="007E108A"/>
    <w:rsid w:val="007E1D77"/>
    <w:rsid w:val="007F2475"/>
    <w:rsid w:val="007F3DF4"/>
    <w:rsid w:val="007F6F95"/>
    <w:rsid w:val="00800AC9"/>
    <w:rsid w:val="008024FD"/>
    <w:rsid w:val="008035F6"/>
    <w:rsid w:val="00804CFE"/>
    <w:rsid w:val="008079C0"/>
    <w:rsid w:val="00807EE0"/>
    <w:rsid w:val="008115BB"/>
    <w:rsid w:val="008147A5"/>
    <w:rsid w:val="00816DD3"/>
    <w:rsid w:val="00821D82"/>
    <w:rsid w:val="0082555D"/>
    <w:rsid w:val="008333D6"/>
    <w:rsid w:val="00833991"/>
    <w:rsid w:val="008357F0"/>
    <w:rsid w:val="008367C8"/>
    <w:rsid w:val="0083756B"/>
    <w:rsid w:val="00842BFC"/>
    <w:rsid w:val="008452F6"/>
    <w:rsid w:val="00851E4F"/>
    <w:rsid w:val="0085415C"/>
    <w:rsid w:val="00855FCC"/>
    <w:rsid w:val="00861415"/>
    <w:rsid w:val="00863AC0"/>
    <w:rsid w:val="008659C6"/>
    <w:rsid w:val="008706A6"/>
    <w:rsid w:val="00873398"/>
    <w:rsid w:val="00874FA5"/>
    <w:rsid w:val="008779EC"/>
    <w:rsid w:val="008831CE"/>
    <w:rsid w:val="00883528"/>
    <w:rsid w:val="008848BA"/>
    <w:rsid w:val="00886317"/>
    <w:rsid w:val="0089250D"/>
    <w:rsid w:val="0089494F"/>
    <w:rsid w:val="00895E60"/>
    <w:rsid w:val="00895F59"/>
    <w:rsid w:val="008A52C3"/>
    <w:rsid w:val="008A6DEF"/>
    <w:rsid w:val="008B212C"/>
    <w:rsid w:val="008B3064"/>
    <w:rsid w:val="008B52BD"/>
    <w:rsid w:val="008B7760"/>
    <w:rsid w:val="008C05E6"/>
    <w:rsid w:val="008C0C06"/>
    <w:rsid w:val="008C4EC0"/>
    <w:rsid w:val="008C6BEE"/>
    <w:rsid w:val="008D08BF"/>
    <w:rsid w:val="008D1FBA"/>
    <w:rsid w:val="008D2DAE"/>
    <w:rsid w:val="008D4656"/>
    <w:rsid w:val="008D70CE"/>
    <w:rsid w:val="008D77CB"/>
    <w:rsid w:val="008D7AEA"/>
    <w:rsid w:val="008E1C50"/>
    <w:rsid w:val="008E2867"/>
    <w:rsid w:val="008E2BF5"/>
    <w:rsid w:val="008E4AC3"/>
    <w:rsid w:val="008F16AB"/>
    <w:rsid w:val="008F4643"/>
    <w:rsid w:val="008F4D9A"/>
    <w:rsid w:val="008F63F8"/>
    <w:rsid w:val="008F7435"/>
    <w:rsid w:val="008F7D44"/>
    <w:rsid w:val="0090667D"/>
    <w:rsid w:val="00906692"/>
    <w:rsid w:val="009075C0"/>
    <w:rsid w:val="0091668A"/>
    <w:rsid w:val="00920889"/>
    <w:rsid w:val="00921608"/>
    <w:rsid w:val="009266A7"/>
    <w:rsid w:val="00926B81"/>
    <w:rsid w:val="00932409"/>
    <w:rsid w:val="00940EF2"/>
    <w:rsid w:val="0094470D"/>
    <w:rsid w:val="009447D5"/>
    <w:rsid w:val="00944E1E"/>
    <w:rsid w:val="009476AC"/>
    <w:rsid w:val="009502DC"/>
    <w:rsid w:val="009524D4"/>
    <w:rsid w:val="00954BA3"/>
    <w:rsid w:val="00957549"/>
    <w:rsid w:val="00957570"/>
    <w:rsid w:val="0096219C"/>
    <w:rsid w:val="009621C4"/>
    <w:rsid w:val="009631AC"/>
    <w:rsid w:val="009676E7"/>
    <w:rsid w:val="00974668"/>
    <w:rsid w:val="00976520"/>
    <w:rsid w:val="00977A91"/>
    <w:rsid w:val="00980097"/>
    <w:rsid w:val="00982AFE"/>
    <w:rsid w:val="00993F5C"/>
    <w:rsid w:val="009959E1"/>
    <w:rsid w:val="009964B5"/>
    <w:rsid w:val="009978CE"/>
    <w:rsid w:val="009A0BF7"/>
    <w:rsid w:val="009B16DE"/>
    <w:rsid w:val="009B3E4F"/>
    <w:rsid w:val="009B5EA5"/>
    <w:rsid w:val="009B6173"/>
    <w:rsid w:val="009B6946"/>
    <w:rsid w:val="009C218A"/>
    <w:rsid w:val="009D2E89"/>
    <w:rsid w:val="009D3201"/>
    <w:rsid w:val="009D42CD"/>
    <w:rsid w:val="009D4B45"/>
    <w:rsid w:val="009D7064"/>
    <w:rsid w:val="009D74E9"/>
    <w:rsid w:val="009E1E08"/>
    <w:rsid w:val="009E4D16"/>
    <w:rsid w:val="009E5778"/>
    <w:rsid w:val="009E7480"/>
    <w:rsid w:val="009E7DFA"/>
    <w:rsid w:val="009F2BAD"/>
    <w:rsid w:val="009F53D7"/>
    <w:rsid w:val="009F5839"/>
    <w:rsid w:val="009F7769"/>
    <w:rsid w:val="00A00E76"/>
    <w:rsid w:val="00A05D36"/>
    <w:rsid w:val="00A06663"/>
    <w:rsid w:val="00A07A7E"/>
    <w:rsid w:val="00A11D53"/>
    <w:rsid w:val="00A1434A"/>
    <w:rsid w:val="00A23E94"/>
    <w:rsid w:val="00A25DF8"/>
    <w:rsid w:val="00A3090D"/>
    <w:rsid w:val="00A335A4"/>
    <w:rsid w:val="00A37736"/>
    <w:rsid w:val="00A37E15"/>
    <w:rsid w:val="00A40C6A"/>
    <w:rsid w:val="00A4478C"/>
    <w:rsid w:val="00A459BB"/>
    <w:rsid w:val="00A5063D"/>
    <w:rsid w:val="00A530BF"/>
    <w:rsid w:val="00A5548D"/>
    <w:rsid w:val="00A66988"/>
    <w:rsid w:val="00A7598C"/>
    <w:rsid w:val="00A7767E"/>
    <w:rsid w:val="00A80D13"/>
    <w:rsid w:val="00A84457"/>
    <w:rsid w:val="00A85B60"/>
    <w:rsid w:val="00A93D39"/>
    <w:rsid w:val="00AA0188"/>
    <w:rsid w:val="00AA472C"/>
    <w:rsid w:val="00AA51FE"/>
    <w:rsid w:val="00AB0D46"/>
    <w:rsid w:val="00AB5031"/>
    <w:rsid w:val="00AC1E47"/>
    <w:rsid w:val="00AC4020"/>
    <w:rsid w:val="00AC4B8B"/>
    <w:rsid w:val="00AC7CD5"/>
    <w:rsid w:val="00AD34F3"/>
    <w:rsid w:val="00AD419A"/>
    <w:rsid w:val="00AD46E8"/>
    <w:rsid w:val="00AD4765"/>
    <w:rsid w:val="00AD73A1"/>
    <w:rsid w:val="00AE1DC7"/>
    <w:rsid w:val="00AE205A"/>
    <w:rsid w:val="00AE2B98"/>
    <w:rsid w:val="00AE3B87"/>
    <w:rsid w:val="00AF2403"/>
    <w:rsid w:val="00AF2680"/>
    <w:rsid w:val="00AF275E"/>
    <w:rsid w:val="00B00037"/>
    <w:rsid w:val="00B0175A"/>
    <w:rsid w:val="00B0424B"/>
    <w:rsid w:val="00B04B2D"/>
    <w:rsid w:val="00B04F60"/>
    <w:rsid w:val="00B113CA"/>
    <w:rsid w:val="00B13C10"/>
    <w:rsid w:val="00B14391"/>
    <w:rsid w:val="00B149D5"/>
    <w:rsid w:val="00B1683A"/>
    <w:rsid w:val="00B1719F"/>
    <w:rsid w:val="00B179BA"/>
    <w:rsid w:val="00B208A9"/>
    <w:rsid w:val="00B2251E"/>
    <w:rsid w:val="00B248EA"/>
    <w:rsid w:val="00B27A0F"/>
    <w:rsid w:val="00B30128"/>
    <w:rsid w:val="00B30995"/>
    <w:rsid w:val="00B32CEC"/>
    <w:rsid w:val="00B338B7"/>
    <w:rsid w:val="00B350D0"/>
    <w:rsid w:val="00B41078"/>
    <w:rsid w:val="00B41806"/>
    <w:rsid w:val="00B4262B"/>
    <w:rsid w:val="00B43CBC"/>
    <w:rsid w:val="00B55E2C"/>
    <w:rsid w:val="00B618D5"/>
    <w:rsid w:val="00B64F07"/>
    <w:rsid w:val="00B75561"/>
    <w:rsid w:val="00B77445"/>
    <w:rsid w:val="00B77C74"/>
    <w:rsid w:val="00B802EB"/>
    <w:rsid w:val="00B8318E"/>
    <w:rsid w:val="00B92446"/>
    <w:rsid w:val="00B962B7"/>
    <w:rsid w:val="00B97761"/>
    <w:rsid w:val="00BA5941"/>
    <w:rsid w:val="00BA7A1F"/>
    <w:rsid w:val="00BB168C"/>
    <w:rsid w:val="00BB4E4F"/>
    <w:rsid w:val="00BB5FAA"/>
    <w:rsid w:val="00BB6718"/>
    <w:rsid w:val="00BB7A1A"/>
    <w:rsid w:val="00BC1B71"/>
    <w:rsid w:val="00BC4324"/>
    <w:rsid w:val="00BC5132"/>
    <w:rsid w:val="00BC5D87"/>
    <w:rsid w:val="00BD2BC7"/>
    <w:rsid w:val="00BD39DC"/>
    <w:rsid w:val="00BD610D"/>
    <w:rsid w:val="00BE0692"/>
    <w:rsid w:val="00BE0908"/>
    <w:rsid w:val="00BE10B6"/>
    <w:rsid w:val="00BE4A19"/>
    <w:rsid w:val="00BE4D48"/>
    <w:rsid w:val="00BE56C0"/>
    <w:rsid w:val="00BE6036"/>
    <w:rsid w:val="00BF35E2"/>
    <w:rsid w:val="00BF3CF8"/>
    <w:rsid w:val="00BF426C"/>
    <w:rsid w:val="00BF7666"/>
    <w:rsid w:val="00C02203"/>
    <w:rsid w:val="00C055B6"/>
    <w:rsid w:val="00C057BF"/>
    <w:rsid w:val="00C07E4F"/>
    <w:rsid w:val="00C10CB7"/>
    <w:rsid w:val="00C11562"/>
    <w:rsid w:val="00C11656"/>
    <w:rsid w:val="00C117F2"/>
    <w:rsid w:val="00C14419"/>
    <w:rsid w:val="00C15822"/>
    <w:rsid w:val="00C20451"/>
    <w:rsid w:val="00C21F89"/>
    <w:rsid w:val="00C270FB"/>
    <w:rsid w:val="00C31EEC"/>
    <w:rsid w:val="00C329E6"/>
    <w:rsid w:val="00C33786"/>
    <w:rsid w:val="00C402F4"/>
    <w:rsid w:val="00C41BA7"/>
    <w:rsid w:val="00C425CD"/>
    <w:rsid w:val="00C51549"/>
    <w:rsid w:val="00C516FE"/>
    <w:rsid w:val="00C612C8"/>
    <w:rsid w:val="00C625EC"/>
    <w:rsid w:val="00C6516D"/>
    <w:rsid w:val="00C7064C"/>
    <w:rsid w:val="00C76D9D"/>
    <w:rsid w:val="00C835D8"/>
    <w:rsid w:val="00C83F4C"/>
    <w:rsid w:val="00C84145"/>
    <w:rsid w:val="00C84E06"/>
    <w:rsid w:val="00C86B1A"/>
    <w:rsid w:val="00C91D61"/>
    <w:rsid w:val="00C951C2"/>
    <w:rsid w:val="00C96A2A"/>
    <w:rsid w:val="00CA25BA"/>
    <w:rsid w:val="00CA2C38"/>
    <w:rsid w:val="00CA5270"/>
    <w:rsid w:val="00CA6E64"/>
    <w:rsid w:val="00CA7E79"/>
    <w:rsid w:val="00CB3439"/>
    <w:rsid w:val="00CB3B98"/>
    <w:rsid w:val="00CC091E"/>
    <w:rsid w:val="00CC3D2A"/>
    <w:rsid w:val="00CC6119"/>
    <w:rsid w:val="00CD34DC"/>
    <w:rsid w:val="00CE0156"/>
    <w:rsid w:val="00CE40FD"/>
    <w:rsid w:val="00CE5977"/>
    <w:rsid w:val="00CF6C65"/>
    <w:rsid w:val="00CF78D8"/>
    <w:rsid w:val="00D0302C"/>
    <w:rsid w:val="00D03DA1"/>
    <w:rsid w:val="00D11A00"/>
    <w:rsid w:val="00D12AE6"/>
    <w:rsid w:val="00D131BB"/>
    <w:rsid w:val="00D13990"/>
    <w:rsid w:val="00D15797"/>
    <w:rsid w:val="00D16E6A"/>
    <w:rsid w:val="00D226B8"/>
    <w:rsid w:val="00D25437"/>
    <w:rsid w:val="00D313E7"/>
    <w:rsid w:val="00D328D7"/>
    <w:rsid w:val="00D332D3"/>
    <w:rsid w:val="00D368DB"/>
    <w:rsid w:val="00D37DB3"/>
    <w:rsid w:val="00D40222"/>
    <w:rsid w:val="00D46041"/>
    <w:rsid w:val="00D50E56"/>
    <w:rsid w:val="00D52A93"/>
    <w:rsid w:val="00D52BA5"/>
    <w:rsid w:val="00D63985"/>
    <w:rsid w:val="00D663B1"/>
    <w:rsid w:val="00D7021A"/>
    <w:rsid w:val="00D70A41"/>
    <w:rsid w:val="00D71B13"/>
    <w:rsid w:val="00D71E15"/>
    <w:rsid w:val="00D71F6B"/>
    <w:rsid w:val="00D72766"/>
    <w:rsid w:val="00D745DD"/>
    <w:rsid w:val="00D759C9"/>
    <w:rsid w:val="00D761F8"/>
    <w:rsid w:val="00D7666B"/>
    <w:rsid w:val="00D76E44"/>
    <w:rsid w:val="00D80FB8"/>
    <w:rsid w:val="00D8256E"/>
    <w:rsid w:val="00D867F3"/>
    <w:rsid w:val="00D90459"/>
    <w:rsid w:val="00D93620"/>
    <w:rsid w:val="00D96D3E"/>
    <w:rsid w:val="00DA5F33"/>
    <w:rsid w:val="00DA69BC"/>
    <w:rsid w:val="00DA6D7C"/>
    <w:rsid w:val="00DB0643"/>
    <w:rsid w:val="00DB1BC6"/>
    <w:rsid w:val="00DC5F7B"/>
    <w:rsid w:val="00DD0A1A"/>
    <w:rsid w:val="00DD16C7"/>
    <w:rsid w:val="00DD3B27"/>
    <w:rsid w:val="00DD64CF"/>
    <w:rsid w:val="00DE04EA"/>
    <w:rsid w:val="00DE151D"/>
    <w:rsid w:val="00DE30C9"/>
    <w:rsid w:val="00DF2222"/>
    <w:rsid w:val="00E00DAF"/>
    <w:rsid w:val="00E01938"/>
    <w:rsid w:val="00E022AA"/>
    <w:rsid w:val="00E027E7"/>
    <w:rsid w:val="00E072C3"/>
    <w:rsid w:val="00E07A63"/>
    <w:rsid w:val="00E145C1"/>
    <w:rsid w:val="00E15A10"/>
    <w:rsid w:val="00E2066C"/>
    <w:rsid w:val="00E238F2"/>
    <w:rsid w:val="00E2487D"/>
    <w:rsid w:val="00E3724F"/>
    <w:rsid w:val="00E40815"/>
    <w:rsid w:val="00E4274F"/>
    <w:rsid w:val="00E42B9C"/>
    <w:rsid w:val="00E516A9"/>
    <w:rsid w:val="00E534E7"/>
    <w:rsid w:val="00E5377F"/>
    <w:rsid w:val="00E54EC6"/>
    <w:rsid w:val="00E554DF"/>
    <w:rsid w:val="00E5768C"/>
    <w:rsid w:val="00E61328"/>
    <w:rsid w:val="00E631CE"/>
    <w:rsid w:val="00E6351E"/>
    <w:rsid w:val="00E650E7"/>
    <w:rsid w:val="00E70ADC"/>
    <w:rsid w:val="00E805F5"/>
    <w:rsid w:val="00E8356B"/>
    <w:rsid w:val="00E84CCE"/>
    <w:rsid w:val="00E858EA"/>
    <w:rsid w:val="00E86F65"/>
    <w:rsid w:val="00E87F85"/>
    <w:rsid w:val="00E94F18"/>
    <w:rsid w:val="00EA17EC"/>
    <w:rsid w:val="00EA4862"/>
    <w:rsid w:val="00EA5D5A"/>
    <w:rsid w:val="00EB164B"/>
    <w:rsid w:val="00EB18BD"/>
    <w:rsid w:val="00EB3110"/>
    <w:rsid w:val="00EB35C0"/>
    <w:rsid w:val="00EB5211"/>
    <w:rsid w:val="00EB69A8"/>
    <w:rsid w:val="00EB7FAB"/>
    <w:rsid w:val="00EC577C"/>
    <w:rsid w:val="00EC5A7E"/>
    <w:rsid w:val="00EC6D7A"/>
    <w:rsid w:val="00ED25B7"/>
    <w:rsid w:val="00EE0778"/>
    <w:rsid w:val="00EE194E"/>
    <w:rsid w:val="00EE2389"/>
    <w:rsid w:val="00EE2D80"/>
    <w:rsid w:val="00EE67C5"/>
    <w:rsid w:val="00EF1589"/>
    <w:rsid w:val="00EF459B"/>
    <w:rsid w:val="00F00CA4"/>
    <w:rsid w:val="00F039E4"/>
    <w:rsid w:val="00F0764D"/>
    <w:rsid w:val="00F10F57"/>
    <w:rsid w:val="00F13BF4"/>
    <w:rsid w:val="00F20D79"/>
    <w:rsid w:val="00F23DDD"/>
    <w:rsid w:val="00F33FF4"/>
    <w:rsid w:val="00F43926"/>
    <w:rsid w:val="00F463B7"/>
    <w:rsid w:val="00F46D8C"/>
    <w:rsid w:val="00F51ED7"/>
    <w:rsid w:val="00F54B63"/>
    <w:rsid w:val="00F626E3"/>
    <w:rsid w:val="00F71C27"/>
    <w:rsid w:val="00F71E71"/>
    <w:rsid w:val="00F73578"/>
    <w:rsid w:val="00F7398D"/>
    <w:rsid w:val="00F75C84"/>
    <w:rsid w:val="00F76B0F"/>
    <w:rsid w:val="00F77D81"/>
    <w:rsid w:val="00F806FF"/>
    <w:rsid w:val="00F8434B"/>
    <w:rsid w:val="00F85C3B"/>
    <w:rsid w:val="00F86E88"/>
    <w:rsid w:val="00F87451"/>
    <w:rsid w:val="00F87465"/>
    <w:rsid w:val="00F87BB6"/>
    <w:rsid w:val="00F91E16"/>
    <w:rsid w:val="00F93C85"/>
    <w:rsid w:val="00FA0A61"/>
    <w:rsid w:val="00FA3FCE"/>
    <w:rsid w:val="00FB0460"/>
    <w:rsid w:val="00FB0ECE"/>
    <w:rsid w:val="00FB14E1"/>
    <w:rsid w:val="00FB27E0"/>
    <w:rsid w:val="00FB2A7E"/>
    <w:rsid w:val="00FC3C31"/>
    <w:rsid w:val="00FC4A88"/>
    <w:rsid w:val="00FC6570"/>
    <w:rsid w:val="00FD20CE"/>
    <w:rsid w:val="00FD3BFD"/>
    <w:rsid w:val="00FD3C7F"/>
    <w:rsid w:val="00FD49BD"/>
    <w:rsid w:val="00FD5D51"/>
    <w:rsid w:val="00FD653A"/>
    <w:rsid w:val="00FD7A1F"/>
    <w:rsid w:val="00FE052A"/>
    <w:rsid w:val="00FE292B"/>
    <w:rsid w:val="00FE7280"/>
    <w:rsid w:val="00FE7789"/>
    <w:rsid w:val="00FF2DD8"/>
    <w:rsid w:val="00FF41B0"/>
    <w:rsid w:val="00FF56EA"/>
    <w:rsid w:val="00FF7B4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2ECA77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pl-PL" w:eastAsia="pl-PL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</w:style>
  <w:style w:type="paragraph" w:styleId="Nagwek3">
    <w:name w:val="heading 3"/>
    <w:basedOn w:val="Normalny"/>
    <w:link w:val="Nagwek3Znak"/>
    <w:uiPriority w:val="9"/>
    <w:qFormat/>
    <w:rsid w:val="00FD7A1F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/>
      <w:b/>
      <w:bCs/>
      <w:sz w:val="27"/>
      <w:szCs w:val="27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Akapitzlist">
    <w:name w:val="List Paragraph"/>
    <w:basedOn w:val="Normalny"/>
    <w:uiPriority w:val="34"/>
    <w:qFormat/>
    <w:rsid w:val="00F51ED7"/>
    <w:pPr>
      <w:ind w:left="720"/>
      <w:contextualSpacing/>
    </w:pPr>
  </w:style>
  <w:style w:type="paragraph" w:customStyle="1" w:styleId="ack">
    <w:name w:val="ack"/>
    <w:basedOn w:val="Normalny"/>
    <w:rsid w:val="009A0BF7"/>
    <w:pPr>
      <w:spacing w:after="240" w:line="480" w:lineRule="atLeast"/>
    </w:pPr>
    <w:rPr>
      <w:rFonts w:ascii="Times New Roman" w:eastAsia="Times New Roman" w:hAnsi="Times New Roman"/>
      <w:sz w:val="20"/>
      <w:szCs w:val="20"/>
      <w:lang w:val="en-GB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10186A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10186A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10186A"/>
    <w:rPr>
      <w:rFonts w:cs="Times New Roman"/>
      <w:sz w:val="20"/>
      <w:szCs w:val="20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10186A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10186A"/>
    <w:rPr>
      <w:rFonts w:cs="Times New Roman"/>
      <w:b/>
      <w:bCs/>
      <w:sz w:val="20"/>
      <w:szCs w:val="20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10186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10186A"/>
    <w:rPr>
      <w:rFonts w:ascii="Tahoma" w:hAnsi="Tahoma" w:cs="Tahoma"/>
      <w:sz w:val="16"/>
      <w:szCs w:val="16"/>
    </w:rPr>
  </w:style>
  <w:style w:type="paragraph" w:styleId="HTML-wstpniesformatowany">
    <w:name w:val="HTML Preformatted"/>
    <w:basedOn w:val="Normalny"/>
    <w:link w:val="HTML-wstpniesformatowanyZnak"/>
    <w:uiPriority w:val="99"/>
    <w:semiHidden/>
    <w:unhideWhenUsed/>
    <w:rsid w:val="00A07A7E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-wstpniesformatowanyZnak">
    <w:name w:val="HTML - wstępnie sformatowany Znak"/>
    <w:basedOn w:val="Domylnaczcionkaakapitu"/>
    <w:link w:val="HTML-wstpniesformatowany"/>
    <w:uiPriority w:val="99"/>
    <w:semiHidden/>
    <w:rsid w:val="00A07A7E"/>
    <w:rPr>
      <w:rFonts w:ascii="Consolas" w:hAnsi="Consolas" w:cs="Times New Roman"/>
      <w:sz w:val="20"/>
      <w:szCs w:val="20"/>
    </w:rPr>
  </w:style>
  <w:style w:type="table" w:styleId="Tabela-Siatka">
    <w:name w:val="Table Grid"/>
    <w:basedOn w:val="Standardowy"/>
    <w:uiPriority w:val="39"/>
    <w:rsid w:val="00F463B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Nagwek3Znak">
    <w:name w:val="Nagłówek 3 Znak"/>
    <w:basedOn w:val="Domylnaczcionkaakapitu"/>
    <w:link w:val="Nagwek3"/>
    <w:uiPriority w:val="9"/>
    <w:rsid w:val="00FD7A1F"/>
    <w:rPr>
      <w:rFonts w:ascii="Times New Roman" w:eastAsia="Times New Roman" w:hAnsi="Times New Roman" w:cs="Times New Roman"/>
      <w:b/>
      <w:bCs/>
      <w:sz w:val="27"/>
      <w:szCs w:val="27"/>
      <w:lang w:eastAsia="pl-PL"/>
    </w:rPr>
  </w:style>
  <w:style w:type="character" w:customStyle="1" w:styleId="y2iqfc">
    <w:name w:val="y2iqfc"/>
    <w:basedOn w:val="Domylnaczcionkaakapitu"/>
    <w:rsid w:val="00122F44"/>
  </w:style>
  <w:style w:type="character" w:styleId="Hipercze">
    <w:name w:val="Hyperlink"/>
    <w:uiPriority w:val="99"/>
    <w:rsid w:val="00CB3439"/>
    <w:rPr>
      <w:color w:val="0000FF"/>
      <w:u w:val="single"/>
    </w:rPr>
  </w:style>
  <w:style w:type="character" w:customStyle="1" w:styleId="cit-title">
    <w:name w:val="cit-title"/>
    <w:basedOn w:val="Domylnaczcionkaakapitu"/>
    <w:rsid w:val="00CB3439"/>
  </w:style>
  <w:style w:type="character" w:customStyle="1" w:styleId="cit-year-info">
    <w:name w:val="cit-year-info"/>
    <w:basedOn w:val="Domylnaczcionkaakapitu"/>
    <w:rsid w:val="00CB3439"/>
  </w:style>
  <w:style w:type="character" w:customStyle="1" w:styleId="cit-volume">
    <w:name w:val="cit-volume"/>
    <w:basedOn w:val="Domylnaczcionkaakapitu"/>
    <w:rsid w:val="00CB3439"/>
  </w:style>
  <w:style w:type="character" w:customStyle="1" w:styleId="cit-issue">
    <w:name w:val="cit-issue"/>
    <w:basedOn w:val="Domylnaczcionkaakapitu"/>
    <w:rsid w:val="00CB3439"/>
  </w:style>
  <w:style w:type="character" w:customStyle="1" w:styleId="cit-pagerange">
    <w:name w:val="cit-pagerange"/>
    <w:basedOn w:val="Domylnaczcionkaakapitu"/>
    <w:rsid w:val="00CB3439"/>
  </w:style>
  <w:style w:type="paragraph" w:styleId="Tekstprzypisukocowego">
    <w:name w:val="endnote text"/>
    <w:basedOn w:val="Normalny"/>
    <w:link w:val="TekstprzypisukocowegoZnak"/>
    <w:uiPriority w:val="99"/>
    <w:unhideWhenUsed/>
    <w:rsid w:val="00CB3439"/>
    <w:pPr>
      <w:spacing w:after="120" w:line="264" w:lineRule="auto"/>
    </w:pPr>
    <w:rPr>
      <w:rFonts w:ascii="Calibri" w:eastAsia="Times New Roman" w:hAnsi="Calibri"/>
      <w:sz w:val="20"/>
      <w:szCs w:val="20"/>
    </w:rPr>
  </w:style>
  <w:style w:type="character" w:customStyle="1" w:styleId="TekstprzypisukocowegoZnak">
    <w:name w:val="Tekst przypisu końcowego Znak"/>
    <w:basedOn w:val="Domylnaczcionkaakapitu"/>
    <w:link w:val="Tekstprzypisukocowego"/>
    <w:uiPriority w:val="99"/>
    <w:rsid w:val="00CB3439"/>
    <w:rPr>
      <w:rFonts w:ascii="Calibri" w:eastAsia="Times New Roman" w:hAnsi="Calibri" w:cs="Times New Roman"/>
      <w:sz w:val="20"/>
      <w:szCs w:val="20"/>
      <w:lang w:eastAsia="pl-PL"/>
    </w:rPr>
  </w:style>
  <w:style w:type="character" w:styleId="Odwoanieprzypisukocowego">
    <w:name w:val="endnote reference"/>
    <w:uiPriority w:val="99"/>
    <w:semiHidden/>
    <w:unhideWhenUsed/>
    <w:rsid w:val="00CB3439"/>
    <w:rPr>
      <w:vertAlign w:val="superscript"/>
    </w:rPr>
  </w:style>
  <w:style w:type="paragraph" w:styleId="Poprawka">
    <w:name w:val="Revision"/>
    <w:hidden/>
    <w:uiPriority w:val="99"/>
    <w:semiHidden/>
    <w:rsid w:val="008035F6"/>
    <w:pPr>
      <w:spacing w:after="0" w:line="240" w:lineRule="auto"/>
    </w:pPr>
  </w:style>
  <w:style w:type="table" w:customStyle="1" w:styleId="Tabela-Siatka1">
    <w:name w:val="Tabela - Siatka1"/>
    <w:basedOn w:val="Standardowy"/>
    <w:next w:val="Tabela-Siatka"/>
    <w:uiPriority w:val="59"/>
    <w:rsid w:val="00545E38"/>
    <w:pPr>
      <w:spacing w:after="0" w:line="240" w:lineRule="auto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ela-Siatka2">
    <w:name w:val="Tabela - Siatka2"/>
    <w:basedOn w:val="Standardowy"/>
    <w:next w:val="Tabela-Siatka"/>
    <w:uiPriority w:val="59"/>
    <w:rsid w:val="00CA7E79"/>
    <w:pPr>
      <w:spacing w:after="0" w:line="240" w:lineRule="auto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Uwydatnienie">
    <w:name w:val="Emphasis"/>
    <w:basedOn w:val="Domylnaczcionkaakapitu"/>
    <w:uiPriority w:val="20"/>
    <w:qFormat/>
    <w:rsid w:val="00B75561"/>
    <w:rPr>
      <w:i/>
      <w:iCs/>
    </w:rPr>
  </w:style>
  <w:style w:type="paragraph" w:styleId="Nagwek">
    <w:name w:val="header"/>
    <w:basedOn w:val="Normalny"/>
    <w:link w:val="NagwekZnak"/>
    <w:uiPriority w:val="99"/>
    <w:unhideWhenUsed/>
    <w:rsid w:val="00D745DD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rsid w:val="00D745DD"/>
  </w:style>
  <w:style w:type="paragraph" w:styleId="Stopka">
    <w:name w:val="footer"/>
    <w:basedOn w:val="Normalny"/>
    <w:link w:val="StopkaZnak"/>
    <w:uiPriority w:val="99"/>
    <w:unhideWhenUsed/>
    <w:rsid w:val="00D745DD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D745DD"/>
  </w:style>
  <w:style w:type="character" w:styleId="Tekstzastpczy">
    <w:name w:val="Placeholder Text"/>
    <w:basedOn w:val="Domylnaczcionkaakapitu"/>
    <w:uiPriority w:val="99"/>
    <w:semiHidden/>
    <w:rsid w:val="00AC7CD5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pl-PL" w:eastAsia="pl-PL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</w:style>
  <w:style w:type="paragraph" w:styleId="Nagwek3">
    <w:name w:val="heading 3"/>
    <w:basedOn w:val="Normalny"/>
    <w:link w:val="Nagwek3Znak"/>
    <w:uiPriority w:val="9"/>
    <w:qFormat/>
    <w:rsid w:val="00FD7A1F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/>
      <w:b/>
      <w:bCs/>
      <w:sz w:val="27"/>
      <w:szCs w:val="27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Akapitzlist">
    <w:name w:val="List Paragraph"/>
    <w:basedOn w:val="Normalny"/>
    <w:uiPriority w:val="34"/>
    <w:qFormat/>
    <w:rsid w:val="00F51ED7"/>
    <w:pPr>
      <w:ind w:left="720"/>
      <w:contextualSpacing/>
    </w:pPr>
  </w:style>
  <w:style w:type="paragraph" w:customStyle="1" w:styleId="ack">
    <w:name w:val="ack"/>
    <w:basedOn w:val="Normalny"/>
    <w:rsid w:val="009A0BF7"/>
    <w:pPr>
      <w:spacing w:after="240" w:line="480" w:lineRule="atLeast"/>
    </w:pPr>
    <w:rPr>
      <w:rFonts w:ascii="Times New Roman" w:eastAsia="Times New Roman" w:hAnsi="Times New Roman"/>
      <w:sz w:val="20"/>
      <w:szCs w:val="20"/>
      <w:lang w:val="en-GB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10186A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10186A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10186A"/>
    <w:rPr>
      <w:rFonts w:cs="Times New Roman"/>
      <w:sz w:val="20"/>
      <w:szCs w:val="20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10186A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10186A"/>
    <w:rPr>
      <w:rFonts w:cs="Times New Roman"/>
      <w:b/>
      <w:bCs/>
      <w:sz w:val="20"/>
      <w:szCs w:val="20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10186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10186A"/>
    <w:rPr>
      <w:rFonts w:ascii="Tahoma" w:hAnsi="Tahoma" w:cs="Tahoma"/>
      <w:sz w:val="16"/>
      <w:szCs w:val="16"/>
    </w:rPr>
  </w:style>
  <w:style w:type="paragraph" w:styleId="HTML-wstpniesformatowany">
    <w:name w:val="HTML Preformatted"/>
    <w:basedOn w:val="Normalny"/>
    <w:link w:val="HTML-wstpniesformatowanyZnak"/>
    <w:uiPriority w:val="99"/>
    <w:semiHidden/>
    <w:unhideWhenUsed/>
    <w:rsid w:val="00A07A7E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-wstpniesformatowanyZnak">
    <w:name w:val="HTML - wstępnie sformatowany Znak"/>
    <w:basedOn w:val="Domylnaczcionkaakapitu"/>
    <w:link w:val="HTML-wstpniesformatowany"/>
    <w:uiPriority w:val="99"/>
    <w:semiHidden/>
    <w:rsid w:val="00A07A7E"/>
    <w:rPr>
      <w:rFonts w:ascii="Consolas" w:hAnsi="Consolas" w:cs="Times New Roman"/>
      <w:sz w:val="20"/>
      <w:szCs w:val="20"/>
    </w:rPr>
  </w:style>
  <w:style w:type="table" w:styleId="Tabela-Siatka">
    <w:name w:val="Table Grid"/>
    <w:basedOn w:val="Standardowy"/>
    <w:uiPriority w:val="39"/>
    <w:rsid w:val="00F463B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Nagwek3Znak">
    <w:name w:val="Nagłówek 3 Znak"/>
    <w:basedOn w:val="Domylnaczcionkaakapitu"/>
    <w:link w:val="Nagwek3"/>
    <w:uiPriority w:val="9"/>
    <w:rsid w:val="00FD7A1F"/>
    <w:rPr>
      <w:rFonts w:ascii="Times New Roman" w:eastAsia="Times New Roman" w:hAnsi="Times New Roman" w:cs="Times New Roman"/>
      <w:b/>
      <w:bCs/>
      <w:sz w:val="27"/>
      <w:szCs w:val="27"/>
      <w:lang w:eastAsia="pl-PL"/>
    </w:rPr>
  </w:style>
  <w:style w:type="character" w:customStyle="1" w:styleId="y2iqfc">
    <w:name w:val="y2iqfc"/>
    <w:basedOn w:val="Domylnaczcionkaakapitu"/>
    <w:rsid w:val="00122F44"/>
  </w:style>
  <w:style w:type="character" w:styleId="Hipercze">
    <w:name w:val="Hyperlink"/>
    <w:uiPriority w:val="99"/>
    <w:rsid w:val="00CB3439"/>
    <w:rPr>
      <w:color w:val="0000FF"/>
      <w:u w:val="single"/>
    </w:rPr>
  </w:style>
  <w:style w:type="character" w:customStyle="1" w:styleId="cit-title">
    <w:name w:val="cit-title"/>
    <w:basedOn w:val="Domylnaczcionkaakapitu"/>
    <w:rsid w:val="00CB3439"/>
  </w:style>
  <w:style w:type="character" w:customStyle="1" w:styleId="cit-year-info">
    <w:name w:val="cit-year-info"/>
    <w:basedOn w:val="Domylnaczcionkaakapitu"/>
    <w:rsid w:val="00CB3439"/>
  </w:style>
  <w:style w:type="character" w:customStyle="1" w:styleId="cit-volume">
    <w:name w:val="cit-volume"/>
    <w:basedOn w:val="Domylnaczcionkaakapitu"/>
    <w:rsid w:val="00CB3439"/>
  </w:style>
  <w:style w:type="character" w:customStyle="1" w:styleId="cit-issue">
    <w:name w:val="cit-issue"/>
    <w:basedOn w:val="Domylnaczcionkaakapitu"/>
    <w:rsid w:val="00CB3439"/>
  </w:style>
  <w:style w:type="character" w:customStyle="1" w:styleId="cit-pagerange">
    <w:name w:val="cit-pagerange"/>
    <w:basedOn w:val="Domylnaczcionkaakapitu"/>
    <w:rsid w:val="00CB3439"/>
  </w:style>
  <w:style w:type="paragraph" w:styleId="Tekstprzypisukocowego">
    <w:name w:val="endnote text"/>
    <w:basedOn w:val="Normalny"/>
    <w:link w:val="TekstprzypisukocowegoZnak"/>
    <w:uiPriority w:val="99"/>
    <w:unhideWhenUsed/>
    <w:rsid w:val="00CB3439"/>
    <w:pPr>
      <w:spacing w:after="120" w:line="264" w:lineRule="auto"/>
    </w:pPr>
    <w:rPr>
      <w:rFonts w:ascii="Calibri" w:eastAsia="Times New Roman" w:hAnsi="Calibri"/>
      <w:sz w:val="20"/>
      <w:szCs w:val="20"/>
    </w:rPr>
  </w:style>
  <w:style w:type="character" w:customStyle="1" w:styleId="TekstprzypisukocowegoZnak">
    <w:name w:val="Tekst przypisu końcowego Znak"/>
    <w:basedOn w:val="Domylnaczcionkaakapitu"/>
    <w:link w:val="Tekstprzypisukocowego"/>
    <w:uiPriority w:val="99"/>
    <w:rsid w:val="00CB3439"/>
    <w:rPr>
      <w:rFonts w:ascii="Calibri" w:eastAsia="Times New Roman" w:hAnsi="Calibri" w:cs="Times New Roman"/>
      <w:sz w:val="20"/>
      <w:szCs w:val="20"/>
      <w:lang w:eastAsia="pl-PL"/>
    </w:rPr>
  </w:style>
  <w:style w:type="character" w:styleId="Odwoanieprzypisukocowego">
    <w:name w:val="endnote reference"/>
    <w:uiPriority w:val="99"/>
    <w:semiHidden/>
    <w:unhideWhenUsed/>
    <w:rsid w:val="00CB3439"/>
    <w:rPr>
      <w:vertAlign w:val="superscript"/>
    </w:rPr>
  </w:style>
  <w:style w:type="paragraph" w:styleId="Poprawka">
    <w:name w:val="Revision"/>
    <w:hidden/>
    <w:uiPriority w:val="99"/>
    <w:semiHidden/>
    <w:rsid w:val="008035F6"/>
    <w:pPr>
      <w:spacing w:after="0" w:line="240" w:lineRule="auto"/>
    </w:pPr>
  </w:style>
  <w:style w:type="table" w:customStyle="1" w:styleId="Tabela-Siatka1">
    <w:name w:val="Tabela - Siatka1"/>
    <w:basedOn w:val="Standardowy"/>
    <w:next w:val="Tabela-Siatka"/>
    <w:uiPriority w:val="59"/>
    <w:rsid w:val="00545E38"/>
    <w:pPr>
      <w:spacing w:after="0" w:line="240" w:lineRule="auto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ela-Siatka2">
    <w:name w:val="Tabela - Siatka2"/>
    <w:basedOn w:val="Standardowy"/>
    <w:next w:val="Tabela-Siatka"/>
    <w:uiPriority w:val="59"/>
    <w:rsid w:val="00CA7E79"/>
    <w:pPr>
      <w:spacing w:after="0" w:line="240" w:lineRule="auto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Uwydatnienie">
    <w:name w:val="Emphasis"/>
    <w:basedOn w:val="Domylnaczcionkaakapitu"/>
    <w:uiPriority w:val="20"/>
    <w:qFormat/>
    <w:rsid w:val="00B75561"/>
    <w:rPr>
      <w:i/>
      <w:iCs/>
    </w:rPr>
  </w:style>
  <w:style w:type="paragraph" w:styleId="Nagwek">
    <w:name w:val="header"/>
    <w:basedOn w:val="Normalny"/>
    <w:link w:val="NagwekZnak"/>
    <w:uiPriority w:val="99"/>
    <w:unhideWhenUsed/>
    <w:rsid w:val="00D745DD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rsid w:val="00D745DD"/>
  </w:style>
  <w:style w:type="paragraph" w:styleId="Stopka">
    <w:name w:val="footer"/>
    <w:basedOn w:val="Normalny"/>
    <w:link w:val="StopkaZnak"/>
    <w:uiPriority w:val="99"/>
    <w:unhideWhenUsed/>
    <w:rsid w:val="00D745DD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D745DD"/>
  </w:style>
  <w:style w:type="character" w:styleId="Tekstzastpczy">
    <w:name w:val="Placeholder Text"/>
    <w:basedOn w:val="Domylnaczcionkaakapitu"/>
    <w:uiPriority w:val="99"/>
    <w:semiHidden/>
    <w:rsid w:val="00AC7CD5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450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1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9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2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2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2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56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0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9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374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05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974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091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96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54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315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78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89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92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77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56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19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45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67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48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62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51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49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47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4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77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2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74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582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05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72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3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83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68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27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251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732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34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0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8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315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584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854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63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89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67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9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9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4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593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4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67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345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0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193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40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24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2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93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52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4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87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115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26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882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1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3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24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145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1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06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127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2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03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91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25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36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525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81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24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6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84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34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0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73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52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9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85.png"/><Relationship Id="rId21" Type="http://schemas.openxmlformats.org/officeDocument/2006/relationships/oleObject" Target="embeddings/oleObject6.bin"/><Relationship Id="rId42" Type="http://schemas.openxmlformats.org/officeDocument/2006/relationships/image" Target="media/image24.png"/><Relationship Id="rId63" Type="http://schemas.openxmlformats.org/officeDocument/2006/relationships/oleObject" Target="embeddings/oleObject11.bin"/><Relationship Id="rId84" Type="http://schemas.openxmlformats.org/officeDocument/2006/relationships/image" Target="media/image60.png"/><Relationship Id="rId138" Type="http://schemas.openxmlformats.org/officeDocument/2006/relationships/image" Target="media/image100.png"/><Relationship Id="rId159" Type="http://schemas.openxmlformats.org/officeDocument/2006/relationships/oleObject" Target="embeddings/oleObject35.bin"/><Relationship Id="rId170" Type="http://schemas.openxmlformats.org/officeDocument/2006/relationships/image" Target="media/image124.png"/><Relationship Id="rId191" Type="http://schemas.openxmlformats.org/officeDocument/2006/relationships/oleObject" Target="embeddings/oleObject43.bin"/><Relationship Id="rId205" Type="http://schemas.openxmlformats.org/officeDocument/2006/relationships/image" Target="media/image151.png"/><Relationship Id="rId226" Type="http://schemas.openxmlformats.org/officeDocument/2006/relationships/image" Target="media/image166.png"/><Relationship Id="rId247" Type="http://schemas.openxmlformats.org/officeDocument/2006/relationships/image" Target="media/image183.png"/><Relationship Id="rId107" Type="http://schemas.openxmlformats.org/officeDocument/2006/relationships/image" Target="media/image77.png"/><Relationship Id="rId268" Type="http://schemas.openxmlformats.org/officeDocument/2006/relationships/image" Target="media/image204.png"/><Relationship Id="rId11" Type="http://schemas.openxmlformats.org/officeDocument/2006/relationships/oleObject" Target="embeddings/oleObject1.bin"/><Relationship Id="rId32" Type="http://schemas.openxmlformats.org/officeDocument/2006/relationships/image" Target="media/image14.png"/><Relationship Id="rId53" Type="http://schemas.openxmlformats.org/officeDocument/2006/relationships/image" Target="media/image35.png"/><Relationship Id="rId74" Type="http://schemas.openxmlformats.org/officeDocument/2006/relationships/image" Target="media/image52.png"/><Relationship Id="rId128" Type="http://schemas.openxmlformats.org/officeDocument/2006/relationships/image" Target="media/image93.emf"/><Relationship Id="rId149" Type="http://schemas.openxmlformats.org/officeDocument/2006/relationships/image" Target="media/image109.png"/><Relationship Id="rId5" Type="http://schemas.openxmlformats.org/officeDocument/2006/relationships/settings" Target="settings.xml"/><Relationship Id="rId95" Type="http://schemas.openxmlformats.org/officeDocument/2006/relationships/oleObject" Target="embeddings/oleObject19.bin"/><Relationship Id="rId160" Type="http://schemas.openxmlformats.org/officeDocument/2006/relationships/image" Target="media/image117.emf"/><Relationship Id="rId181" Type="http://schemas.openxmlformats.org/officeDocument/2006/relationships/image" Target="media/image133.png"/><Relationship Id="rId216" Type="http://schemas.openxmlformats.org/officeDocument/2006/relationships/image" Target="media/image159.emf"/><Relationship Id="rId237" Type="http://schemas.openxmlformats.org/officeDocument/2006/relationships/image" Target="media/image175.png"/><Relationship Id="rId258" Type="http://schemas.openxmlformats.org/officeDocument/2006/relationships/image" Target="media/image194.emf"/><Relationship Id="rId279" Type="http://schemas.openxmlformats.org/officeDocument/2006/relationships/oleObject" Target="embeddings/oleObject61.bin"/><Relationship Id="rId22" Type="http://schemas.openxmlformats.org/officeDocument/2006/relationships/image" Target="media/image8.emf"/><Relationship Id="rId43" Type="http://schemas.openxmlformats.org/officeDocument/2006/relationships/image" Target="media/image25.png"/><Relationship Id="rId64" Type="http://schemas.openxmlformats.org/officeDocument/2006/relationships/image" Target="media/image45.emf"/><Relationship Id="rId118" Type="http://schemas.openxmlformats.org/officeDocument/2006/relationships/image" Target="media/image86.emf"/><Relationship Id="rId139" Type="http://schemas.openxmlformats.org/officeDocument/2006/relationships/image" Target="media/image101.png"/><Relationship Id="rId85" Type="http://schemas.openxmlformats.org/officeDocument/2006/relationships/image" Target="media/image61.png"/><Relationship Id="rId150" Type="http://schemas.openxmlformats.org/officeDocument/2006/relationships/image" Target="media/image110.emf"/><Relationship Id="rId171" Type="http://schemas.openxmlformats.org/officeDocument/2006/relationships/image" Target="media/image125.png"/><Relationship Id="rId192" Type="http://schemas.openxmlformats.org/officeDocument/2006/relationships/image" Target="media/image141.emf"/><Relationship Id="rId206" Type="http://schemas.openxmlformats.org/officeDocument/2006/relationships/image" Target="media/image152.emf"/><Relationship Id="rId227" Type="http://schemas.openxmlformats.org/officeDocument/2006/relationships/image" Target="media/image167.png"/><Relationship Id="rId248" Type="http://schemas.openxmlformats.org/officeDocument/2006/relationships/image" Target="media/image184.png"/><Relationship Id="rId269" Type="http://schemas.openxmlformats.org/officeDocument/2006/relationships/image" Target="media/image205.png"/><Relationship Id="rId12" Type="http://schemas.openxmlformats.org/officeDocument/2006/relationships/image" Target="media/image3.emf"/><Relationship Id="rId33" Type="http://schemas.openxmlformats.org/officeDocument/2006/relationships/image" Target="media/image15.png"/><Relationship Id="rId108" Type="http://schemas.openxmlformats.org/officeDocument/2006/relationships/image" Target="media/image78.png"/><Relationship Id="rId129" Type="http://schemas.openxmlformats.org/officeDocument/2006/relationships/oleObject" Target="embeddings/oleObject28.bin"/><Relationship Id="rId280" Type="http://schemas.openxmlformats.org/officeDocument/2006/relationships/image" Target="media/image211.emf"/><Relationship Id="rId54" Type="http://schemas.openxmlformats.org/officeDocument/2006/relationships/image" Target="media/image36.png"/><Relationship Id="rId75" Type="http://schemas.openxmlformats.org/officeDocument/2006/relationships/image" Target="media/image53.png"/><Relationship Id="rId96" Type="http://schemas.openxmlformats.org/officeDocument/2006/relationships/image" Target="media/image69.emf"/><Relationship Id="rId140" Type="http://schemas.openxmlformats.org/officeDocument/2006/relationships/image" Target="media/image102.png"/><Relationship Id="rId161" Type="http://schemas.openxmlformats.org/officeDocument/2006/relationships/oleObject" Target="embeddings/oleObject36.bin"/><Relationship Id="rId182" Type="http://schemas.openxmlformats.org/officeDocument/2006/relationships/image" Target="media/image134.emf"/><Relationship Id="rId217" Type="http://schemas.openxmlformats.org/officeDocument/2006/relationships/oleObject" Target="embeddings/oleObject50.bin"/><Relationship Id="rId6" Type="http://schemas.openxmlformats.org/officeDocument/2006/relationships/webSettings" Target="webSettings.xml"/><Relationship Id="rId238" Type="http://schemas.openxmlformats.org/officeDocument/2006/relationships/image" Target="media/image176.emf"/><Relationship Id="rId259" Type="http://schemas.openxmlformats.org/officeDocument/2006/relationships/image" Target="media/image195.png"/><Relationship Id="rId23" Type="http://schemas.openxmlformats.org/officeDocument/2006/relationships/oleObject" Target="embeddings/oleObject7.bin"/><Relationship Id="rId119" Type="http://schemas.openxmlformats.org/officeDocument/2006/relationships/oleObject" Target="embeddings/oleObject25.bin"/><Relationship Id="rId270" Type="http://schemas.openxmlformats.org/officeDocument/2006/relationships/image" Target="media/image206.emf"/><Relationship Id="rId44" Type="http://schemas.openxmlformats.org/officeDocument/2006/relationships/image" Target="media/image26.png"/><Relationship Id="rId65" Type="http://schemas.openxmlformats.org/officeDocument/2006/relationships/oleObject" Target="embeddings/oleObject12.bin"/><Relationship Id="rId86" Type="http://schemas.openxmlformats.org/officeDocument/2006/relationships/image" Target="media/image62.emf"/><Relationship Id="rId130" Type="http://schemas.openxmlformats.org/officeDocument/2006/relationships/image" Target="media/image94.png"/><Relationship Id="rId151" Type="http://schemas.openxmlformats.org/officeDocument/2006/relationships/oleObject" Target="embeddings/oleObject33.bin"/><Relationship Id="rId172" Type="http://schemas.openxmlformats.org/officeDocument/2006/relationships/image" Target="media/image126.png"/><Relationship Id="rId193" Type="http://schemas.openxmlformats.org/officeDocument/2006/relationships/oleObject" Target="embeddings/oleObject44.bin"/><Relationship Id="rId207" Type="http://schemas.openxmlformats.org/officeDocument/2006/relationships/oleObject" Target="embeddings/oleObject47.bin"/><Relationship Id="rId228" Type="http://schemas.openxmlformats.org/officeDocument/2006/relationships/image" Target="media/image168.png"/><Relationship Id="rId249" Type="http://schemas.openxmlformats.org/officeDocument/2006/relationships/image" Target="media/image185.emf"/><Relationship Id="rId13" Type="http://schemas.openxmlformats.org/officeDocument/2006/relationships/oleObject" Target="embeddings/oleObject2.bin"/><Relationship Id="rId18" Type="http://schemas.openxmlformats.org/officeDocument/2006/relationships/image" Target="media/image6.emf"/><Relationship Id="rId39" Type="http://schemas.openxmlformats.org/officeDocument/2006/relationships/image" Target="media/image21.png"/><Relationship Id="rId109" Type="http://schemas.openxmlformats.org/officeDocument/2006/relationships/image" Target="media/image79.png"/><Relationship Id="rId260" Type="http://schemas.openxmlformats.org/officeDocument/2006/relationships/image" Target="media/image196.png"/><Relationship Id="rId265" Type="http://schemas.openxmlformats.org/officeDocument/2006/relationships/image" Target="media/image201.png"/><Relationship Id="rId281" Type="http://schemas.openxmlformats.org/officeDocument/2006/relationships/oleObject" Target="embeddings/oleObject62.bin"/><Relationship Id="rId286" Type="http://schemas.microsoft.com/office/2011/relationships/commentsExtended" Target="commentsExtended.xml"/><Relationship Id="rId34" Type="http://schemas.openxmlformats.org/officeDocument/2006/relationships/image" Target="media/image16.png"/><Relationship Id="rId50" Type="http://schemas.openxmlformats.org/officeDocument/2006/relationships/image" Target="media/image32.png"/><Relationship Id="rId55" Type="http://schemas.openxmlformats.org/officeDocument/2006/relationships/image" Target="media/image37.png"/><Relationship Id="rId76" Type="http://schemas.openxmlformats.org/officeDocument/2006/relationships/image" Target="media/image54.png"/><Relationship Id="rId97" Type="http://schemas.openxmlformats.org/officeDocument/2006/relationships/oleObject" Target="embeddings/oleObject20.bin"/><Relationship Id="rId104" Type="http://schemas.openxmlformats.org/officeDocument/2006/relationships/image" Target="media/image75.emf"/><Relationship Id="rId120" Type="http://schemas.openxmlformats.org/officeDocument/2006/relationships/image" Target="media/image87.emf"/><Relationship Id="rId125" Type="http://schemas.openxmlformats.org/officeDocument/2006/relationships/image" Target="media/image91.png"/><Relationship Id="rId141" Type="http://schemas.openxmlformats.org/officeDocument/2006/relationships/image" Target="media/image103.png"/><Relationship Id="rId146" Type="http://schemas.openxmlformats.org/officeDocument/2006/relationships/image" Target="media/image106.png"/><Relationship Id="rId167" Type="http://schemas.openxmlformats.org/officeDocument/2006/relationships/oleObject" Target="embeddings/oleObject37.bin"/><Relationship Id="rId188" Type="http://schemas.openxmlformats.org/officeDocument/2006/relationships/image" Target="media/image138.png"/><Relationship Id="rId7" Type="http://schemas.openxmlformats.org/officeDocument/2006/relationships/footnotes" Target="footnotes.xml"/><Relationship Id="rId71" Type="http://schemas.openxmlformats.org/officeDocument/2006/relationships/oleObject" Target="embeddings/oleObject13.bin"/><Relationship Id="rId92" Type="http://schemas.openxmlformats.org/officeDocument/2006/relationships/image" Target="media/image66.png"/><Relationship Id="rId162" Type="http://schemas.openxmlformats.org/officeDocument/2006/relationships/image" Target="media/image118.png"/><Relationship Id="rId183" Type="http://schemas.openxmlformats.org/officeDocument/2006/relationships/oleObject" Target="embeddings/oleObject41.bin"/><Relationship Id="rId213" Type="http://schemas.openxmlformats.org/officeDocument/2006/relationships/image" Target="media/image157.png"/><Relationship Id="rId218" Type="http://schemas.openxmlformats.org/officeDocument/2006/relationships/image" Target="media/image160.png"/><Relationship Id="rId234" Type="http://schemas.openxmlformats.org/officeDocument/2006/relationships/image" Target="media/image172.png"/><Relationship Id="rId239" Type="http://schemas.openxmlformats.org/officeDocument/2006/relationships/oleObject" Target="embeddings/oleObject55.bin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50" Type="http://schemas.openxmlformats.org/officeDocument/2006/relationships/image" Target="media/image186.png"/><Relationship Id="rId255" Type="http://schemas.openxmlformats.org/officeDocument/2006/relationships/image" Target="media/image191.emf"/><Relationship Id="rId271" Type="http://schemas.openxmlformats.org/officeDocument/2006/relationships/oleObject" Target="embeddings/oleObject57.bin"/><Relationship Id="rId276" Type="http://schemas.openxmlformats.org/officeDocument/2006/relationships/image" Target="media/image209.emf"/><Relationship Id="rId24" Type="http://schemas.openxmlformats.org/officeDocument/2006/relationships/image" Target="media/image9.emf"/><Relationship Id="rId40" Type="http://schemas.openxmlformats.org/officeDocument/2006/relationships/image" Target="media/image22.png"/><Relationship Id="rId45" Type="http://schemas.openxmlformats.org/officeDocument/2006/relationships/image" Target="media/image27.png"/><Relationship Id="rId66" Type="http://schemas.openxmlformats.org/officeDocument/2006/relationships/image" Target="media/image46.png"/><Relationship Id="rId87" Type="http://schemas.openxmlformats.org/officeDocument/2006/relationships/oleObject" Target="embeddings/oleObject17.bin"/><Relationship Id="rId110" Type="http://schemas.openxmlformats.org/officeDocument/2006/relationships/image" Target="media/image80.emf"/><Relationship Id="rId115" Type="http://schemas.openxmlformats.org/officeDocument/2006/relationships/image" Target="media/image83.png"/><Relationship Id="rId131" Type="http://schemas.openxmlformats.org/officeDocument/2006/relationships/image" Target="media/image95.png"/><Relationship Id="rId136" Type="http://schemas.openxmlformats.org/officeDocument/2006/relationships/image" Target="media/image99.emf"/><Relationship Id="rId157" Type="http://schemas.openxmlformats.org/officeDocument/2006/relationships/image" Target="media/image115.png"/><Relationship Id="rId178" Type="http://schemas.openxmlformats.org/officeDocument/2006/relationships/image" Target="media/image130.png"/><Relationship Id="rId61" Type="http://schemas.openxmlformats.org/officeDocument/2006/relationships/image" Target="media/image43.png"/><Relationship Id="rId82" Type="http://schemas.openxmlformats.org/officeDocument/2006/relationships/image" Target="media/image58.png"/><Relationship Id="rId152" Type="http://schemas.openxmlformats.org/officeDocument/2006/relationships/image" Target="media/image111.emf"/><Relationship Id="rId173" Type="http://schemas.openxmlformats.org/officeDocument/2006/relationships/image" Target="media/image127.png"/><Relationship Id="rId194" Type="http://schemas.openxmlformats.org/officeDocument/2006/relationships/image" Target="media/image142.png"/><Relationship Id="rId199" Type="http://schemas.openxmlformats.org/officeDocument/2006/relationships/oleObject" Target="embeddings/oleObject45.bin"/><Relationship Id="rId203" Type="http://schemas.openxmlformats.org/officeDocument/2006/relationships/image" Target="media/image149.png"/><Relationship Id="rId208" Type="http://schemas.openxmlformats.org/officeDocument/2006/relationships/image" Target="media/image153.emf"/><Relationship Id="rId229" Type="http://schemas.openxmlformats.org/officeDocument/2006/relationships/image" Target="media/image169.png"/><Relationship Id="rId19" Type="http://schemas.openxmlformats.org/officeDocument/2006/relationships/oleObject" Target="embeddings/oleObject5.bin"/><Relationship Id="rId224" Type="http://schemas.openxmlformats.org/officeDocument/2006/relationships/image" Target="media/image165.emf"/><Relationship Id="rId240" Type="http://schemas.openxmlformats.org/officeDocument/2006/relationships/image" Target="media/image177.emf"/><Relationship Id="rId245" Type="http://schemas.openxmlformats.org/officeDocument/2006/relationships/image" Target="media/image181.png"/><Relationship Id="rId261" Type="http://schemas.openxmlformats.org/officeDocument/2006/relationships/image" Target="media/image197.emf"/><Relationship Id="rId266" Type="http://schemas.openxmlformats.org/officeDocument/2006/relationships/image" Target="media/image202.png"/><Relationship Id="rId287" Type="http://schemas.microsoft.com/office/2016/09/relationships/commentsIds" Target="commentsIds.xml"/><Relationship Id="rId14" Type="http://schemas.openxmlformats.org/officeDocument/2006/relationships/image" Target="media/image4.emf"/><Relationship Id="rId30" Type="http://schemas.openxmlformats.org/officeDocument/2006/relationships/image" Target="media/image12.png"/><Relationship Id="rId35" Type="http://schemas.openxmlformats.org/officeDocument/2006/relationships/image" Target="media/image17.png"/><Relationship Id="rId56" Type="http://schemas.openxmlformats.org/officeDocument/2006/relationships/image" Target="media/image38.png"/><Relationship Id="rId77" Type="http://schemas.openxmlformats.org/officeDocument/2006/relationships/image" Target="media/image55.png"/><Relationship Id="rId100" Type="http://schemas.openxmlformats.org/officeDocument/2006/relationships/image" Target="media/image72.png"/><Relationship Id="rId105" Type="http://schemas.openxmlformats.org/officeDocument/2006/relationships/oleObject" Target="embeddings/oleObject22.bin"/><Relationship Id="rId126" Type="http://schemas.openxmlformats.org/officeDocument/2006/relationships/image" Target="media/image92.emf"/><Relationship Id="rId147" Type="http://schemas.openxmlformats.org/officeDocument/2006/relationships/image" Target="media/image107.png"/><Relationship Id="rId168" Type="http://schemas.openxmlformats.org/officeDocument/2006/relationships/image" Target="media/image123.emf"/><Relationship Id="rId282" Type="http://schemas.openxmlformats.org/officeDocument/2006/relationships/footer" Target="footer1.xml"/><Relationship Id="rId8" Type="http://schemas.openxmlformats.org/officeDocument/2006/relationships/endnotes" Target="endnotes.xml"/><Relationship Id="rId51" Type="http://schemas.openxmlformats.org/officeDocument/2006/relationships/image" Target="media/image33.png"/><Relationship Id="rId72" Type="http://schemas.openxmlformats.org/officeDocument/2006/relationships/image" Target="media/image51.emf"/><Relationship Id="rId93" Type="http://schemas.openxmlformats.org/officeDocument/2006/relationships/image" Target="media/image67.png"/><Relationship Id="rId98" Type="http://schemas.openxmlformats.org/officeDocument/2006/relationships/image" Target="media/image70.png"/><Relationship Id="rId121" Type="http://schemas.openxmlformats.org/officeDocument/2006/relationships/oleObject" Target="embeddings/oleObject26.bin"/><Relationship Id="rId142" Type="http://schemas.openxmlformats.org/officeDocument/2006/relationships/image" Target="media/image104.emf"/><Relationship Id="rId163" Type="http://schemas.openxmlformats.org/officeDocument/2006/relationships/image" Target="media/image119.png"/><Relationship Id="rId184" Type="http://schemas.openxmlformats.org/officeDocument/2006/relationships/image" Target="media/image135.emf"/><Relationship Id="rId189" Type="http://schemas.openxmlformats.org/officeDocument/2006/relationships/image" Target="media/image139.png"/><Relationship Id="rId219" Type="http://schemas.openxmlformats.org/officeDocument/2006/relationships/image" Target="media/image161.png"/><Relationship Id="rId3" Type="http://schemas.openxmlformats.org/officeDocument/2006/relationships/styles" Target="styles.xml"/><Relationship Id="rId214" Type="http://schemas.openxmlformats.org/officeDocument/2006/relationships/image" Target="media/image158.emf"/><Relationship Id="rId230" Type="http://schemas.openxmlformats.org/officeDocument/2006/relationships/image" Target="media/image170.emf"/><Relationship Id="rId235" Type="http://schemas.openxmlformats.org/officeDocument/2006/relationships/image" Target="media/image173.png"/><Relationship Id="rId251" Type="http://schemas.openxmlformats.org/officeDocument/2006/relationships/image" Target="media/image187.png"/><Relationship Id="rId256" Type="http://schemas.openxmlformats.org/officeDocument/2006/relationships/image" Target="media/image192.png"/><Relationship Id="rId277" Type="http://schemas.openxmlformats.org/officeDocument/2006/relationships/oleObject" Target="embeddings/oleObject60.bin"/><Relationship Id="rId25" Type="http://schemas.openxmlformats.org/officeDocument/2006/relationships/oleObject" Target="embeddings/oleObject8.bin"/><Relationship Id="rId46" Type="http://schemas.openxmlformats.org/officeDocument/2006/relationships/image" Target="media/image28.png"/><Relationship Id="rId67" Type="http://schemas.openxmlformats.org/officeDocument/2006/relationships/image" Target="media/image47.png"/><Relationship Id="rId116" Type="http://schemas.openxmlformats.org/officeDocument/2006/relationships/image" Target="media/image84.png"/><Relationship Id="rId137" Type="http://schemas.openxmlformats.org/officeDocument/2006/relationships/oleObject" Target="embeddings/oleObject30.bin"/><Relationship Id="rId158" Type="http://schemas.openxmlformats.org/officeDocument/2006/relationships/image" Target="media/image116.emf"/><Relationship Id="rId272" Type="http://schemas.openxmlformats.org/officeDocument/2006/relationships/image" Target="media/image207.emf"/><Relationship Id="rId20" Type="http://schemas.openxmlformats.org/officeDocument/2006/relationships/image" Target="media/image7.emf"/><Relationship Id="rId41" Type="http://schemas.openxmlformats.org/officeDocument/2006/relationships/image" Target="media/image23.png"/><Relationship Id="rId62" Type="http://schemas.openxmlformats.org/officeDocument/2006/relationships/image" Target="media/image44.emf"/><Relationship Id="rId83" Type="http://schemas.openxmlformats.org/officeDocument/2006/relationships/image" Target="media/image59.png"/><Relationship Id="rId88" Type="http://schemas.openxmlformats.org/officeDocument/2006/relationships/image" Target="media/image63.emf"/><Relationship Id="rId111" Type="http://schemas.openxmlformats.org/officeDocument/2006/relationships/oleObject" Target="embeddings/oleObject23.bin"/><Relationship Id="rId132" Type="http://schemas.openxmlformats.org/officeDocument/2006/relationships/image" Target="media/image96.png"/><Relationship Id="rId153" Type="http://schemas.openxmlformats.org/officeDocument/2006/relationships/oleObject" Target="embeddings/oleObject34.bin"/><Relationship Id="rId174" Type="http://schemas.openxmlformats.org/officeDocument/2006/relationships/image" Target="media/image128.emf"/><Relationship Id="rId179" Type="http://schemas.openxmlformats.org/officeDocument/2006/relationships/image" Target="media/image131.png"/><Relationship Id="rId195" Type="http://schemas.openxmlformats.org/officeDocument/2006/relationships/image" Target="media/image143.png"/><Relationship Id="rId209" Type="http://schemas.openxmlformats.org/officeDocument/2006/relationships/oleObject" Target="embeddings/oleObject48.bin"/><Relationship Id="rId190" Type="http://schemas.openxmlformats.org/officeDocument/2006/relationships/image" Target="media/image140.emf"/><Relationship Id="rId204" Type="http://schemas.openxmlformats.org/officeDocument/2006/relationships/image" Target="media/image150.png"/><Relationship Id="rId220" Type="http://schemas.openxmlformats.org/officeDocument/2006/relationships/image" Target="media/image162.png"/><Relationship Id="rId225" Type="http://schemas.openxmlformats.org/officeDocument/2006/relationships/oleObject" Target="embeddings/oleObject52.bin"/><Relationship Id="rId241" Type="http://schemas.openxmlformats.org/officeDocument/2006/relationships/oleObject" Target="embeddings/oleObject56.bin"/><Relationship Id="rId246" Type="http://schemas.openxmlformats.org/officeDocument/2006/relationships/image" Target="media/image182.emf"/><Relationship Id="rId267" Type="http://schemas.openxmlformats.org/officeDocument/2006/relationships/image" Target="media/image203.emf"/><Relationship Id="rId15" Type="http://schemas.openxmlformats.org/officeDocument/2006/relationships/oleObject" Target="embeddings/oleObject3.bin"/><Relationship Id="rId36" Type="http://schemas.openxmlformats.org/officeDocument/2006/relationships/image" Target="media/image18.png"/><Relationship Id="rId57" Type="http://schemas.openxmlformats.org/officeDocument/2006/relationships/image" Target="media/image39.png"/><Relationship Id="rId106" Type="http://schemas.openxmlformats.org/officeDocument/2006/relationships/image" Target="media/image76.png"/><Relationship Id="rId127" Type="http://schemas.openxmlformats.org/officeDocument/2006/relationships/oleObject" Target="embeddings/oleObject27.bin"/><Relationship Id="rId262" Type="http://schemas.openxmlformats.org/officeDocument/2006/relationships/image" Target="media/image198.png"/><Relationship Id="rId283" Type="http://schemas.openxmlformats.org/officeDocument/2006/relationships/fontTable" Target="fontTable.xml"/><Relationship Id="rId10" Type="http://schemas.openxmlformats.org/officeDocument/2006/relationships/image" Target="media/image2.emf"/><Relationship Id="rId31" Type="http://schemas.openxmlformats.org/officeDocument/2006/relationships/image" Target="media/image13.png"/><Relationship Id="rId52" Type="http://schemas.openxmlformats.org/officeDocument/2006/relationships/image" Target="media/image34.png"/><Relationship Id="rId73" Type="http://schemas.openxmlformats.org/officeDocument/2006/relationships/oleObject" Target="embeddings/oleObject14.bin"/><Relationship Id="rId78" Type="http://schemas.openxmlformats.org/officeDocument/2006/relationships/image" Target="media/image56.emf"/><Relationship Id="rId94" Type="http://schemas.openxmlformats.org/officeDocument/2006/relationships/image" Target="media/image68.emf"/><Relationship Id="rId99" Type="http://schemas.openxmlformats.org/officeDocument/2006/relationships/image" Target="media/image71.png"/><Relationship Id="rId101" Type="http://schemas.openxmlformats.org/officeDocument/2006/relationships/image" Target="media/image73.png"/><Relationship Id="rId122" Type="http://schemas.openxmlformats.org/officeDocument/2006/relationships/image" Target="media/image88.png"/><Relationship Id="rId143" Type="http://schemas.openxmlformats.org/officeDocument/2006/relationships/oleObject" Target="embeddings/oleObject31.bin"/><Relationship Id="rId148" Type="http://schemas.openxmlformats.org/officeDocument/2006/relationships/image" Target="media/image108.png"/><Relationship Id="rId164" Type="http://schemas.openxmlformats.org/officeDocument/2006/relationships/image" Target="media/image120.png"/><Relationship Id="rId169" Type="http://schemas.openxmlformats.org/officeDocument/2006/relationships/oleObject" Target="embeddings/oleObject38.bin"/><Relationship Id="rId185" Type="http://schemas.openxmlformats.org/officeDocument/2006/relationships/oleObject" Target="embeddings/oleObject42.bin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80" Type="http://schemas.openxmlformats.org/officeDocument/2006/relationships/image" Target="media/image132.png"/><Relationship Id="rId210" Type="http://schemas.openxmlformats.org/officeDocument/2006/relationships/image" Target="media/image154.png"/><Relationship Id="rId215" Type="http://schemas.openxmlformats.org/officeDocument/2006/relationships/oleObject" Target="embeddings/oleObject49.bin"/><Relationship Id="rId236" Type="http://schemas.openxmlformats.org/officeDocument/2006/relationships/image" Target="media/image174.png"/><Relationship Id="rId257" Type="http://schemas.openxmlformats.org/officeDocument/2006/relationships/image" Target="media/image193.png"/><Relationship Id="rId278" Type="http://schemas.openxmlformats.org/officeDocument/2006/relationships/image" Target="media/image210.emf"/><Relationship Id="rId26" Type="http://schemas.openxmlformats.org/officeDocument/2006/relationships/image" Target="media/image10.emf"/><Relationship Id="rId231" Type="http://schemas.openxmlformats.org/officeDocument/2006/relationships/oleObject" Target="embeddings/oleObject53.bin"/><Relationship Id="rId252" Type="http://schemas.openxmlformats.org/officeDocument/2006/relationships/image" Target="media/image188.emf"/><Relationship Id="rId273" Type="http://schemas.openxmlformats.org/officeDocument/2006/relationships/oleObject" Target="embeddings/oleObject58.bin"/><Relationship Id="rId47" Type="http://schemas.openxmlformats.org/officeDocument/2006/relationships/image" Target="media/image29.png"/><Relationship Id="rId68" Type="http://schemas.openxmlformats.org/officeDocument/2006/relationships/image" Target="media/image48.png"/><Relationship Id="rId89" Type="http://schemas.openxmlformats.org/officeDocument/2006/relationships/oleObject" Target="embeddings/oleObject18.bin"/><Relationship Id="rId112" Type="http://schemas.openxmlformats.org/officeDocument/2006/relationships/image" Target="media/image81.emf"/><Relationship Id="rId133" Type="http://schemas.openxmlformats.org/officeDocument/2006/relationships/image" Target="media/image97.png"/><Relationship Id="rId154" Type="http://schemas.openxmlformats.org/officeDocument/2006/relationships/image" Target="media/image112.png"/><Relationship Id="rId175" Type="http://schemas.openxmlformats.org/officeDocument/2006/relationships/oleObject" Target="embeddings/oleObject39.bin"/><Relationship Id="rId196" Type="http://schemas.openxmlformats.org/officeDocument/2006/relationships/image" Target="media/image144.png"/><Relationship Id="rId200" Type="http://schemas.openxmlformats.org/officeDocument/2006/relationships/image" Target="media/image147.emf"/><Relationship Id="rId16" Type="http://schemas.openxmlformats.org/officeDocument/2006/relationships/image" Target="media/image5.emf"/><Relationship Id="rId221" Type="http://schemas.openxmlformats.org/officeDocument/2006/relationships/image" Target="media/image163.png"/><Relationship Id="rId242" Type="http://schemas.openxmlformats.org/officeDocument/2006/relationships/image" Target="media/image178.png"/><Relationship Id="rId263" Type="http://schemas.openxmlformats.org/officeDocument/2006/relationships/image" Target="media/image199.png"/><Relationship Id="rId284" Type="http://schemas.openxmlformats.org/officeDocument/2006/relationships/glossaryDocument" Target="glossary/document.xml"/><Relationship Id="rId37" Type="http://schemas.openxmlformats.org/officeDocument/2006/relationships/image" Target="media/image19.png"/><Relationship Id="rId58" Type="http://schemas.openxmlformats.org/officeDocument/2006/relationships/image" Target="media/image40.png"/><Relationship Id="rId79" Type="http://schemas.openxmlformats.org/officeDocument/2006/relationships/oleObject" Target="embeddings/oleObject15.bin"/><Relationship Id="rId102" Type="http://schemas.openxmlformats.org/officeDocument/2006/relationships/image" Target="media/image74.emf"/><Relationship Id="rId123" Type="http://schemas.openxmlformats.org/officeDocument/2006/relationships/image" Target="media/image89.png"/><Relationship Id="rId144" Type="http://schemas.openxmlformats.org/officeDocument/2006/relationships/image" Target="media/image105.emf"/><Relationship Id="rId90" Type="http://schemas.openxmlformats.org/officeDocument/2006/relationships/image" Target="media/image64.png"/><Relationship Id="rId165" Type="http://schemas.openxmlformats.org/officeDocument/2006/relationships/image" Target="media/image121.png"/><Relationship Id="rId186" Type="http://schemas.openxmlformats.org/officeDocument/2006/relationships/image" Target="media/image136.png"/><Relationship Id="rId211" Type="http://schemas.openxmlformats.org/officeDocument/2006/relationships/image" Target="media/image155.png"/><Relationship Id="rId232" Type="http://schemas.openxmlformats.org/officeDocument/2006/relationships/image" Target="media/image171.emf"/><Relationship Id="rId253" Type="http://schemas.openxmlformats.org/officeDocument/2006/relationships/image" Target="media/image189.png"/><Relationship Id="rId274" Type="http://schemas.openxmlformats.org/officeDocument/2006/relationships/image" Target="media/image208.emf"/><Relationship Id="rId27" Type="http://schemas.openxmlformats.org/officeDocument/2006/relationships/oleObject" Target="embeddings/oleObject9.bin"/><Relationship Id="rId48" Type="http://schemas.openxmlformats.org/officeDocument/2006/relationships/image" Target="media/image30.png"/><Relationship Id="rId69" Type="http://schemas.openxmlformats.org/officeDocument/2006/relationships/image" Target="media/image49.png"/><Relationship Id="rId113" Type="http://schemas.openxmlformats.org/officeDocument/2006/relationships/oleObject" Target="embeddings/oleObject24.bin"/><Relationship Id="rId134" Type="http://schemas.openxmlformats.org/officeDocument/2006/relationships/image" Target="media/image98.emf"/><Relationship Id="rId80" Type="http://schemas.openxmlformats.org/officeDocument/2006/relationships/image" Target="media/image57.emf"/><Relationship Id="rId155" Type="http://schemas.openxmlformats.org/officeDocument/2006/relationships/image" Target="media/image113.png"/><Relationship Id="rId176" Type="http://schemas.openxmlformats.org/officeDocument/2006/relationships/image" Target="media/image129.emf"/><Relationship Id="rId197" Type="http://schemas.openxmlformats.org/officeDocument/2006/relationships/image" Target="media/image145.png"/><Relationship Id="rId201" Type="http://schemas.openxmlformats.org/officeDocument/2006/relationships/oleObject" Target="embeddings/oleObject46.bin"/><Relationship Id="rId222" Type="http://schemas.openxmlformats.org/officeDocument/2006/relationships/image" Target="media/image164.emf"/><Relationship Id="rId243" Type="http://schemas.openxmlformats.org/officeDocument/2006/relationships/image" Target="media/image179.png"/><Relationship Id="rId264" Type="http://schemas.openxmlformats.org/officeDocument/2006/relationships/image" Target="media/image200.emf"/><Relationship Id="rId285" Type="http://schemas.openxmlformats.org/officeDocument/2006/relationships/theme" Target="theme/theme1.xml"/><Relationship Id="rId17" Type="http://schemas.openxmlformats.org/officeDocument/2006/relationships/oleObject" Target="embeddings/oleObject4.bin"/><Relationship Id="rId38" Type="http://schemas.openxmlformats.org/officeDocument/2006/relationships/image" Target="media/image20.png"/><Relationship Id="rId59" Type="http://schemas.openxmlformats.org/officeDocument/2006/relationships/image" Target="media/image41.png"/><Relationship Id="rId103" Type="http://schemas.openxmlformats.org/officeDocument/2006/relationships/oleObject" Target="embeddings/oleObject21.bin"/><Relationship Id="rId124" Type="http://schemas.openxmlformats.org/officeDocument/2006/relationships/image" Target="media/image90.png"/><Relationship Id="rId70" Type="http://schemas.openxmlformats.org/officeDocument/2006/relationships/image" Target="media/image50.emf"/><Relationship Id="rId91" Type="http://schemas.openxmlformats.org/officeDocument/2006/relationships/image" Target="media/image65.png"/><Relationship Id="rId145" Type="http://schemas.openxmlformats.org/officeDocument/2006/relationships/oleObject" Target="embeddings/oleObject32.bin"/><Relationship Id="rId166" Type="http://schemas.openxmlformats.org/officeDocument/2006/relationships/image" Target="media/image122.emf"/><Relationship Id="rId187" Type="http://schemas.openxmlformats.org/officeDocument/2006/relationships/image" Target="media/image137.png"/><Relationship Id="rId1" Type="http://schemas.openxmlformats.org/officeDocument/2006/relationships/customXml" Target="../customXml/item1.xml"/><Relationship Id="rId212" Type="http://schemas.openxmlformats.org/officeDocument/2006/relationships/image" Target="media/image156.png"/><Relationship Id="rId233" Type="http://schemas.openxmlformats.org/officeDocument/2006/relationships/oleObject" Target="embeddings/oleObject54.bin"/><Relationship Id="rId254" Type="http://schemas.openxmlformats.org/officeDocument/2006/relationships/image" Target="media/image190.png"/><Relationship Id="rId28" Type="http://schemas.openxmlformats.org/officeDocument/2006/relationships/image" Target="media/image11.emf"/><Relationship Id="rId49" Type="http://schemas.openxmlformats.org/officeDocument/2006/relationships/image" Target="media/image31.png"/><Relationship Id="rId114" Type="http://schemas.openxmlformats.org/officeDocument/2006/relationships/image" Target="media/image82.png"/><Relationship Id="rId275" Type="http://schemas.openxmlformats.org/officeDocument/2006/relationships/oleObject" Target="embeddings/oleObject59.bin"/><Relationship Id="rId60" Type="http://schemas.openxmlformats.org/officeDocument/2006/relationships/image" Target="media/image42.png"/><Relationship Id="rId81" Type="http://schemas.openxmlformats.org/officeDocument/2006/relationships/oleObject" Target="embeddings/oleObject16.bin"/><Relationship Id="rId135" Type="http://schemas.openxmlformats.org/officeDocument/2006/relationships/oleObject" Target="embeddings/oleObject29.bin"/><Relationship Id="rId156" Type="http://schemas.openxmlformats.org/officeDocument/2006/relationships/image" Target="media/image114.png"/><Relationship Id="rId177" Type="http://schemas.openxmlformats.org/officeDocument/2006/relationships/oleObject" Target="embeddings/oleObject40.bin"/><Relationship Id="rId198" Type="http://schemas.openxmlformats.org/officeDocument/2006/relationships/image" Target="media/image146.emf"/><Relationship Id="rId202" Type="http://schemas.openxmlformats.org/officeDocument/2006/relationships/image" Target="media/image148.png"/><Relationship Id="rId223" Type="http://schemas.openxmlformats.org/officeDocument/2006/relationships/oleObject" Target="embeddings/oleObject51.bin"/><Relationship Id="rId244" Type="http://schemas.openxmlformats.org/officeDocument/2006/relationships/image" Target="media/image180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EE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33F02"/>
    <w:rsid w:val="0047563E"/>
    <w:rsid w:val="00C33F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pl-PL" w:eastAsia="pl-PL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styleId="Tekstzastpczy">
    <w:name w:val="Placeholder Text"/>
    <w:basedOn w:val="Domylnaczcionkaakapitu"/>
    <w:uiPriority w:val="99"/>
    <w:semiHidden/>
    <w:rsid w:val="00C33F02"/>
    <w:rPr>
      <w:color w:val="808080"/>
    </w:rPr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pl-PL" w:eastAsia="pl-PL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styleId="Tekstzastpczy">
    <w:name w:val="Placeholder Text"/>
    <w:basedOn w:val="Domylnaczcionkaakapitu"/>
    <w:uiPriority w:val="99"/>
    <w:semiHidden/>
    <w:rsid w:val="00C33F02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ACCB8B2-B85D-4D09-A9F9-06B0BB542B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3248</Words>
  <Characters>19494</Characters>
  <Application>Microsoft Office Word</Application>
  <DocSecurity>0</DocSecurity>
  <Lines>162</Lines>
  <Paragraphs>45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26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3-02-15T12:46:00Z</dcterms:created>
  <dcterms:modified xsi:type="dcterms:W3CDTF">2023-02-15T1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0b864cc-aa5a-3409-bb14-1cca395d5509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2d-materials</vt:lpwstr>
  </property>
  <property fmtid="{D5CDD505-2E9C-101B-9397-08002B2CF9AE}" pid="6" name="Mendeley Recent Style Name 0_1">
    <vt:lpwstr>2D Materials</vt:lpwstr>
  </property>
  <property fmtid="{D5CDD505-2E9C-101B-9397-08002B2CF9AE}" pid="7" name="Mendeley Recent Style Id 1_1">
    <vt:lpwstr>http://www.zotero.org/styles/acs-applied-materials-and-interfaces</vt:lpwstr>
  </property>
  <property fmtid="{D5CDD505-2E9C-101B-9397-08002B2CF9AE}" pid="8" name="Mendeley Recent Style Name 1_1">
    <vt:lpwstr>ACS Applied Materials &amp; Interfaces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angewandte-chemie</vt:lpwstr>
  </property>
  <property fmtid="{D5CDD505-2E9C-101B-9397-08002B2CF9AE}" pid="14" name="Mendeley Recent Style Name 4_1">
    <vt:lpwstr>Angewandte Chemie International Edi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electrochimica-acta</vt:lpwstr>
  </property>
  <property fmtid="{D5CDD505-2E9C-101B-9397-08002B2CF9AE}" pid="18" name="Mendeley Recent Style Name 6_1">
    <vt:lpwstr>Electrochimica Acta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GrammarlyDocumentId">
    <vt:lpwstr>53d44e8adbd792d27a512db970da3de0ff7613cee9d60da704be305cc4f83e55</vt:lpwstr>
  </property>
</Properties>
</file>